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bookmarkStart w:id="0" w:name="_GoBack"/>
      <w:bookmarkEnd w:id="0"/>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66DFF268" w:rsidR="00550059" w:rsidRDefault="00550059" w:rsidP="00262D5B">
      <w:pPr>
        <w:jc w:val="center"/>
      </w:pPr>
      <w:r>
        <w:t xml:space="preserve">Co-Supervisor: </w:t>
      </w:r>
      <w:r w:rsidR="00327595">
        <w:t xml:space="preserve">Dr. </w:t>
      </w:r>
      <w:r>
        <w:t>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10E3BA47" w:rsidR="00675D8F" w:rsidRDefault="00980E44" w:rsidP="00F5052B">
      <w:pPr>
        <w:pStyle w:val="Heading1"/>
        <w:numPr>
          <w:ilvl w:val="0"/>
          <w:numId w:val="0"/>
        </w:numPr>
        <w:ind w:left="432" w:hanging="432"/>
      </w:pPr>
      <w:bookmarkStart w:id="1" w:name="_Toc422303897"/>
      <w:r>
        <w:lastRenderedPageBreak/>
        <w:t>Acknowledgements</w:t>
      </w:r>
      <w:bookmarkEnd w:id="1"/>
    </w:p>
    <w:p w14:paraId="6D093D6F" w14:textId="15440F17" w:rsidR="00980E44" w:rsidRDefault="00980E44" w:rsidP="00980E44">
      <w:r>
        <w:t>Professor Michael Ferry</w:t>
      </w:r>
    </w:p>
    <w:p w14:paraId="0B6DFB08" w14:textId="271251F2" w:rsidR="00980E44" w:rsidRDefault="00327595" w:rsidP="00980E44">
      <w:r>
        <w:t xml:space="preserve">Dr. </w:t>
      </w:r>
      <w:r w:rsidR="00980E44">
        <w:t>Kevin Laws</w:t>
      </w:r>
    </w:p>
    <w:p w14:paraId="6F03AD22" w14:textId="04DE7FF8" w:rsidR="00980E44" w:rsidRDefault="00327595" w:rsidP="00980E44">
      <w:r>
        <w:t xml:space="preserve">Dr. </w:t>
      </w:r>
      <w:r w:rsidR="00980E44">
        <w:t>Bulent Gun</w:t>
      </w:r>
    </w:p>
    <w:p w14:paraId="53866BEF" w14:textId="66E79679" w:rsidR="00980E44" w:rsidRDefault="00980E44" w:rsidP="00980E44">
      <w:r>
        <w:t>Professor Jianzhong Jiang</w:t>
      </w:r>
    </w:p>
    <w:p w14:paraId="13F1E58F" w14:textId="246F0E5B" w:rsidR="00980E44" w:rsidRDefault="00980E44" w:rsidP="00980E44">
      <w:r>
        <w:t>Fellow PhD students</w:t>
      </w:r>
    </w:p>
    <w:p w14:paraId="4F7D2AE8" w14:textId="1C064F5E" w:rsidR="00FC2983" w:rsidRDefault="00FC2983" w:rsidP="007674FF">
      <w:r>
        <w:br w:type="page"/>
      </w:r>
    </w:p>
    <w:p w14:paraId="28FFBCF0" w14:textId="77777777" w:rsidR="00980E44" w:rsidRDefault="00980E44" w:rsidP="00980E44">
      <w:pPr>
        <w:pStyle w:val="Heading1"/>
        <w:numPr>
          <w:ilvl w:val="0"/>
          <w:numId w:val="0"/>
        </w:numPr>
        <w:ind w:left="432" w:hanging="432"/>
      </w:pPr>
      <w:bookmarkStart w:id="2" w:name="_Toc422303898"/>
      <w:commentRangeStart w:id="3"/>
      <w:r>
        <w:lastRenderedPageBreak/>
        <w:t>Abstract</w:t>
      </w:r>
      <w:commentRangeEnd w:id="3"/>
      <w:r>
        <w:rPr>
          <w:rStyle w:val="CommentReference"/>
          <w:rFonts w:asciiTheme="minorHAnsi" w:eastAsiaTheme="minorEastAsia" w:hAnsiTheme="minorHAnsi" w:cstheme="minorBidi"/>
          <w:b w:val="0"/>
          <w:bCs w:val="0"/>
          <w:smallCaps w:val="0"/>
          <w:color w:val="auto"/>
        </w:rPr>
        <w:commentReference w:id="3"/>
      </w:r>
      <w:bookmarkEnd w:id="2"/>
    </w:p>
    <w:p w14:paraId="76001A53" w14:textId="77777777" w:rsidR="00980E44" w:rsidRDefault="00980E44" w:rsidP="00980E44">
      <w:r>
        <w:t>The aims of this thesis are to produce and examine biodegradable thin film metallic glasses (TFMGs) and the recently discovered ultrastable metallic glass (SMG) films for biomedical applications. To ensure full biocompatibility the films will be composed entirely of essential mineral MgZnCa alloys.</w:t>
      </w:r>
    </w:p>
    <w:p w14:paraId="7CFEEBDE" w14:textId="77777777" w:rsidR="00980E44" w:rsidRDefault="00980E44" w:rsidP="00980E44">
      <w:r>
        <w:t xml:space="preserve">The literature review provides an overview of metallic glass formation and processing, thin films and deposition methods, initial understandings of ultrastable glasses, and biomedical requirements with a focus on biodegradation. </w:t>
      </w:r>
    </w:p>
    <w:p w14:paraId="5AAB9E74" w14:textId="77777777" w:rsidR="00980E44" w:rsidRDefault="00980E44" w:rsidP="00980E44">
      <w:r>
        <w:t>The films will be deposited onto various substrates via magnetron sputtering and pulse laser deposition (PLD) techniques. The master alloys and deposition targets will be prepared via induction furnace melting and copper mould gravity casting of pure base elemental Mg, Zn, and Ca (99.8wt% pure or better).</w:t>
      </w:r>
    </w:p>
    <w:p w14:paraId="04EABD42" w14:textId="77777777" w:rsidR="00980E44" w:rsidRDefault="00980E44" w:rsidP="00980E44">
      <w:r>
        <w:t>The initial results 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 operations. The targets which were produced without failure were examined via DSC and found to be at best primarily crystalline in structure. This should be expected as this alloy’s critical casting thickness is similar to the thickness of the mould utilised. </w:t>
      </w:r>
    </w:p>
    <w:p w14:paraId="3C6B3CC8" w14:textId="77777777" w:rsidR="00980E44" w:rsidRDefault="00980E44" w:rsidP="00980E44">
      <w:r>
        <w:t>Going forward XRD analysis will be used to definitively establish the targets’ structures, and the target manufacturing process will be refined (</w:t>
      </w:r>
      <w:commentRangeStart w:id="4"/>
      <w:r>
        <w:t>current method is not efficient</w:t>
      </w:r>
      <w:commentRangeEnd w:id="4"/>
      <w:r>
        <w:rPr>
          <w:rStyle w:val="CommentReference"/>
        </w:rPr>
        <w:commentReference w:id="4"/>
      </w:r>
      <w:r>
        <w:t xml:space="preserve">). Numinous thin film metallic glass specimens will be produced via sputtering/PLD and evaluated; hopefully leading to publications and attendance at conferences. </w:t>
      </w:r>
      <w:r>
        <w:br w:type="page"/>
      </w:r>
    </w:p>
    <w:p w14:paraId="16D81E9A" w14:textId="77777777" w:rsidR="00980E44" w:rsidRDefault="00980E44" w:rsidP="007674FF"/>
    <w:bookmarkStart w:id="5" w:name="_Toc422303899"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21820958" w14:textId="77777777" w:rsidR="00024BB1" w:rsidRDefault="006D10C8" w:rsidP="0096115D">
          <w:pPr>
            <w:pStyle w:val="Heading1"/>
            <w:numPr>
              <w:ilvl w:val="0"/>
              <w:numId w:val="0"/>
            </w:numPr>
            <w:ind w:left="432" w:hanging="432"/>
            <w:rPr>
              <w:noProof/>
            </w:rPr>
          </w:pPr>
          <w:r>
            <w:t>Table of C</w:t>
          </w:r>
          <w:r w:rsidR="00693C3C">
            <w:t>ontents</w:t>
          </w:r>
          <w:bookmarkEnd w:id="5"/>
          <w:r w:rsidR="0096115D">
            <w:fldChar w:fldCharType="begin"/>
          </w:r>
          <w:r w:rsidR="0096115D">
            <w:instrText xml:space="preserve"> TOC \o "1-5" \f \h \z \u </w:instrText>
          </w:r>
          <w:r w:rsidR="0096115D">
            <w:fldChar w:fldCharType="separate"/>
          </w:r>
        </w:p>
        <w:p w14:paraId="14AD4525" w14:textId="77777777" w:rsidR="00024BB1" w:rsidRDefault="00024BB1">
          <w:pPr>
            <w:pStyle w:val="TOC1"/>
            <w:tabs>
              <w:tab w:val="right" w:leader="dot" w:pos="9016"/>
            </w:tabs>
            <w:rPr>
              <w:noProof/>
              <w:lang w:eastAsia="en-AU"/>
            </w:rPr>
          </w:pPr>
          <w:hyperlink w:anchor="_Toc422303897" w:history="1">
            <w:r w:rsidRPr="00B21B6A">
              <w:rPr>
                <w:rStyle w:val="Hyperlink"/>
                <w:noProof/>
              </w:rPr>
              <w:t>Acknowledgements</w:t>
            </w:r>
            <w:r>
              <w:rPr>
                <w:noProof/>
                <w:webHidden/>
              </w:rPr>
              <w:tab/>
            </w:r>
            <w:r>
              <w:rPr>
                <w:noProof/>
                <w:webHidden/>
              </w:rPr>
              <w:fldChar w:fldCharType="begin"/>
            </w:r>
            <w:r>
              <w:rPr>
                <w:noProof/>
                <w:webHidden/>
              </w:rPr>
              <w:instrText xml:space="preserve"> PAGEREF _Toc422303897 \h </w:instrText>
            </w:r>
            <w:r>
              <w:rPr>
                <w:noProof/>
                <w:webHidden/>
              </w:rPr>
            </w:r>
            <w:r>
              <w:rPr>
                <w:noProof/>
                <w:webHidden/>
              </w:rPr>
              <w:fldChar w:fldCharType="separate"/>
            </w:r>
            <w:r w:rsidR="00024BB8">
              <w:rPr>
                <w:noProof/>
                <w:webHidden/>
              </w:rPr>
              <w:t>i</w:t>
            </w:r>
            <w:r>
              <w:rPr>
                <w:noProof/>
                <w:webHidden/>
              </w:rPr>
              <w:fldChar w:fldCharType="end"/>
            </w:r>
          </w:hyperlink>
        </w:p>
        <w:p w14:paraId="56425D8E" w14:textId="77777777" w:rsidR="00024BB1" w:rsidRDefault="00024BB1">
          <w:pPr>
            <w:pStyle w:val="TOC1"/>
            <w:tabs>
              <w:tab w:val="right" w:leader="dot" w:pos="9016"/>
            </w:tabs>
            <w:rPr>
              <w:noProof/>
              <w:lang w:eastAsia="en-AU"/>
            </w:rPr>
          </w:pPr>
          <w:hyperlink w:anchor="_Toc422303898" w:history="1">
            <w:r w:rsidRPr="00B21B6A">
              <w:rPr>
                <w:rStyle w:val="Hyperlink"/>
                <w:noProof/>
              </w:rPr>
              <w:t>Abstract</w:t>
            </w:r>
            <w:r>
              <w:rPr>
                <w:noProof/>
                <w:webHidden/>
              </w:rPr>
              <w:tab/>
            </w:r>
            <w:r>
              <w:rPr>
                <w:noProof/>
                <w:webHidden/>
              </w:rPr>
              <w:fldChar w:fldCharType="begin"/>
            </w:r>
            <w:r>
              <w:rPr>
                <w:noProof/>
                <w:webHidden/>
              </w:rPr>
              <w:instrText xml:space="preserve"> PAGEREF _Toc422303898 \h </w:instrText>
            </w:r>
            <w:r>
              <w:rPr>
                <w:noProof/>
                <w:webHidden/>
              </w:rPr>
            </w:r>
            <w:r>
              <w:rPr>
                <w:noProof/>
                <w:webHidden/>
              </w:rPr>
              <w:fldChar w:fldCharType="separate"/>
            </w:r>
            <w:r w:rsidR="00024BB8">
              <w:rPr>
                <w:noProof/>
                <w:webHidden/>
              </w:rPr>
              <w:t>ii</w:t>
            </w:r>
            <w:r>
              <w:rPr>
                <w:noProof/>
                <w:webHidden/>
              </w:rPr>
              <w:fldChar w:fldCharType="end"/>
            </w:r>
          </w:hyperlink>
        </w:p>
        <w:p w14:paraId="4B0BE481" w14:textId="77777777" w:rsidR="00024BB1" w:rsidRDefault="00024BB1">
          <w:pPr>
            <w:pStyle w:val="TOC1"/>
            <w:tabs>
              <w:tab w:val="right" w:leader="dot" w:pos="9016"/>
            </w:tabs>
            <w:rPr>
              <w:noProof/>
              <w:lang w:eastAsia="en-AU"/>
            </w:rPr>
          </w:pPr>
          <w:hyperlink w:anchor="_Toc422303899" w:history="1">
            <w:r w:rsidRPr="00B21B6A">
              <w:rPr>
                <w:rStyle w:val="Hyperlink"/>
                <w:noProof/>
              </w:rPr>
              <w:t>Table of Contents</w:t>
            </w:r>
            <w:r>
              <w:rPr>
                <w:noProof/>
                <w:webHidden/>
              </w:rPr>
              <w:tab/>
            </w:r>
            <w:r>
              <w:rPr>
                <w:noProof/>
                <w:webHidden/>
              </w:rPr>
              <w:fldChar w:fldCharType="begin"/>
            </w:r>
            <w:r>
              <w:rPr>
                <w:noProof/>
                <w:webHidden/>
              </w:rPr>
              <w:instrText xml:space="preserve"> PAGEREF _Toc422303899 \h </w:instrText>
            </w:r>
            <w:r>
              <w:rPr>
                <w:noProof/>
                <w:webHidden/>
              </w:rPr>
            </w:r>
            <w:r>
              <w:rPr>
                <w:noProof/>
                <w:webHidden/>
              </w:rPr>
              <w:fldChar w:fldCharType="separate"/>
            </w:r>
            <w:r w:rsidR="00024BB8">
              <w:rPr>
                <w:noProof/>
                <w:webHidden/>
              </w:rPr>
              <w:t>iii</w:t>
            </w:r>
            <w:r>
              <w:rPr>
                <w:noProof/>
                <w:webHidden/>
              </w:rPr>
              <w:fldChar w:fldCharType="end"/>
            </w:r>
          </w:hyperlink>
        </w:p>
        <w:p w14:paraId="224A137D" w14:textId="77777777" w:rsidR="00024BB1" w:rsidRDefault="00024BB1">
          <w:pPr>
            <w:pStyle w:val="TOC1"/>
            <w:tabs>
              <w:tab w:val="right" w:leader="dot" w:pos="9016"/>
            </w:tabs>
            <w:rPr>
              <w:noProof/>
              <w:lang w:eastAsia="en-AU"/>
            </w:rPr>
          </w:pPr>
          <w:hyperlink w:anchor="_Toc422303900" w:history="1">
            <w:r w:rsidRPr="00B21B6A">
              <w:rPr>
                <w:rStyle w:val="Hyperlink"/>
                <w:noProof/>
              </w:rPr>
              <w:t>List of Figures</w:t>
            </w:r>
            <w:r>
              <w:rPr>
                <w:noProof/>
                <w:webHidden/>
              </w:rPr>
              <w:tab/>
            </w:r>
            <w:r>
              <w:rPr>
                <w:noProof/>
                <w:webHidden/>
              </w:rPr>
              <w:fldChar w:fldCharType="begin"/>
            </w:r>
            <w:r>
              <w:rPr>
                <w:noProof/>
                <w:webHidden/>
              </w:rPr>
              <w:instrText xml:space="preserve"> PAGEREF _Toc422303900 \h </w:instrText>
            </w:r>
            <w:r>
              <w:rPr>
                <w:noProof/>
                <w:webHidden/>
              </w:rPr>
            </w:r>
            <w:r>
              <w:rPr>
                <w:noProof/>
                <w:webHidden/>
              </w:rPr>
              <w:fldChar w:fldCharType="separate"/>
            </w:r>
            <w:r w:rsidR="00024BB8">
              <w:rPr>
                <w:noProof/>
                <w:webHidden/>
              </w:rPr>
              <w:t>vi</w:t>
            </w:r>
            <w:r>
              <w:rPr>
                <w:noProof/>
                <w:webHidden/>
              </w:rPr>
              <w:fldChar w:fldCharType="end"/>
            </w:r>
          </w:hyperlink>
        </w:p>
        <w:p w14:paraId="0EDA6819" w14:textId="77777777" w:rsidR="00024BB1" w:rsidRDefault="00024BB1">
          <w:pPr>
            <w:pStyle w:val="TOC1"/>
            <w:tabs>
              <w:tab w:val="right" w:leader="dot" w:pos="9016"/>
            </w:tabs>
            <w:rPr>
              <w:noProof/>
              <w:lang w:eastAsia="en-AU"/>
            </w:rPr>
          </w:pPr>
          <w:hyperlink w:anchor="_Toc422303901" w:history="1">
            <w:r w:rsidRPr="00B21B6A">
              <w:rPr>
                <w:rStyle w:val="Hyperlink"/>
                <w:noProof/>
              </w:rPr>
              <w:t>List of Tables</w:t>
            </w:r>
            <w:r>
              <w:rPr>
                <w:noProof/>
                <w:webHidden/>
              </w:rPr>
              <w:tab/>
            </w:r>
            <w:r>
              <w:rPr>
                <w:noProof/>
                <w:webHidden/>
              </w:rPr>
              <w:fldChar w:fldCharType="begin"/>
            </w:r>
            <w:r>
              <w:rPr>
                <w:noProof/>
                <w:webHidden/>
              </w:rPr>
              <w:instrText xml:space="preserve"> PAGEREF _Toc422303901 \h </w:instrText>
            </w:r>
            <w:r>
              <w:rPr>
                <w:noProof/>
                <w:webHidden/>
              </w:rPr>
            </w:r>
            <w:r>
              <w:rPr>
                <w:noProof/>
                <w:webHidden/>
              </w:rPr>
              <w:fldChar w:fldCharType="separate"/>
            </w:r>
            <w:r w:rsidR="00024BB8">
              <w:rPr>
                <w:noProof/>
                <w:webHidden/>
              </w:rPr>
              <w:t>viii</w:t>
            </w:r>
            <w:r>
              <w:rPr>
                <w:noProof/>
                <w:webHidden/>
              </w:rPr>
              <w:fldChar w:fldCharType="end"/>
            </w:r>
          </w:hyperlink>
        </w:p>
        <w:p w14:paraId="6BD837B5" w14:textId="77777777" w:rsidR="00024BB1" w:rsidRDefault="00024BB1">
          <w:pPr>
            <w:pStyle w:val="TOC1"/>
            <w:tabs>
              <w:tab w:val="left" w:pos="440"/>
              <w:tab w:val="right" w:leader="dot" w:pos="9016"/>
            </w:tabs>
            <w:rPr>
              <w:noProof/>
              <w:lang w:eastAsia="en-AU"/>
            </w:rPr>
          </w:pPr>
          <w:hyperlink w:anchor="_Toc422303902" w:history="1">
            <w:r w:rsidRPr="00B21B6A">
              <w:rPr>
                <w:rStyle w:val="Hyperlink"/>
                <w:noProof/>
              </w:rPr>
              <w:t>1</w:t>
            </w:r>
            <w:r>
              <w:rPr>
                <w:noProof/>
                <w:lang w:eastAsia="en-AU"/>
              </w:rPr>
              <w:tab/>
            </w:r>
            <w:r w:rsidRPr="00B21B6A">
              <w:rPr>
                <w:rStyle w:val="Hyperlink"/>
                <w:noProof/>
              </w:rPr>
              <w:t>Introduction</w:t>
            </w:r>
            <w:r>
              <w:rPr>
                <w:noProof/>
                <w:webHidden/>
              </w:rPr>
              <w:tab/>
            </w:r>
            <w:r>
              <w:rPr>
                <w:noProof/>
                <w:webHidden/>
              </w:rPr>
              <w:fldChar w:fldCharType="begin"/>
            </w:r>
            <w:r>
              <w:rPr>
                <w:noProof/>
                <w:webHidden/>
              </w:rPr>
              <w:instrText xml:space="preserve"> PAGEREF _Toc422303902 \h </w:instrText>
            </w:r>
            <w:r>
              <w:rPr>
                <w:noProof/>
                <w:webHidden/>
              </w:rPr>
            </w:r>
            <w:r>
              <w:rPr>
                <w:noProof/>
                <w:webHidden/>
              </w:rPr>
              <w:fldChar w:fldCharType="separate"/>
            </w:r>
            <w:r w:rsidR="00024BB8">
              <w:rPr>
                <w:noProof/>
                <w:webHidden/>
              </w:rPr>
              <w:t>1</w:t>
            </w:r>
            <w:r>
              <w:rPr>
                <w:noProof/>
                <w:webHidden/>
              </w:rPr>
              <w:fldChar w:fldCharType="end"/>
            </w:r>
          </w:hyperlink>
        </w:p>
        <w:p w14:paraId="60DE1689" w14:textId="77777777" w:rsidR="00024BB1" w:rsidRDefault="00024BB1">
          <w:pPr>
            <w:pStyle w:val="TOC1"/>
            <w:tabs>
              <w:tab w:val="left" w:pos="440"/>
              <w:tab w:val="right" w:leader="dot" w:pos="9016"/>
            </w:tabs>
            <w:rPr>
              <w:noProof/>
              <w:lang w:eastAsia="en-AU"/>
            </w:rPr>
          </w:pPr>
          <w:hyperlink w:anchor="_Toc422303903" w:history="1">
            <w:r w:rsidRPr="00B21B6A">
              <w:rPr>
                <w:rStyle w:val="Hyperlink"/>
                <w:noProof/>
              </w:rPr>
              <w:t>2</w:t>
            </w:r>
            <w:r>
              <w:rPr>
                <w:noProof/>
                <w:lang w:eastAsia="en-AU"/>
              </w:rPr>
              <w:tab/>
            </w:r>
            <w:r w:rsidRPr="00B21B6A">
              <w:rPr>
                <w:rStyle w:val="Hyperlink"/>
                <w:noProof/>
              </w:rPr>
              <w:t>Literature Survey</w:t>
            </w:r>
            <w:r>
              <w:rPr>
                <w:noProof/>
                <w:webHidden/>
              </w:rPr>
              <w:tab/>
            </w:r>
            <w:r>
              <w:rPr>
                <w:noProof/>
                <w:webHidden/>
              </w:rPr>
              <w:fldChar w:fldCharType="begin"/>
            </w:r>
            <w:r>
              <w:rPr>
                <w:noProof/>
                <w:webHidden/>
              </w:rPr>
              <w:instrText xml:space="preserve"> PAGEREF _Toc422303903 \h </w:instrText>
            </w:r>
            <w:r>
              <w:rPr>
                <w:noProof/>
                <w:webHidden/>
              </w:rPr>
            </w:r>
            <w:r>
              <w:rPr>
                <w:noProof/>
                <w:webHidden/>
              </w:rPr>
              <w:fldChar w:fldCharType="separate"/>
            </w:r>
            <w:r w:rsidR="00024BB8">
              <w:rPr>
                <w:noProof/>
                <w:webHidden/>
              </w:rPr>
              <w:t>2</w:t>
            </w:r>
            <w:r>
              <w:rPr>
                <w:noProof/>
                <w:webHidden/>
              </w:rPr>
              <w:fldChar w:fldCharType="end"/>
            </w:r>
          </w:hyperlink>
        </w:p>
        <w:p w14:paraId="4313624E" w14:textId="77777777" w:rsidR="00024BB1" w:rsidRDefault="00024BB1">
          <w:pPr>
            <w:pStyle w:val="TOC2"/>
            <w:tabs>
              <w:tab w:val="left" w:pos="880"/>
              <w:tab w:val="right" w:leader="dot" w:pos="9016"/>
            </w:tabs>
            <w:rPr>
              <w:noProof/>
              <w:lang w:eastAsia="en-AU"/>
            </w:rPr>
          </w:pPr>
          <w:hyperlink w:anchor="_Toc422303904" w:history="1">
            <w:r w:rsidRPr="00B21B6A">
              <w:rPr>
                <w:rStyle w:val="Hyperlink"/>
                <w:noProof/>
              </w:rPr>
              <w:t>2.1</w:t>
            </w:r>
            <w:r>
              <w:rPr>
                <w:noProof/>
                <w:lang w:eastAsia="en-AU"/>
              </w:rPr>
              <w:tab/>
            </w:r>
            <w:r w:rsidRPr="00B21B6A">
              <w:rPr>
                <w:rStyle w:val="Hyperlink"/>
                <w:noProof/>
              </w:rPr>
              <w:t>Metallic Glasses (MGs)</w:t>
            </w:r>
            <w:r>
              <w:rPr>
                <w:noProof/>
                <w:webHidden/>
              </w:rPr>
              <w:tab/>
            </w:r>
            <w:r>
              <w:rPr>
                <w:noProof/>
                <w:webHidden/>
              </w:rPr>
              <w:fldChar w:fldCharType="begin"/>
            </w:r>
            <w:r>
              <w:rPr>
                <w:noProof/>
                <w:webHidden/>
              </w:rPr>
              <w:instrText xml:space="preserve"> PAGEREF _Toc422303904 \h </w:instrText>
            </w:r>
            <w:r>
              <w:rPr>
                <w:noProof/>
                <w:webHidden/>
              </w:rPr>
            </w:r>
            <w:r>
              <w:rPr>
                <w:noProof/>
                <w:webHidden/>
              </w:rPr>
              <w:fldChar w:fldCharType="separate"/>
            </w:r>
            <w:r w:rsidR="00024BB8">
              <w:rPr>
                <w:noProof/>
                <w:webHidden/>
              </w:rPr>
              <w:t>2</w:t>
            </w:r>
            <w:r>
              <w:rPr>
                <w:noProof/>
                <w:webHidden/>
              </w:rPr>
              <w:fldChar w:fldCharType="end"/>
            </w:r>
          </w:hyperlink>
        </w:p>
        <w:p w14:paraId="59AF30B0" w14:textId="77777777" w:rsidR="00024BB1" w:rsidRDefault="00024BB1">
          <w:pPr>
            <w:pStyle w:val="TOC3"/>
            <w:tabs>
              <w:tab w:val="left" w:pos="1320"/>
              <w:tab w:val="right" w:leader="dot" w:pos="9016"/>
            </w:tabs>
            <w:rPr>
              <w:noProof/>
              <w:lang w:eastAsia="en-AU"/>
            </w:rPr>
          </w:pPr>
          <w:hyperlink w:anchor="_Toc422303905" w:history="1">
            <w:r w:rsidRPr="00B21B6A">
              <w:rPr>
                <w:rStyle w:val="Hyperlink"/>
                <w:noProof/>
              </w:rPr>
              <w:t>2.1.1</w:t>
            </w:r>
            <w:r>
              <w:rPr>
                <w:noProof/>
                <w:lang w:eastAsia="en-AU"/>
              </w:rPr>
              <w:tab/>
            </w:r>
            <w:r w:rsidRPr="00B21B6A">
              <w:rPr>
                <w:rStyle w:val="Hyperlink"/>
                <w:noProof/>
              </w:rPr>
              <w:t>MGs Properties</w:t>
            </w:r>
            <w:r>
              <w:rPr>
                <w:noProof/>
                <w:webHidden/>
              </w:rPr>
              <w:tab/>
            </w:r>
            <w:r>
              <w:rPr>
                <w:noProof/>
                <w:webHidden/>
              </w:rPr>
              <w:fldChar w:fldCharType="begin"/>
            </w:r>
            <w:r>
              <w:rPr>
                <w:noProof/>
                <w:webHidden/>
              </w:rPr>
              <w:instrText xml:space="preserve"> PAGEREF _Toc422303905 \h </w:instrText>
            </w:r>
            <w:r>
              <w:rPr>
                <w:noProof/>
                <w:webHidden/>
              </w:rPr>
            </w:r>
            <w:r>
              <w:rPr>
                <w:noProof/>
                <w:webHidden/>
              </w:rPr>
              <w:fldChar w:fldCharType="separate"/>
            </w:r>
            <w:r w:rsidR="00024BB8">
              <w:rPr>
                <w:noProof/>
                <w:webHidden/>
              </w:rPr>
              <w:t>2</w:t>
            </w:r>
            <w:r>
              <w:rPr>
                <w:noProof/>
                <w:webHidden/>
              </w:rPr>
              <w:fldChar w:fldCharType="end"/>
            </w:r>
          </w:hyperlink>
        </w:p>
        <w:p w14:paraId="30EBAE6C" w14:textId="77777777" w:rsidR="00024BB1" w:rsidRDefault="00024BB1">
          <w:pPr>
            <w:pStyle w:val="TOC3"/>
            <w:tabs>
              <w:tab w:val="left" w:pos="1320"/>
              <w:tab w:val="right" w:leader="dot" w:pos="9016"/>
            </w:tabs>
            <w:rPr>
              <w:noProof/>
              <w:lang w:eastAsia="en-AU"/>
            </w:rPr>
          </w:pPr>
          <w:hyperlink w:anchor="_Toc422303906" w:history="1">
            <w:r w:rsidRPr="00B21B6A">
              <w:rPr>
                <w:rStyle w:val="Hyperlink"/>
                <w:noProof/>
              </w:rPr>
              <w:t>2.1.2</w:t>
            </w:r>
            <w:r>
              <w:rPr>
                <w:noProof/>
                <w:lang w:eastAsia="en-AU"/>
              </w:rPr>
              <w:tab/>
            </w:r>
            <w:r w:rsidRPr="00B21B6A">
              <w:rPr>
                <w:rStyle w:val="Hyperlink"/>
                <w:noProof/>
              </w:rPr>
              <w:t>Theory of MG Production</w:t>
            </w:r>
            <w:r>
              <w:rPr>
                <w:noProof/>
                <w:webHidden/>
              </w:rPr>
              <w:tab/>
            </w:r>
            <w:r>
              <w:rPr>
                <w:noProof/>
                <w:webHidden/>
              </w:rPr>
              <w:fldChar w:fldCharType="begin"/>
            </w:r>
            <w:r>
              <w:rPr>
                <w:noProof/>
                <w:webHidden/>
              </w:rPr>
              <w:instrText xml:space="preserve"> PAGEREF _Toc422303906 \h </w:instrText>
            </w:r>
            <w:r>
              <w:rPr>
                <w:noProof/>
                <w:webHidden/>
              </w:rPr>
            </w:r>
            <w:r>
              <w:rPr>
                <w:noProof/>
                <w:webHidden/>
              </w:rPr>
              <w:fldChar w:fldCharType="separate"/>
            </w:r>
            <w:r w:rsidR="00024BB8">
              <w:rPr>
                <w:noProof/>
                <w:webHidden/>
              </w:rPr>
              <w:t>2</w:t>
            </w:r>
            <w:r>
              <w:rPr>
                <w:noProof/>
                <w:webHidden/>
              </w:rPr>
              <w:fldChar w:fldCharType="end"/>
            </w:r>
          </w:hyperlink>
        </w:p>
        <w:p w14:paraId="5C8F40F2" w14:textId="77777777" w:rsidR="00024BB1" w:rsidRDefault="00024BB1">
          <w:pPr>
            <w:pStyle w:val="TOC4"/>
            <w:tabs>
              <w:tab w:val="left" w:pos="1540"/>
              <w:tab w:val="right" w:leader="dot" w:pos="9016"/>
            </w:tabs>
            <w:rPr>
              <w:noProof/>
              <w:lang w:eastAsia="en-AU"/>
            </w:rPr>
          </w:pPr>
          <w:hyperlink w:anchor="_Toc422303907" w:history="1">
            <w:r w:rsidRPr="00B21B6A">
              <w:rPr>
                <w:rStyle w:val="Hyperlink"/>
                <w:noProof/>
              </w:rPr>
              <w:t>2.1.2.1</w:t>
            </w:r>
            <w:r>
              <w:rPr>
                <w:noProof/>
                <w:lang w:eastAsia="en-AU"/>
              </w:rPr>
              <w:tab/>
            </w:r>
            <w:r w:rsidRPr="00B21B6A">
              <w:rPr>
                <w:rStyle w:val="Hyperlink"/>
                <w:noProof/>
              </w:rPr>
              <w:t>Solidification, Super Cooled Liquid (SCL), and Glass Transition (</w:t>
            </w:r>
            <m:oMath>
              <m:r>
                <m:rPr>
                  <m:sty m:val="bi"/>
                </m:rPr>
                <w:rPr>
                  <w:rStyle w:val="Hyperlink"/>
                  <w:rFonts w:ascii="Cambria Math" w:hAnsi="Cambria Math"/>
                  <w:noProof/>
                </w:rPr>
                <m:t>Tg</m:t>
              </m:r>
            </m:oMath>
            <w:r w:rsidRPr="00B21B6A">
              <w:rPr>
                <w:rStyle w:val="Hyperlink"/>
                <w:noProof/>
              </w:rPr>
              <w:t>)</w:t>
            </w:r>
            <w:r>
              <w:rPr>
                <w:noProof/>
                <w:webHidden/>
              </w:rPr>
              <w:tab/>
            </w:r>
            <w:r>
              <w:rPr>
                <w:noProof/>
                <w:webHidden/>
              </w:rPr>
              <w:fldChar w:fldCharType="begin"/>
            </w:r>
            <w:r>
              <w:rPr>
                <w:noProof/>
                <w:webHidden/>
              </w:rPr>
              <w:instrText xml:space="preserve"> PAGEREF _Toc422303907 \h </w:instrText>
            </w:r>
            <w:r>
              <w:rPr>
                <w:noProof/>
                <w:webHidden/>
              </w:rPr>
            </w:r>
            <w:r>
              <w:rPr>
                <w:noProof/>
                <w:webHidden/>
              </w:rPr>
              <w:fldChar w:fldCharType="separate"/>
            </w:r>
            <w:r w:rsidR="00024BB8">
              <w:rPr>
                <w:noProof/>
                <w:webHidden/>
              </w:rPr>
              <w:t>2</w:t>
            </w:r>
            <w:r>
              <w:rPr>
                <w:noProof/>
                <w:webHidden/>
              </w:rPr>
              <w:fldChar w:fldCharType="end"/>
            </w:r>
          </w:hyperlink>
        </w:p>
        <w:p w14:paraId="7EBB6A56" w14:textId="77777777" w:rsidR="00024BB1" w:rsidRDefault="00024BB1">
          <w:pPr>
            <w:pStyle w:val="TOC4"/>
            <w:tabs>
              <w:tab w:val="left" w:pos="1540"/>
              <w:tab w:val="right" w:leader="dot" w:pos="9016"/>
            </w:tabs>
            <w:rPr>
              <w:noProof/>
              <w:lang w:eastAsia="en-AU"/>
            </w:rPr>
          </w:pPr>
          <w:hyperlink w:anchor="_Toc422303908" w:history="1">
            <w:r w:rsidRPr="00B21B6A">
              <w:rPr>
                <w:rStyle w:val="Hyperlink"/>
                <w:noProof/>
              </w:rPr>
              <w:t>2.1.2.2</w:t>
            </w:r>
            <w:r>
              <w:rPr>
                <w:noProof/>
                <w:lang w:eastAsia="en-AU"/>
              </w:rPr>
              <w:tab/>
            </w:r>
            <w:r w:rsidRPr="00B21B6A">
              <w:rPr>
                <w:rStyle w:val="Hyperlink"/>
                <w:noProof/>
              </w:rPr>
              <w:t>Glass Forming Ability (GFA) and Bulk Metallic Glasses (BMGs)</w:t>
            </w:r>
            <w:r>
              <w:rPr>
                <w:noProof/>
                <w:webHidden/>
              </w:rPr>
              <w:tab/>
            </w:r>
            <w:r>
              <w:rPr>
                <w:noProof/>
                <w:webHidden/>
              </w:rPr>
              <w:fldChar w:fldCharType="begin"/>
            </w:r>
            <w:r>
              <w:rPr>
                <w:noProof/>
                <w:webHidden/>
              </w:rPr>
              <w:instrText xml:space="preserve"> PAGEREF _Toc422303908 \h </w:instrText>
            </w:r>
            <w:r>
              <w:rPr>
                <w:noProof/>
                <w:webHidden/>
              </w:rPr>
            </w:r>
            <w:r>
              <w:rPr>
                <w:noProof/>
                <w:webHidden/>
              </w:rPr>
              <w:fldChar w:fldCharType="separate"/>
            </w:r>
            <w:r w:rsidR="00024BB8">
              <w:rPr>
                <w:noProof/>
                <w:webHidden/>
              </w:rPr>
              <w:t>4</w:t>
            </w:r>
            <w:r>
              <w:rPr>
                <w:noProof/>
                <w:webHidden/>
              </w:rPr>
              <w:fldChar w:fldCharType="end"/>
            </w:r>
          </w:hyperlink>
        </w:p>
        <w:p w14:paraId="76EB710E" w14:textId="77777777" w:rsidR="00024BB1" w:rsidRDefault="00024BB1">
          <w:pPr>
            <w:pStyle w:val="TOC4"/>
            <w:tabs>
              <w:tab w:val="left" w:pos="1540"/>
              <w:tab w:val="right" w:leader="dot" w:pos="9016"/>
            </w:tabs>
            <w:rPr>
              <w:noProof/>
              <w:lang w:eastAsia="en-AU"/>
            </w:rPr>
          </w:pPr>
          <w:hyperlink w:anchor="_Toc422303909" w:history="1">
            <w:r w:rsidRPr="00B21B6A">
              <w:rPr>
                <w:rStyle w:val="Hyperlink"/>
                <w:noProof/>
              </w:rPr>
              <w:t>2.1.2.3</w:t>
            </w:r>
            <w:r>
              <w:rPr>
                <w:noProof/>
                <w:lang w:eastAsia="en-AU"/>
              </w:rPr>
              <w:tab/>
            </w:r>
            <w:r w:rsidRPr="00B21B6A">
              <w:rPr>
                <w:rStyle w:val="Hyperlink"/>
                <w:noProof/>
              </w:rPr>
              <w:t>BMG Manufacture Methods</w:t>
            </w:r>
            <w:r>
              <w:rPr>
                <w:noProof/>
                <w:webHidden/>
              </w:rPr>
              <w:tab/>
            </w:r>
            <w:r>
              <w:rPr>
                <w:noProof/>
                <w:webHidden/>
              </w:rPr>
              <w:fldChar w:fldCharType="begin"/>
            </w:r>
            <w:r>
              <w:rPr>
                <w:noProof/>
                <w:webHidden/>
              </w:rPr>
              <w:instrText xml:space="preserve"> PAGEREF _Toc422303909 \h </w:instrText>
            </w:r>
            <w:r>
              <w:rPr>
                <w:noProof/>
                <w:webHidden/>
              </w:rPr>
            </w:r>
            <w:r>
              <w:rPr>
                <w:noProof/>
                <w:webHidden/>
              </w:rPr>
              <w:fldChar w:fldCharType="separate"/>
            </w:r>
            <w:r w:rsidR="00024BB8">
              <w:rPr>
                <w:noProof/>
                <w:webHidden/>
              </w:rPr>
              <w:t>5</w:t>
            </w:r>
            <w:r>
              <w:rPr>
                <w:noProof/>
                <w:webHidden/>
              </w:rPr>
              <w:fldChar w:fldCharType="end"/>
            </w:r>
          </w:hyperlink>
        </w:p>
        <w:p w14:paraId="415D2431" w14:textId="77777777" w:rsidR="00024BB1" w:rsidRDefault="00024BB1">
          <w:pPr>
            <w:pStyle w:val="TOC5"/>
            <w:tabs>
              <w:tab w:val="left" w:pos="1880"/>
              <w:tab w:val="right" w:leader="dot" w:pos="9016"/>
            </w:tabs>
            <w:rPr>
              <w:noProof/>
              <w:lang w:eastAsia="en-AU"/>
            </w:rPr>
          </w:pPr>
          <w:hyperlink w:anchor="_Toc422303910" w:history="1">
            <w:r w:rsidRPr="00B21B6A">
              <w:rPr>
                <w:rStyle w:val="Hyperlink"/>
                <w:noProof/>
              </w:rPr>
              <w:t>2.1.2.3.1</w:t>
            </w:r>
            <w:r>
              <w:rPr>
                <w:noProof/>
                <w:lang w:eastAsia="en-AU"/>
              </w:rPr>
              <w:tab/>
            </w:r>
            <w:r w:rsidRPr="00B21B6A">
              <w:rPr>
                <w:rStyle w:val="Hyperlink"/>
                <w:noProof/>
              </w:rPr>
              <w:t>Thermoplastic Forming (TPF) Processing</w:t>
            </w:r>
            <w:r>
              <w:rPr>
                <w:noProof/>
                <w:webHidden/>
              </w:rPr>
              <w:tab/>
            </w:r>
            <w:r>
              <w:rPr>
                <w:noProof/>
                <w:webHidden/>
              </w:rPr>
              <w:fldChar w:fldCharType="begin"/>
            </w:r>
            <w:r>
              <w:rPr>
                <w:noProof/>
                <w:webHidden/>
              </w:rPr>
              <w:instrText xml:space="preserve"> PAGEREF _Toc422303910 \h </w:instrText>
            </w:r>
            <w:r>
              <w:rPr>
                <w:noProof/>
                <w:webHidden/>
              </w:rPr>
            </w:r>
            <w:r>
              <w:rPr>
                <w:noProof/>
                <w:webHidden/>
              </w:rPr>
              <w:fldChar w:fldCharType="separate"/>
            </w:r>
            <w:r w:rsidR="00024BB8">
              <w:rPr>
                <w:noProof/>
                <w:webHidden/>
              </w:rPr>
              <w:t>6</w:t>
            </w:r>
            <w:r>
              <w:rPr>
                <w:noProof/>
                <w:webHidden/>
              </w:rPr>
              <w:fldChar w:fldCharType="end"/>
            </w:r>
          </w:hyperlink>
        </w:p>
        <w:p w14:paraId="2D423A41" w14:textId="77777777" w:rsidR="00024BB1" w:rsidRDefault="00024BB1">
          <w:pPr>
            <w:pStyle w:val="TOC2"/>
            <w:tabs>
              <w:tab w:val="left" w:pos="880"/>
              <w:tab w:val="right" w:leader="dot" w:pos="9016"/>
            </w:tabs>
            <w:rPr>
              <w:noProof/>
              <w:lang w:eastAsia="en-AU"/>
            </w:rPr>
          </w:pPr>
          <w:hyperlink w:anchor="_Toc422303911" w:history="1">
            <w:r w:rsidRPr="00B21B6A">
              <w:rPr>
                <w:rStyle w:val="Hyperlink"/>
                <w:noProof/>
              </w:rPr>
              <w:t>2.2</w:t>
            </w:r>
            <w:r>
              <w:rPr>
                <w:noProof/>
                <w:lang w:eastAsia="en-AU"/>
              </w:rPr>
              <w:tab/>
            </w:r>
            <w:r w:rsidRPr="00B21B6A">
              <w:rPr>
                <w:rStyle w:val="Hyperlink"/>
                <w:noProof/>
              </w:rPr>
              <w:t>Thin Films</w:t>
            </w:r>
            <w:r>
              <w:rPr>
                <w:noProof/>
                <w:webHidden/>
              </w:rPr>
              <w:tab/>
            </w:r>
            <w:r>
              <w:rPr>
                <w:noProof/>
                <w:webHidden/>
              </w:rPr>
              <w:fldChar w:fldCharType="begin"/>
            </w:r>
            <w:r>
              <w:rPr>
                <w:noProof/>
                <w:webHidden/>
              </w:rPr>
              <w:instrText xml:space="preserve"> PAGEREF _Toc422303911 \h </w:instrText>
            </w:r>
            <w:r>
              <w:rPr>
                <w:noProof/>
                <w:webHidden/>
              </w:rPr>
            </w:r>
            <w:r>
              <w:rPr>
                <w:noProof/>
                <w:webHidden/>
              </w:rPr>
              <w:fldChar w:fldCharType="separate"/>
            </w:r>
            <w:r w:rsidR="00024BB8">
              <w:rPr>
                <w:noProof/>
                <w:webHidden/>
              </w:rPr>
              <w:t>7</w:t>
            </w:r>
            <w:r>
              <w:rPr>
                <w:noProof/>
                <w:webHidden/>
              </w:rPr>
              <w:fldChar w:fldCharType="end"/>
            </w:r>
          </w:hyperlink>
        </w:p>
        <w:p w14:paraId="60C189E8" w14:textId="77777777" w:rsidR="00024BB1" w:rsidRDefault="00024BB1">
          <w:pPr>
            <w:pStyle w:val="TOC3"/>
            <w:tabs>
              <w:tab w:val="left" w:pos="1320"/>
              <w:tab w:val="right" w:leader="dot" w:pos="9016"/>
            </w:tabs>
            <w:rPr>
              <w:noProof/>
              <w:lang w:eastAsia="en-AU"/>
            </w:rPr>
          </w:pPr>
          <w:hyperlink w:anchor="_Toc422303912" w:history="1">
            <w:r w:rsidRPr="00B21B6A">
              <w:rPr>
                <w:rStyle w:val="Hyperlink"/>
                <w:noProof/>
              </w:rPr>
              <w:t>2.2.1</w:t>
            </w:r>
            <w:r>
              <w:rPr>
                <w:noProof/>
                <w:lang w:eastAsia="en-AU"/>
              </w:rPr>
              <w:tab/>
            </w:r>
            <w:r w:rsidRPr="00B21B6A">
              <w:rPr>
                <w:rStyle w:val="Hyperlink"/>
                <w:noProof/>
              </w:rPr>
              <w:t>Thin Film Properties</w:t>
            </w:r>
            <w:r>
              <w:rPr>
                <w:noProof/>
                <w:webHidden/>
              </w:rPr>
              <w:tab/>
            </w:r>
            <w:r>
              <w:rPr>
                <w:noProof/>
                <w:webHidden/>
              </w:rPr>
              <w:fldChar w:fldCharType="begin"/>
            </w:r>
            <w:r>
              <w:rPr>
                <w:noProof/>
                <w:webHidden/>
              </w:rPr>
              <w:instrText xml:space="preserve"> PAGEREF _Toc422303912 \h </w:instrText>
            </w:r>
            <w:r>
              <w:rPr>
                <w:noProof/>
                <w:webHidden/>
              </w:rPr>
            </w:r>
            <w:r>
              <w:rPr>
                <w:noProof/>
                <w:webHidden/>
              </w:rPr>
              <w:fldChar w:fldCharType="separate"/>
            </w:r>
            <w:r w:rsidR="00024BB8">
              <w:rPr>
                <w:noProof/>
                <w:webHidden/>
              </w:rPr>
              <w:t>7</w:t>
            </w:r>
            <w:r>
              <w:rPr>
                <w:noProof/>
                <w:webHidden/>
              </w:rPr>
              <w:fldChar w:fldCharType="end"/>
            </w:r>
          </w:hyperlink>
        </w:p>
        <w:p w14:paraId="7BD46F41" w14:textId="77777777" w:rsidR="00024BB1" w:rsidRDefault="00024BB1">
          <w:pPr>
            <w:pStyle w:val="TOC3"/>
            <w:tabs>
              <w:tab w:val="left" w:pos="1320"/>
              <w:tab w:val="right" w:leader="dot" w:pos="9016"/>
            </w:tabs>
            <w:rPr>
              <w:noProof/>
              <w:lang w:eastAsia="en-AU"/>
            </w:rPr>
          </w:pPr>
          <w:hyperlink w:anchor="_Toc422303913" w:history="1">
            <w:r w:rsidRPr="00B21B6A">
              <w:rPr>
                <w:rStyle w:val="Hyperlink"/>
                <w:noProof/>
              </w:rPr>
              <w:t>2.2.2</w:t>
            </w:r>
            <w:r>
              <w:rPr>
                <w:noProof/>
                <w:lang w:eastAsia="en-AU"/>
              </w:rPr>
              <w:tab/>
            </w:r>
            <w:r w:rsidRPr="00B21B6A">
              <w:rPr>
                <w:rStyle w:val="Hyperlink"/>
                <w:noProof/>
              </w:rPr>
              <w:t>Production via Deposition</w:t>
            </w:r>
            <w:r>
              <w:rPr>
                <w:noProof/>
                <w:webHidden/>
              </w:rPr>
              <w:tab/>
            </w:r>
            <w:r>
              <w:rPr>
                <w:noProof/>
                <w:webHidden/>
              </w:rPr>
              <w:fldChar w:fldCharType="begin"/>
            </w:r>
            <w:r>
              <w:rPr>
                <w:noProof/>
                <w:webHidden/>
              </w:rPr>
              <w:instrText xml:space="preserve"> PAGEREF _Toc422303913 \h </w:instrText>
            </w:r>
            <w:r>
              <w:rPr>
                <w:noProof/>
                <w:webHidden/>
              </w:rPr>
            </w:r>
            <w:r>
              <w:rPr>
                <w:noProof/>
                <w:webHidden/>
              </w:rPr>
              <w:fldChar w:fldCharType="separate"/>
            </w:r>
            <w:r w:rsidR="00024BB8">
              <w:rPr>
                <w:noProof/>
                <w:webHidden/>
              </w:rPr>
              <w:t>8</w:t>
            </w:r>
            <w:r>
              <w:rPr>
                <w:noProof/>
                <w:webHidden/>
              </w:rPr>
              <w:fldChar w:fldCharType="end"/>
            </w:r>
          </w:hyperlink>
        </w:p>
        <w:p w14:paraId="1FBD18FC" w14:textId="77777777" w:rsidR="00024BB1" w:rsidRDefault="00024BB1">
          <w:pPr>
            <w:pStyle w:val="TOC4"/>
            <w:tabs>
              <w:tab w:val="left" w:pos="1540"/>
              <w:tab w:val="right" w:leader="dot" w:pos="9016"/>
            </w:tabs>
            <w:rPr>
              <w:noProof/>
              <w:lang w:eastAsia="en-AU"/>
            </w:rPr>
          </w:pPr>
          <w:hyperlink w:anchor="_Toc422303914" w:history="1">
            <w:r w:rsidRPr="00B21B6A">
              <w:rPr>
                <w:rStyle w:val="Hyperlink"/>
                <w:noProof/>
              </w:rPr>
              <w:t>2.2.2.1</w:t>
            </w:r>
            <w:r>
              <w:rPr>
                <w:noProof/>
                <w:lang w:eastAsia="en-AU"/>
              </w:rPr>
              <w:tab/>
            </w:r>
            <w:r w:rsidRPr="00B21B6A">
              <w:rPr>
                <w:rStyle w:val="Hyperlink"/>
                <w:noProof/>
              </w:rPr>
              <w:t>Pulsed Laser Deposition (PLD)</w:t>
            </w:r>
            <w:r>
              <w:rPr>
                <w:noProof/>
                <w:webHidden/>
              </w:rPr>
              <w:tab/>
            </w:r>
            <w:r>
              <w:rPr>
                <w:noProof/>
                <w:webHidden/>
              </w:rPr>
              <w:fldChar w:fldCharType="begin"/>
            </w:r>
            <w:r>
              <w:rPr>
                <w:noProof/>
                <w:webHidden/>
              </w:rPr>
              <w:instrText xml:space="preserve"> PAGEREF _Toc422303914 \h </w:instrText>
            </w:r>
            <w:r>
              <w:rPr>
                <w:noProof/>
                <w:webHidden/>
              </w:rPr>
            </w:r>
            <w:r>
              <w:rPr>
                <w:noProof/>
                <w:webHidden/>
              </w:rPr>
              <w:fldChar w:fldCharType="separate"/>
            </w:r>
            <w:r w:rsidR="00024BB8">
              <w:rPr>
                <w:noProof/>
                <w:webHidden/>
              </w:rPr>
              <w:t>8</w:t>
            </w:r>
            <w:r>
              <w:rPr>
                <w:noProof/>
                <w:webHidden/>
              </w:rPr>
              <w:fldChar w:fldCharType="end"/>
            </w:r>
          </w:hyperlink>
        </w:p>
        <w:p w14:paraId="34744581" w14:textId="77777777" w:rsidR="00024BB1" w:rsidRDefault="00024BB1">
          <w:pPr>
            <w:pStyle w:val="TOC5"/>
            <w:tabs>
              <w:tab w:val="left" w:pos="1880"/>
              <w:tab w:val="right" w:leader="dot" w:pos="9016"/>
            </w:tabs>
            <w:rPr>
              <w:noProof/>
              <w:lang w:eastAsia="en-AU"/>
            </w:rPr>
          </w:pPr>
          <w:hyperlink w:anchor="_Toc422303915" w:history="1">
            <w:r w:rsidRPr="00B21B6A">
              <w:rPr>
                <w:rStyle w:val="Hyperlink"/>
                <w:rFonts w:eastAsia="Times New Roman"/>
                <w:noProof/>
                <w:lang w:eastAsia="en-AU"/>
              </w:rPr>
              <w:t>2.2.2.1.1</w:t>
            </w:r>
            <w:r>
              <w:rPr>
                <w:noProof/>
                <w:lang w:eastAsia="en-AU"/>
              </w:rPr>
              <w:tab/>
            </w:r>
            <w:r w:rsidRPr="00B21B6A">
              <w:rPr>
                <w:rStyle w:val="Hyperlink"/>
                <w:rFonts w:eastAsia="Times New Roman"/>
                <w:noProof/>
                <w:lang w:eastAsia="en-AU"/>
              </w:rPr>
              <w:t>PLD Advantages</w:t>
            </w:r>
            <w:r>
              <w:rPr>
                <w:noProof/>
                <w:webHidden/>
              </w:rPr>
              <w:tab/>
            </w:r>
            <w:r>
              <w:rPr>
                <w:noProof/>
                <w:webHidden/>
              </w:rPr>
              <w:fldChar w:fldCharType="begin"/>
            </w:r>
            <w:r>
              <w:rPr>
                <w:noProof/>
                <w:webHidden/>
              </w:rPr>
              <w:instrText xml:space="preserve"> PAGEREF _Toc422303915 \h </w:instrText>
            </w:r>
            <w:r>
              <w:rPr>
                <w:noProof/>
                <w:webHidden/>
              </w:rPr>
            </w:r>
            <w:r>
              <w:rPr>
                <w:noProof/>
                <w:webHidden/>
              </w:rPr>
              <w:fldChar w:fldCharType="separate"/>
            </w:r>
            <w:r w:rsidR="00024BB8">
              <w:rPr>
                <w:noProof/>
                <w:webHidden/>
              </w:rPr>
              <w:t>8</w:t>
            </w:r>
            <w:r>
              <w:rPr>
                <w:noProof/>
                <w:webHidden/>
              </w:rPr>
              <w:fldChar w:fldCharType="end"/>
            </w:r>
          </w:hyperlink>
        </w:p>
        <w:p w14:paraId="6B9B240D" w14:textId="77777777" w:rsidR="00024BB1" w:rsidRDefault="00024BB1">
          <w:pPr>
            <w:pStyle w:val="TOC5"/>
            <w:tabs>
              <w:tab w:val="left" w:pos="1880"/>
              <w:tab w:val="right" w:leader="dot" w:pos="9016"/>
            </w:tabs>
            <w:rPr>
              <w:noProof/>
              <w:lang w:eastAsia="en-AU"/>
            </w:rPr>
          </w:pPr>
          <w:hyperlink w:anchor="_Toc422303916" w:history="1">
            <w:r w:rsidRPr="00B21B6A">
              <w:rPr>
                <w:rStyle w:val="Hyperlink"/>
                <w:rFonts w:eastAsia="Times New Roman"/>
                <w:noProof/>
                <w:lang w:eastAsia="en-AU"/>
              </w:rPr>
              <w:t>2.2.2.1.2</w:t>
            </w:r>
            <w:r>
              <w:rPr>
                <w:noProof/>
                <w:lang w:eastAsia="en-AU"/>
              </w:rPr>
              <w:tab/>
            </w:r>
            <w:r w:rsidRPr="00B21B6A">
              <w:rPr>
                <w:rStyle w:val="Hyperlink"/>
                <w:rFonts w:eastAsia="Times New Roman"/>
                <w:noProof/>
                <w:lang w:eastAsia="en-AU"/>
              </w:rPr>
              <w:t>PLD Challenges</w:t>
            </w:r>
            <w:r>
              <w:rPr>
                <w:noProof/>
                <w:webHidden/>
              </w:rPr>
              <w:tab/>
            </w:r>
            <w:r>
              <w:rPr>
                <w:noProof/>
                <w:webHidden/>
              </w:rPr>
              <w:fldChar w:fldCharType="begin"/>
            </w:r>
            <w:r>
              <w:rPr>
                <w:noProof/>
                <w:webHidden/>
              </w:rPr>
              <w:instrText xml:space="preserve"> PAGEREF _Toc422303916 \h </w:instrText>
            </w:r>
            <w:r>
              <w:rPr>
                <w:noProof/>
                <w:webHidden/>
              </w:rPr>
            </w:r>
            <w:r>
              <w:rPr>
                <w:noProof/>
                <w:webHidden/>
              </w:rPr>
              <w:fldChar w:fldCharType="separate"/>
            </w:r>
            <w:r w:rsidR="00024BB8">
              <w:rPr>
                <w:noProof/>
                <w:webHidden/>
              </w:rPr>
              <w:t>8</w:t>
            </w:r>
            <w:r>
              <w:rPr>
                <w:noProof/>
                <w:webHidden/>
              </w:rPr>
              <w:fldChar w:fldCharType="end"/>
            </w:r>
          </w:hyperlink>
        </w:p>
        <w:p w14:paraId="39C2FDC9" w14:textId="77777777" w:rsidR="00024BB1" w:rsidRDefault="00024BB1">
          <w:pPr>
            <w:pStyle w:val="TOC4"/>
            <w:tabs>
              <w:tab w:val="left" w:pos="1540"/>
              <w:tab w:val="right" w:leader="dot" w:pos="9016"/>
            </w:tabs>
            <w:rPr>
              <w:noProof/>
              <w:lang w:eastAsia="en-AU"/>
            </w:rPr>
          </w:pPr>
          <w:hyperlink w:anchor="_Toc422303917" w:history="1">
            <w:r w:rsidRPr="00B21B6A">
              <w:rPr>
                <w:rStyle w:val="Hyperlink"/>
                <w:noProof/>
              </w:rPr>
              <w:t>2.2.2.2</w:t>
            </w:r>
            <w:r>
              <w:rPr>
                <w:noProof/>
                <w:lang w:eastAsia="en-AU"/>
              </w:rPr>
              <w:tab/>
            </w:r>
            <w:r w:rsidRPr="00B21B6A">
              <w:rPr>
                <w:rStyle w:val="Hyperlink"/>
                <w:noProof/>
              </w:rPr>
              <w:t>Sputtering Deposition</w:t>
            </w:r>
            <w:r>
              <w:rPr>
                <w:noProof/>
                <w:webHidden/>
              </w:rPr>
              <w:tab/>
            </w:r>
            <w:r>
              <w:rPr>
                <w:noProof/>
                <w:webHidden/>
              </w:rPr>
              <w:fldChar w:fldCharType="begin"/>
            </w:r>
            <w:r>
              <w:rPr>
                <w:noProof/>
                <w:webHidden/>
              </w:rPr>
              <w:instrText xml:space="preserve"> PAGEREF _Toc422303917 \h </w:instrText>
            </w:r>
            <w:r>
              <w:rPr>
                <w:noProof/>
                <w:webHidden/>
              </w:rPr>
            </w:r>
            <w:r>
              <w:rPr>
                <w:noProof/>
                <w:webHidden/>
              </w:rPr>
              <w:fldChar w:fldCharType="separate"/>
            </w:r>
            <w:r w:rsidR="00024BB8">
              <w:rPr>
                <w:noProof/>
                <w:webHidden/>
              </w:rPr>
              <w:t>9</w:t>
            </w:r>
            <w:r>
              <w:rPr>
                <w:noProof/>
                <w:webHidden/>
              </w:rPr>
              <w:fldChar w:fldCharType="end"/>
            </w:r>
          </w:hyperlink>
        </w:p>
        <w:p w14:paraId="088ED3A0" w14:textId="77777777" w:rsidR="00024BB1" w:rsidRDefault="00024BB1">
          <w:pPr>
            <w:pStyle w:val="TOC5"/>
            <w:tabs>
              <w:tab w:val="left" w:pos="1880"/>
              <w:tab w:val="right" w:leader="dot" w:pos="9016"/>
            </w:tabs>
            <w:rPr>
              <w:noProof/>
              <w:lang w:eastAsia="en-AU"/>
            </w:rPr>
          </w:pPr>
          <w:hyperlink w:anchor="_Toc422303918" w:history="1">
            <w:r w:rsidRPr="00B21B6A">
              <w:rPr>
                <w:rStyle w:val="Hyperlink"/>
                <w:rFonts w:eastAsia="Times New Roman"/>
                <w:noProof/>
                <w:lang w:eastAsia="en-AU"/>
              </w:rPr>
              <w:t>2.2.2.2.1</w:t>
            </w:r>
            <w:r>
              <w:rPr>
                <w:noProof/>
                <w:lang w:eastAsia="en-AU"/>
              </w:rPr>
              <w:tab/>
            </w:r>
            <w:r w:rsidRPr="00B21B6A">
              <w:rPr>
                <w:rStyle w:val="Hyperlink"/>
                <w:rFonts w:eastAsia="Times New Roman"/>
                <w:noProof/>
                <w:lang w:eastAsia="en-AU"/>
              </w:rPr>
              <w:t>Direct Current (DC) Sputtering</w:t>
            </w:r>
            <w:r>
              <w:rPr>
                <w:noProof/>
                <w:webHidden/>
              </w:rPr>
              <w:tab/>
            </w:r>
            <w:r>
              <w:rPr>
                <w:noProof/>
                <w:webHidden/>
              </w:rPr>
              <w:fldChar w:fldCharType="begin"/>
            </w:r>
            <w:r>
              <w:rPr>
                <w:noProof/>
                <w:webHidden/>
              </w:rPr>
              <w:instrText xml:space="preserve"> PAGEREF _Toc422303918 \h </w:instrText>
            </w:r>
            <w:r>
              <w:rPr>
                <w:noProof/>
                <w:webHidden/>
              </w:rPr>
            </w:r>
            <w:r>
              <w:rPr>
                <w:noProof/>
                <w:webHidden/>
              </w:rPr>
              <w:fldChar w:fldCharType="separate"/>
            </w:r>
            <w:r w:rsidR="00024BB8">
              <w:rPr>
                <w:noProof/>
                <w:webHidden/>
              </w:rPr>
              <w:t>9</w:t>
            </w:r>
            <w:r>
              <w:rPr>
                <w:noProof/>
                <w:webHidden/>
              </w:rPr>
              <w:fldChar w:fldCharType="end"/>
            </w:r>
          </w:hyperlink>
        </w:p>
        <w:p w14:paraId="6A595F2A" w14:textId="77777777" w:rsidR="00024BB1" w:rsidRDefault="00024BB1">
          <w:pPr>
            <w:pStyle w:val="TOC5"/>
            <w:tabs>
              <w:tab w:val="left" w:pos="1880"/>
              <w:tab w:val="right" w:leader="dot" w:pos="9016"/>
            </w:tabs>
            <w:rPr>
              <w:noProof/>
              <w:lang w:eastAsia="en-AU"/>
            </w:rPr>
          </w:pPr>
          <w:hyperlink w:anchor="_Toc422303919" w:history="1">
            <w:r w:rsidRPr="00B21B6A">
              <w:rPr>
                <w:rStyle w:val="Hyperlink"/>
                <w:rFonts w:eastAsia="Times New Roman"/>
                <w:noProof/>
                <w:lang w:eastAsia="en-AU"/>
              </w:rPr>
              <w:t>2.2.2.2.2</w:t>
            </w:r>
            <w:r>
              <w:rPr>
                <w:noProof/>
                <w:lang w:eastAsia="en-AU"/>
              </w:rPr>
              <w:tab/>
            </w:r>
            <w:r w:rsidRPr="00B21B6A">
              <w:rPr>
                <w:rStyle w:val="Hyperlink"/>
                <w:rFonts w:eastAsia="Times New Roman"/>
                <w:noProof/>
                <w:lang w:eastAsia="en-AU"/>
              </w:rPr>
              <w:t>Magnetron Sputtering</w:t>
            </w:r>
            <w:r>
              <w:rPr>
                <w:noProof/>
                <w:webHidden/>
              </w:rPr>
              <w:tab/>
            </w:r>
            <w:r>
              <w:rPr>
                <w:noProof/>
                <w:webHidden/>
              </w:rPr>
              <w:fldChar w:fldCharType="begin"/>
            </w:r>
            <w:r>
              <w:rPr>
                <w:noProof/>
                <w:webHidden/>
              </w:rPr>
              <w:instrText xml:space="preserve"> PAGEREF _Toc422303919 \h </w:instrText>
            </w:r>
            <w:r>
              <w:rPr>
                <w:noProof/>
                <w:webHidden/>
              </w:rPr>
            </w:r>
            <w:r>
              <w:rPr>
                <w:noProof/>
                <w:webHidden/>
              </w:rPr>
              <w:fldChar w:fldCharType="separate"/>
            </w:r>
            <w:r w:rsidR="00024BB8">
              <w:rPr>
                <w:noProof/>
                <w:webHidden/>
              </w:rPr>
              <w:t>10</w:t>
            </w:r>
            <w:r>
              <w:rPr>
                <w:noProof/>
                <w:webHidden/>
              </w:rPr>
              <w:fldChar w:fldCharType="end"/>
            </w:r>
          </w:hyperlink>
        </w:p>
        <w:p w14:paraId="01A4B763" w14:textId="77777777" w:rsidR="00024BB1" w:rsidRDefault="00024BB1">
          <w:pPr>
            <w:pStyle w:val="TOC5"/>
            <w:tabs>
              <w:tab w:val="left" w:pos="1880"/>
              <w:tab w:val="right" w:leader="dot" w:pos="9016"/>
            </w:tabs>
            <w:rPr>
              <w:noProof/>
              <w:lang w:eastAsia="en-AU"/>
            </w:rPr>
          </w:pPr>
          <w:hyperlink w:anchor="_Toc422303920" w:history="1">
            <w:r w:rsidRPr="00B21B6A">
              <w:rPr>
                <w:rStyle w:val="Hyperlink"/>
                <w:rFonts w:eastAsia="Times New Roman"/>
                <w:noProof/>
                <w:lang w:eastAsia="en-AU"/>
              </w:rPr>
              <w:t>2.2.2.2.3</w:t>
            </w:r>
            <w:r>
              <w:rPr>
                <w:noProof/>
                <w:lang w:eastAsia="en-AU"/>
              </w:rPr>
              <w:tab/>
            </w:r>
            <w:r w:rsidRPr="00B21B6A">
              <w:rPr>
                <w:rStyle w:val="Hyperlink"/>
                <w:rFonts w:eastAsia="Times New Roman"/>
                <w:noProof/>
                <w:lang w:eastAsia="en-AU"/>
              </w:rPr>
              <w:t>Sputtering Advantages</w:t>
            </w:r>
            <w:r>
              <w:rPr>
                <w:noProof/>
                <w:webHidden/>
              </w:rPr>
              <w:tab/>
            </w:r>
            <w:r>
              <w:rPr>
                <w:noProof/>
                <w:webHidden/>
              </w:rPr>
              <w:fldChar w:fldCharType="begin"/>
            </w:r>
            <w:r>
              <w:rPr>
                <w:noProof/>
                <w:webHidden/>
              </w:rPr>
              <w:instrText xml:space="preserve"> PAGEREF _Toc422303920 \h </w:instrText>
            </w:r>
            <w:r>
              <w:rPr>
                <w:noProof/>
                <w:webHidden/>
              </w:rPr>
            </w:r>
            <w:r>
              <w:rPr>
                <w:noProof/>
                <w:webHidden/>
              </w:rPr>
              <w:fldChar w:fldCharType="separate"/>
            </w:r>
            <w:r w:rsidR="00024BB8">
              <w:rPr>
                <w:noProof/>
                <w:webHidden/>
              </w:rPr>
              <w:t>10</w:t>
            </w:r>
            <w:r>
              <w:rPr>
                <w:noProof/>
                <w:webHidden/>
              </w:rPr>
              <w:fldChar w:fldCharType="end"/>
            </w:r>
          </w:hyperlink>
        </w:p>
        <w:p w14:paraId="271BFE60" w14:textId="77777777" w:rsidR="00024BB1" w:rsidRDefault="00024BB1">
          <w:pPr>
            <w:pStyle w:val="TOC5"/>
            <w:tabs>
              <w:tab w:val="left" w:pos="1880"/>
              <w:tab w:val="right" w:leader="dot" w:pos="9016"/>
            </w:tabs>
            <w:rPr>
              <w:noProof/>
              <w:lang w:eastAsia="en-AU"/>
            </w:rPr>
          </w:pPr>
          <w:hyperlink w:anchor="_Toc422303921" w:history="1">
            <w:r w:rsidRPr="00B21B6A">
              <w:rPr>
                <w:rStyle w:val="Hyperlink"/>
                <w:rFonts w:eastAsia="Times New Roman"/>
                <w:noProof/>
                <w:lang w:eastAsia="en-AU"/>
              </w:rPr>
              <w:t>2.2.2.2.4</w:t>
            </w:r>
            <w:r>
              <w:rPr>
                <w:noProof/>
                <w:lang w:eastAsia="en-AU"/>
              </w:rPr>
              <w:tab/>
            </w:r>
            <w:r w:rsidRPr="00B21B6A">
              <w:rPr>
                <w:rStyle w:val="Hyperlink"/>
                <w:rFonts w:eastAsia="Times New Roman"/>
                <w:noProof/>
                <w:lang w:eastAsia="en-AU"/>
              </w:rPr>
              <w:t>Sputtering Challenges</w:t>
            </w:r>
            <w:r>
              <w:rPr>
                <w:noProof/>
                <w:webHidden/>
              </w:rPr>
              <w:tab/>
            </w:r>
            <w:r>
              <w:rPr>
                <w:noProof/>
                <w:webHidden/>
              </w:rPr>
              <w:fldChar w:fldCharType="begin"/>
            </w:r>
            <w:r>
              <w:rPr>
                <w:noProof/>
                <w:webHidden/>
              </w:rPr>
              <w:instrText xml:space="preserve"> PAGEREF _Toc422303921 \h </w:instrText>
            </w:r>
            <w:r>
              <w:rPr>
                <w:noProof/>
                <w:webHidden/>
              </w:rPr>
            </w:r>
            <w:r>
              <w:rPr>
                <w:noProof/>
                <w:webHidden/>
              </w:rPr>
              <w:fldChar w:fldCharType="separate"/>
            </w:r>
            <w:r w:rsidR="00024BB8">
              <w:rPr>
                <w:noProof/>
                <w:webHidden/>
              </w:rPr>
              <w:t>11</w:t>
            </w:r>
            <w:r>
              <w:rPr>
                <w:noProof/>
                <w:webHidden/>
              </w:rPr>
              <w:fldChar w:fldCharType="end"/>
            </w:r>
          </w:hyperlink>
        </w:p>
        <w:p w14:paraId="77FA5F32" w14:textId="77777777" w:rsidR="00024BB1" w:rsidRDefault="00024BB1">
          <w:pPr>
            <w:pStyle w:val="TOC4"/>
            <w:tabs>
              <w:tab w:val="left" w:pos="1540"/>
              <w:tab w:val="right" w:leader="dot" w:pos="9016"/>
            </w:tabs>
            <w:rPr>
              <w:noProof/>
              <w:lang w:eastAsia="en-AU"/>
            </w:rPr>
          </w:pPr>
          <w:hyperlink w:anchor="_Toc422303922" w:history="1">
            <w:r w:rsidRPr="00B21B6A">
              <w:rPr>
                <w:rStyle w:val="Hyperlink"/>
                <w:noProof/>
              </w:rPr>
              <w:t>2.2.2.3</w:t>
            </w:r>
            <w:r>
              <w:rPr>
                <w:noProof/>
                <w:lang w:eastAsia="en-AU"/>
              </w:rPr>
              <w:tab/>
            </w:r>
            <w:r w:rsidRPr="00B21B6A">
              <w:rPr>
                <w:rStyle w:val="Hyperlink"/>
                <w:noProof/>
              </w:rPr>
              <w:t>Preferred PVD Methods</w:t>
            </w:r>
            <w:r>
              <w:rPr>
                <w:noProof/>
                <w:webHidden/>
              </w:rPr>
              <w:tab/>
            </w:r>
            <w:r>
              <w:rPr>
                <w:noProof/>
                <w:webHidden/>
              </w:rPr>
              <w:fldChar w:fldCharType="begin"/>
            </w:r>
            <w:r>
              <w:rPr>
                <w:noProof/>
                <w:webHidden/>
              </w:rPr>
              <w:instrText xml:space="preserve"> PAGEREF _Toc422303922 \h </w:instrText>
            </w:r>
            <w:r>
              <w:rPr>
                <w:noProof/>
                <w:webHidden/>
              </w:rPr>
            </w:r>
            <w:r>
              <w:rPr>
                <w:noProof/>
                <w:webHidden/>
              </w:rPr>
              <w:fldChar w:fldCharType="separate"/>
            </w:r>
            <w:r w:rsidR="00024BB8">
              <w:rPr>
                <w:noProof/>
                <w:webHidden/>
              </w:rPr>
              <w:t>11</w:t>
            </w:r>
            <w:r>
              <w:rPr>
                <w:noProof/>
                <w:webHidden/>
              </w:rPr>
              <w:fldChar w:fldCharType="end"/>
            </w:r>
          </w:hyperlink>
        </w:p>
        <w:p w14:paraId="5B2300F4" w14:textId="77777777" w:rsidR="00024BB1" w:rsidRDefault="00024BB1">
          <w:pPr>
            <w:pStyle w:val="TOC2"/>
            <w:tabs>
              <w:tab w:val="left" w:pos="880"/>
              <w:tab w:val="right" w:leader="dot" w:pos="9016"/>
            </w:tabs>
            <w:rPr>
              <w:noProof/>
              <w:lang w:eastAsia="en-AU"/>
            </w:rPr>
          </w:pPr>
          <w:hyperlink w:anchor="_Toc422303923" w:history="1">
            <w:r w:rsidRPr="00B21B6A">
              <w:rPr>
                <w:rStyle w:val="Hyperlink"/>
                <w:noProof/>
              </w:rPr>
              <w:t>2.3</w:t>
            </w:r>
            <w:r>
              <w:rPr>
                <w:noProof/>
                <w:lang w:eastAsia="en-AU"/>
              </w:rPr>
              <w:tab/>
            </w:r>
            <w:r w:rsidRPr="00B21B6A">
              <w:rPr>
                <w:rStyle w:val="Hyperlink"/>
                <w:noProof/>
              </w:rPr>
              <w:t>Ultrastable Glass (USG)</w:t>
            </w:r>
            <w:r>
              <w:rPr>
                <w:noProof/>
                <w:webHidden/>
              </w:rPr>
              <w:tab/>
            </w:r>
            <w:r>
              <w:rPr>
                <w:noProof/>
                <w:webHidden/>
              </w:rPr>
              <w:fldChar w:fldCharType="begin"/>
            </w:r>
            <w:r>
              <w:rPr>
                <w:noProof/>
                <w:webHidden/>
              </w:rPr>
              <w:instrText xml:space="preserve"> PAGEREF _Toc422303923 \h </w:instrText>
            </w:r>
            <w:r>
              <w:rPr>
                <w:noProof/>
                <w:webHidden/>
              </w:rPr>
            </w:r>
            <w:r>
              <w:rPr>
                <w:noProof/>
                <w:webHidden/>
              </w:rPr>
              <w:fldChar w:fldCharType="separate"/>
            </w:r>
            <w:r w:rsidR="00024BB8">
              <w:rPr>
                <w:noProof/>
                <w:webHidden/>
              </w:rPr>
              <w:t>11</w:t>
            </w:r>
            <w:r>
              <w:rPr>
                <w:noProof/>
                <w:webHidden/>
              </w:rPr>
              <w:fldChar w:fldCharType="end"/>
            </w:r>
          </w:hyperlink>
        </w:p>
        <w:p w14:paraId="68E87591" w14:textId="77777777" w:rsidR="00024BB1" w:rsidRDefault="00024BB1">
          <w:pPr>
            <w:pStyle w:val="TOC3"/>
            <w:tabs>
              <w:tab w:val="left" w:pos="1320"/>
              <w:tab w:val="right" w:leader="dot" w:pos="9016"/>
            </w:tabs>
            <w:rPr>
              <w:noProof/>
              <w:lang w:eastAsia="en-AU"/>
            </w:rPr>
          </w:pPr>
          <w:hyperlink w:anchor="_Toc422303924" w:history="1">
            <w:r w:rsidRPr="00B21B6A">
              <w:rPr>
                <w:rStyle w:val="Hyperlink"/>
                <w:noProof/>
              </w:rPr>
              <w:t>2.3.1</w:t>
            </w:r>
            <w:r>
              <w:rPr>
                <w:noProof/>
                <w:lang w:eastAsia="en-AU"/>
              </w:rPr>
              <w:tab/>
            </w:r>
            <w:r w:rsidRPr="00B21B6A">
              <w:rPr>
                <w:rStyle w:val="Hyperlink"/>
                <w:noProof/>
              </w:rPr>
              <w:t>USG General Properties and Development</w:t>
            </w:r>
            <w:r>
              <w:rPr>
                <w:noProof/>
                <w:webHidden/>
              </w:rPr>
              <w:tab/>
            </w:r>
            <w:r>
              <w:rPr>
                <w:noProof/>
                <w:webHidden/>
              </w:rPr>
              <w:fldChar w:fldCharType="begin"/>
            </w:r>
            <w:r>
              <w:rPr>
                <w:noProof/>
                <w:webHidden/>
              </w:rPr>
              <w:instrText xml:space="preserve"> PAGEREF _Toc422303924 \h </w:instrText>
            </w:r>
            <w:r>
              <w:rPr>
                <w:noProof/>
                <w:webHidden/>
              </w:rPr>
            </w:r>
            <w:r>
              <w:rPr>
                <w:noProof/>
                <w:webHidden/>
              </w:rPr>
              <w:fldChar w:fldCharType="separate"/>
            </w:r>
            <w:r w:rsidR="00024BB8">
              <w:rPr>
                <w:noProof/>
                <w:webHidden/>
              </w:rPr>
              <w:t>11</w:t>
            </w:r>
            <w:r>
              <w:rPr>
                <w:noProof/>
                <w:webHidden/>
              </w:rPr>
              <w:fldChar w:fldCharType="end"/>
            </w:r>
          </w:hyperlink>
        </w:p>
        <w:p w14:paraId="38F32F37" w14:textId="77777777" w:rsidR="00024BB1" w:rsidRDefault="00024BB1">
          <w:pPr>
            <w:pStyle w:val="TOC3"/>
            <w:tabs>
              <w:tab w:val="left" w:pos="1320"/>
              <w:tab w:val="right" w:leader="dot" w:pos="9016"/>
            </w:tabs>
            <w:rPr>
              <w:noProof/>
              <w:lang w:eastAsia="en-AU"/>
            </w:rPr>
          </w:pPr>
          <w:hyperlink w:anchor="_Toc422303925" w:history="1">
            <w:r w:rsidRPr="00B21B6A">
              <w:rPr>
                <w:rStyle w:val="Hyperlink"/>
                <w:noProof/>
              </w:rPr>
              <w:t>2.3.2</w:t>
            </w:r>
            <w:r>
              <w:rPr>
                <w:noProof/>
                <w:lang w:eastAsia="en-AU"/>
              </w:rPr>
              <w:tab/>
            </w:r>
            <w:r w:rsidRPr="00B21B6A">
              <w:rPr>
                <w:rStyle w:val="Hyperlink"/>
                <w:noProof/>
              </w:rPr>
              <w:t>USG Production</w:t>
            </w:r>
            <w:r>
              <w:rPr>
                <w:noProof/>
                <w:webHidden/>
              </w:rPr>
              <w:tab/>
            </w:r>
            <w:r>
              <w:rPr>
                <w:noProof/>
                <w:webHidden/>
              </w:rPr>
              <w:fldChar w:fldCharType="begin"/>
            </w:r>
            <w:r>
              <w:rPr>
                <w:noProof/>
                <w:webHidden/>
              </w:rPr>
              <w:instrText xml:space="preserve"> PAGEREF _Toc422303925 \h </w:instrText>
            </w:r>
            <w:r>
              <w:rPr>
                <w:noProof/>
                <w:webHidden/>
              </w:rPr>
            </w:r>
            <w:r>
              <w:rPr>
                <w:noProof/>
                <w:webHidden/>
              </w:rPr>
              <w:fldChar w:fldCharType="separate"/>
            </w:r>
            <w:r w:rsidR="00024BB8">
              <w:rPr>
                <w:noProof/>
                <w:webHidden/>
              </w:rPr>
              <w:t>11</w:t>
            </w:r>
            <w:r>
              <w:rPr>
                <w:noProof/>
                <w:webHidden/>
              </w:rPr>
              <w:fldChar w:fldCharType="end"/>
            </w:r>
          </w:hyperlink>
        </w:p>
        <w:p w14:paraId="64672E44" w14:textId="77777777" w:rsidR="00024BB1" w:rsidRDefault="00024BB1">
          <w:pPr>
            <w:pStyle w:val="TOC3"/>
            <w:tabs>
              <w:tab w:val="left" w:pos="1320"/>
              <w:tab w:val="right" w:leader="dot" w:pos="9016"/>
            </w:tabs>
            <w:rPr>
              <w:noProof/>
              <w:lang w:eastAsia="en-AU"/>
            </w:rPr>
          </w:pPr>
          <w:hyperlink w:anchor="_Toc422303926" w:history="1">
            <w:r w:rsidRPr="00B21B6A">
              <w:rPr>
                <w:rStyle w:val="Hyperlink"/>
                <w:noProof/>
              </w:rPr>
              <w:t>2.3.3</w:t>
            </w:r>
            <w:r>
              <w:rPr>
                <w:noProof/>
                <w:lang w:eastAsia="en-AU"/>
              </w:rPr>
              <w:tab/>
            </w:r>
            <w:r w:rsidRPr="00B21B6A">
              <w:rPr>
                <w:rStyle w:val="Hyperlink"/>
                <w:noProof/>
              </w:rPr>
              <w:t>SMG Characterisation and Modelling Techniques</w:t>
            </w:r>
            <w:r>
              <w:rPr>
                <w:noProof/>
                <w:webHidden/>
              </w:rPr>
              <w:tab/>
            </w:r>
            <w:r>
              <w:rPr>
                <w:noProof/>
                <w:webHidden/>
              </w:rPr>
              <w:fldChar w:fldCharType="begin"/>
            </w:r>
            <w:r>
              <w:rPr>
                <w:noProof/>
                <w:webHidden/>
              </w:rPr>
              <w:instrText xml:space="preserve"> PAGEREF _Toc422303926 \h </w:instrText>
            </w:r>
            <w:r>
              <w:rPr>
                <w:noProof/>
                <w:webHidden/>
              </w:rPr>
            </w:r>
            <w:r>
              <w:rPr>
                <w:noProof/>
                <w:webHidden/>
              </w:rPr>
              <w:fldChar w:fldCharType="separate"/>
            </w:r>
            <w:r w:rsidR="00024BB8">
              <w:rPr>
                <w:noProof/>
                <w:webHidden/>
              </w:rPr>
              <w:t>13</w:t>
            </w:r>
            <w:r>
              <w:rPr>
                <w:noProof/>
                <w:webHidden/>
              </w:rPr>
              <w:fldChar w:fldCharType="end"/>
            </w:r>
          </w:hyperlink>
        </w:p>
        <w:p w14:paraId="6566C603" w14:textId="77777777" w:rsidR="00024BB1" w:rsidRDefault="00024BB1">
          <w:pPr>
            <w:pStyle w:val="TOC4"/>
            <w:tabs>
              <w:tab w:val="left" w:pos="1540"/>
              <w:tab w:val="right" w:leader="dot" w:pos="9016"/>
            </w:tabs>
            <w:rPr>
              <w:noProof/>
              <w:lang w:eastAsia="en-AU"/>
            </w:rPr>
          </w:pPr>
          <w:hyperlink w:anchor="_Toc422303927" w:history="1">
            <w:r w:rsidRPr="00B21B6A">
              <w:rPr>
                <w:rStyle w:val="Hyperlink"/>
                <w:noProof/>
              </w:rPr>
              <w:t>2.3.3.1</w:t>
            </w:r>
            <w:r>
              <w:rPr>
                <w:noProof/>
                <w:lang w:eastAsia="en-AU"/>
              </w:rPr>
              <w:tab/>
            </w:r>
            <w:r w:rsidRPr="00B21B6A">
              <w:rPr>
                <w:rStyle w:val="Hyperlink"/>
                <w:noProof/>
              </w:rPr>
              <w:t>Fictive Temperature (</w:t>
            </w:r>
            <m:oMath>
              <m:r>
                <m:rPr>
                  <m:sty m:val="bi"/>
                </m:rPr>
                <w:rPr>
                  <w:rStyle w:val="Hyperlink"/>
                  <w:rFonts w:ascii="Cambria Math" w:hAnsi="Cambria Math"/>
                  <w:noProof/>
                </w:rPr>
                <m:t>Tf</m:t>
              </m:r>
            </m:oMath>
            <w:r w:rsidRPr="00B21B6A">
              <w:rPr>
                <w:rStyle w:val="Hyperlink"/>
                <w:noProof/>
              </w:rPr>
              <w:t>), Kinetic Stability and Enthalpy via Differential Scanning Calorimetry (</w:t>
            </w:r>
            <w:r w:rsidRPr="00B21B6A">
              <w:rPr>
                <w:rStyle w:val="Hyperlink"/>
                <w:rFonts w:eastAsia="Times New Roman"/>
                <w:noProof/>
                <w:lang w:eastAsia="en-AU"/>
              </w:rPr>
              <w:t>DSC)</w:t>
            </w:r>
            <w:r>
              <w:rPr>
                <w:noProof/>
                <w:webHidden/>
              </w:rPr>
              <w:tab/>
            </w:r>
            <w:r>
              <w:rPr>
                <w:noProof/>
                <w:webHidden/>
              </w:rPr>
              <w:fldChar w:fldCharType="begin"/>
            </w:r>
            <w:r>
              <w:rPr>
                <w:noProof/>
                <w:webHidden/>
              </w:rPr>
              <w:instrText xml:space="preserve"> PAGEREF _Toc422303927 \h </w:instrText>
            </w:r>
            <w:r>
              <w:rPr>
                <w:noProof/>
                <w:webHidden/>
              </w:rPr>
            </w:r>
            <w:r>
              <w:rPr>
                <w:noProof/>
                <w:webHidden/>
              </w:rPr>
              <w:fldChar w:fldCharType="separate"/>
            </w:r>
            <w:r w:rsidR="00024BB8">
              <w:rPr>
                <w:noProof/>
                <w:webHidden/>
              </w:rPr>
              <w:t>13</w:t>
            </w:r>
            <w:r>
              <w:rPr>
                <w:noProof/>
                <w:webHidden/>
              </w:rPr>
              <w:fldChar w:fldCharType="end"/>
            </w:r>
          </w:hyperlink>
        </w:p>
        <w:p w14:paraId="32C73CBA" w14:textId="77777777" w:rsidR="00024BB1" w:rsidRDefault="00024BB1">
          <w:pPr>
            <w:pStyle w:val="TOC4"/>
            <w:tabs>
              <w:tab w:val="left" w:pos="1540"/>
              <w:tab w:val="right" w:leader="dot" w:pos="9016"/>
            </w:tabs>
            <w:rPr>
              <w:noProof/>
              <w:lang w:eastAsia="en-AU"/>
            </w:rPr>
          </w:pPr>
          <w:hyperlink w:anchor="_Toc422303928" w:history="1">
            <w:r w:rsidRPr="00B21B6A">
              <w:rPr>
                <w:rStyle w:val="Hyperlink"/>
                <w:noProof/>
              </w:rPr>
              <w:t>2.3.3.2</w:t>
            </w:r>
            <w:r>
              <w:rPr>
                <w:noProof/>
                <w:lang w:eastAsia="en-AU"/>
              </w:rPr>
              <w:tab/>
            </w:r>
            <w:r w:rsidRPr="00B21B6A">
              <w:rPr>
                <w:rStyle w:val="Hyperlink"/>
                <w:noProof/>
              </w:rPr>
              <w:t>The Theoretical Entropy Limit of Glasses and the Kauzmann Temperature (</w:t>
            </w:r>
            <m:oMath>
              <m:r>
                <m:rPr>
                  <m:sty m:val="bi"/>
                </m:rPr>
                <w:rPr>
                  <w:rStyle w:val="Hyperlink"/>
                  <w:rFonts w:ascii="Cambria Math" w:hAnsi="Cambria Math"/>
                  <w:noProof/>
                </w:rPr>
                <m:t>Tk</m:t>
              </m:r>
            </m:oMath>
            <w:r w:rsidRPr="00B21B6A">
              <w:rPr>
                <w:rStyle w:val="Hyperlink"/>
                <w:noProof/>
              </w:rPr>
              <w:t>)</w:t>
            </w:r>
            <w:r>
              <w:rPr>
                <w:noProof/>
                <w:webHidden/>
              </w:rPr>
              <w:tab/>
            </w:r>
            <w:r>
              <w:rPr>
                <w:noProof/>
                <w:webHidden/>
              </w:rPr>
              <w:fldChar w:fldCharType="begin"/>
            </w:r>
            <w:r>
              <w:rPr>
                <w:noProof/>
                <w:webHidden/>
              </w:rPr>
              <w:instrText xml:space="preserve"> PAGEREF _Toc422303928 \h </w:instrText>
            </w:r>
            <w:r>
              <w:rPr>
                <w:noProof/>
                <w:webHidden/>
              </w:rPr>
            </w:r>
            <w:r>
              <w:rPr>
                <w:noProof/>
                <w:webHidden/>
              </w:rPr>
              <w:fldChar w:fldCharType="separate"/>
            </w:r>
            <w:r w:rsidR="00024BB8">
              <w:rPr>
                <w:noProof/>
                <w:webHidden/>
              </w:rPr>
              <w:t>15</w:t>
            </w:r>
            <w:r>
              <w:rPr>
                <w:noProof/>
                <w:webHidden/>
              </w:rPr>
              <w:fldChar w:fldCharType="end"/>
            </w:r>
          </w:hyperlink>
        </w:p>
        <w:p w14:paraId="20718B08" w14:textId="77777777" w:rsidR="00024BB1" w:rsidRDefault="00024BB1">
          <w:pPr>
            <w:pStyle w:val="TOC4"/>
            <w:tabs>
              <w:tab w:val="left" w:pos="1540"/>
              <w:tab w:val="right" w:leader="dot" w:pos="9016"/>
            </w:tabs>
            <w:rPr>
              <w:noProof/>
              <w:lang w:eastAsia="en-AU"/>
            </w:rPr>
          </w:pPr>
          <w:hyperlink w:anchor="_Toc422303929" w:history="1">
            <w:r w:rsidRPr="00B21B6A">
              <w:rPr>
                <w:rStyle w:val="Hyperlink"/>
                <w:noProof/>
              </w:rPr>
              <w:t>2.3.3.3</w:t>
            </w:r>
            <w:r>
              <w:rPr>
                <w:noProof/>
                <w:lang w:eastAsia="en-AU"/>
              </w:rPr>
              <w:tab/>
            </w:r>
            <w:r w:rsidRPr="00B21B6A">
              <w:rPr>
                <w:rStyle w:val="Hyperlink"/>
                <w:noProof/>
              </w:rPr>
              <w:t>Glass Fragility (</w:t>
            </w:r>
            <m:oMath>
              <m:r>
                <m:rPr>
                  <m:sty m:val="bi"/>
                </m:rPr>
                <w:rPr>
                  <w:rStyle w:val="Hyperlink"/>
                  <w:rFonts w:ascii="Cambria Math" w:hAnsi="Cambria Math"/>
                  <w:noProof/>
                </w:rPr>
                <m:t>m</m:t>
              </m:r>
            </m:oMath>
            <w:r w:rsidRPr="00B21B6A">
              <w:rPr>
                <w:rStyle w:val="Hyperlink"/>
                <w:noProof/>
              </w:rPr>
              <w:t>)</w:t>
            </w:r>
            <w:r>
              <w:rPr>
                <w:noProof/>
                <w:webHidden/>
              </w:rPr>
              <w:tab/>
            </w:r>
            <w:r>
              <w:rPr>
                <w:noProof/>
                <w:webHidden/>
              </w:rPr>
              <w:fldChar w:fldCharType="begin"/>
            </w:r>
            <w:r>
              <w:rPr>
                <w:noProof/>
                <w:webHidden/>
              </w:rPr>
              <w:instrText xml:space="preserve"> PAGEREF _Toc422303929 \h </w:instrText>
            </w:r>
            <w:r>
              <w:rPr>
                <w:noProof/>
                <w:webHidden/>
              </w:rPr>
            </w:r>
            <w:r>
              <w:rPr>
                <w:noProof/>
                <w:webHidden/>
              </w:rPr>
              <w:fldChar w:fldCharType="separate"/>
            </w:r>
            <w:r w:rsidR="00024BB8">
              <w:rPr>
                <w:noProof/>
                <w:webHidden/>
              </w:rPr>
              <w:t>16</w:t>
            </w:r>
            <w:r>
              <w:rPr>
                <w:noProof/>
                <w:webHidden/>
              </w:rPr>
              <w:fldChar w:fldCharType="end"/>
            </w:r>
          </w:hyperlink>
        </w:p>
        <w:p w14:paraId="3EEF751E" w14:textId="77777777" w:rsidR="00024BB1" w:rsidRDefault="00024BB1">
          <w:pPr>
            <w:pStyle w:val="TOC4"/>
            <w:tabs>
              <w:tab w:val="left" w:pos="1540"/>
              <w:tab w:val="right" w:leader="dot" w:pos="9016"/>
            </w:tabs>
            <w:rPr>
              <w:noProof/>
              <w:lang w:eastAsia="en-AU"/>
            </w:rPr>
          </w:pPr>
          <w:hyperlink w:anchor="_Toc422303930" w:history="1">
            <w:r w:rsidRPr="00B21B6A">
              <w:rPr>
                <w:rStyle w:val="Hyperlink"/>
                <w:noProof/>
              </w:rPr>
              <w:t>2.3.3.4</w:t>
            </w:r>
            <w:r>
              <w:rPr>
                <w:noProof/>
                <w:lang w:eastAsia="en-AU"/>
              </w:rPr>
              <w:tab/>
            </w:r>
            <w:r w:rsidRPr="00B21B6A">
              <w:rPr>
                <w:rStyle w:val="Hyperlink"/>
                <w:noProof/>
              </w:rPr>
              <w:t>Glass Density (</w:t>
            </w:r>
            <m:oMath>
              <m:r>
                <m:rPr>
                  <m:sty m:val="bi"/>
                </m:rPr>
                <w:rPr>
                  <w:rStyle w:val="Hyperlink"/>
                  <w:rFonts w:ascii="Cambria Math" w:hAnsi="Cambria Math"/>
                  <w:noProof/>
                </w:rPr>
                <m:t>ρ</m:t>
              </m:r>
            </m:oMath>
            <w:r w:rsidRPr="00B21B6A">
              <w:rPr>
                <w:rStyle w:val="Hyperlink"/>
                <w:noProof/>
              </w:rPr>
              <w:t>)</w:t>
            </w:r>
            <w:r>
              <w:rPr>
                <w:noProof/>
                <w:webHidden/>
              </w:rPr>
              <w:tab/>
            </w:r>
            <w:r>
              <w:rPr>
                <w:noProof/>
                <w:webHidden/>
              </w:rPr>
              <w:fldChar w:fldCharType="begin"/>
            </w:r>
            <w:r>
              <w:rPr>
                <w:noProof/>
                <w:webHidden/>
              </w:rPr>
              <w:instrText xml:space="preserve"> PAGEREF _Toc422303930 \h </w:instrText>
            </w:r>
            <w:r>
              <w:rPr>
                <w:noProof/>
                <w:webHidden/>
              </w:rPr>
            </w:r>
            <w:r>
              <w:rPr>
                <w:noProof/>
                <w:webHidden/>
              </w:rPr>
              <w:fldChar w:fldCharType="separate"/>
            </w:r>
            <w:r w:rsidR="00024BB8">
              <w:rPr>
                <w:noProof/>
                <w:webHidden/>
              </w:rPr>
              <w:t>17</w:t>
            </w:r>
            <w:r>
              <w:rPr>
                <w:noProof/>
                <w:webHidden/>
              </w:rPr>
              <w:fldChar w:fldCharType="end"/>
            </w:r>
          </w:hyperlink>
        </w:p>
        <w:p w14:paraId="036CD71E" w14:textId="77777777" w:rsidR="00024BB1" w:rsidRDefault="00024BB1">
          <w:pPr>
            <w:pStyle w:val="TOC4"/>
            <w:tabs>
              <w:tab w:val="left" w:pos="1540"/>
              <w:tab w:val="right" w:leader="dot" w:pos="9016"/>
            </w:tabs>
            <w:rPr>
              <w:noProof/>
              <w:lang w:eastAsia="en-AU"/>
            </w:rPr>
          </w:pPr>
          <w:hyperlink w:anchor="_Toc422303931" w:history="1">
            <w:r w:rsidRPr="00B21B6A">
              <w:rPr>
                <w:rStyle w:val="Hyperlink"/>
                <w:noProof/>
              </w:rPr>
              <w:t>2.3.3.5</w:t>
            </w:r>
            <w:r>
              <w:rPr>
                <w:noProof/>
                <w:lang w:eastAsia="en-AU"/>
              </w:rPr>
              <w:tab/>
            </w:r>
            <w:r w:rsidRPr="00B21B6A">
              <w:rPr>
                <w:rStyle w:val="Hyperlink"/>
                <w:noProof/>
              </w:rPr>
              <w:t>Indentation Modulus (</w:t>
            </w:r>
            <m:oMath>
              <m:r>
                <m:rPr>
                  <m:sty m:val="bi"/>
                </m:rPr>
                <w:rPr>
                  <w:rStyle w:val="Hyperlink"/>
                  <w:rFonts w:ascii="Cambria Math" w:hAnsi="Cambria Math"/>
                  <w:noProof/>
                </w:rPr>
                <m:t>M</m:t>
              </m:r>
            </m:oMath>
            <w:r w:rsidRPr="00B21B6A">
              <w:rPr>
                <w:rStyle w:val="Hyperlink"/>
                <w:noProof/>
              </w:rPr>
              <w:t>)</w:t>
            </w:r>
            <w:r>
              <w:rPr>
                <w:noProof/>
                <w:webHidden/>
              </w:rPr>
              <w:tab/>
            </w:r>
            <w:r>
              <w:rPr>
                <w:noProof/>
                <w:webHidden/>
              </w:rPr>
              <w:fldChar w:fldCharType="begin"/>
            </w:r>
            <w:r>
              <w:rPr>
                <w:noProof/>
                <w:webHidden/>
              </w:rPr>
              <w:instrText xml:space="preserve"> PAGEREF _Toc422303931 \h </w:instrText>
            </w:r>
            <w:r>
              <w:rPr>
                <w:noProof/>
                <w:webHidden/>
              </w:rPr>
            </w:r>
            <w:r>
              <w:rPr>
                <w:noProof/>
                <w:webHidden/>
              </w:rPr>
              <w:fldChar w:fldCharType="separate"/>
            </w:r>
            <w:r w:rsidR="00024BB8">
              <w:rPr>
                <w:noProof/>
                <w:webHidden/>
              </w:rPr>
              <w:t>19</w:t>
            </w:r>
            <w:r>
              <w:rPr>
                <w:noProof/>
                <w:webHidden/>
              </w:rPr>
              <w:fldChar w:fldCharType="end"/>
            </w:r>
          </w:hyperlink>
        </w:p>
        <w:p w14:paraId="01855DDD" w14:textId="77777777" w:rsidR="00024BB1" w:rsidRDefault="00024BB1">
          <w:pPr>
            <w:pStyle w:val="TOC3"/>
            <w:tabs>
              <w:tab w:val="left" w:pos="1320"/>
              <w:tab w:val="right" w:leader="dot" w:pos="9016"/>
            </w:tabs>
            <w:rPr>
              <w:noProof/>
              <w:lang w:eastAsia="en-AU"/>
            </w:rPr>
          </w:pPr>
          <w:hyperlink w:anchor="_Toc422303932" w:history="1">
            <w:r w:rsidRPr="00B21B6A">
              <w:rPr>
                <w:rStyle w:val="Hyperlink"/>
                <w:noProof/>
              </w:rPr>
              <w:t>2.3.4</w:t>
            </w:r>
            <w:r>
              <w:rPr>
                <w:noProof/>
                <w:lang w:eastAsia="en-AU"/>
              </w:rPr>
              <w:tab/>
            </w:r>
            <w:r w:rsidRPr="00B21B6A">
              <w:rPr>
                <w:rStyle w:val="Hyperlink"/>
                <w:noProof/>
              </w:rPr>
              <w:t>SMG Structure, Medium Range Order (MRO)</w:t>
            </w:r>
            <w:r>
              <w:rPr>
                <w:noProof/>
                <w:webHidden/>
              </w:rPr>
              <w:tab/>
            </w:r>
            <w:r>
              <w:rPr>
                <w:noProof/>
                <w:webHidden/>
              </w:rPr>
              <w:fldChar w:fldCharType="begin"/>
            </w:r>
            <w:r>
              <w:rPr>
                <w:noProof/>
                <w:webHidden/>
              </w:rPr>
              <w:instrText xml:space="preserve"> PAGEREF _Toc422303932 \h </w:instrText>
            </w:r>
            <w:r>
              <w:rPr>
                <w:noProof/>
                <w:webHidden/>
              </w:rPr>
            </w:r>
            <w:r>
              <w:rPr>
                <w:noProof/>
                <w:webHidden/>
              </w:rPr>
              <w:fldChar w:fldCharType="separate"/>
            </w:r>
            <w:r w:rsidR="00024BB8">
              <w:rPr>
                <w:noProof/>
                <w:webHidden/>
              </w:rPr>
              <w:t>19</w:t>
            </w:r>
            <w:r>
              <w:rPr>
                <w:noProof/>
                <w:webHidden/>
              </w:rPr>
              <w:fldChar w:fldCharType="end"/>
            </w:r>
          </w:hyperlink>
        </w:p>
        <w:p w14:paraId="746E9118" w14:textId="77777777" w:rsidR="00024BB1" w:rsidRDefault="00024BB1">
          <w:pPr>
            <w:pStyle w:val="TOC3"/>
            <w:tabs>
              <w:tab w:val="left" w:pos="1320"/>
              <w:tab w:val="right" w:leader="dot" w:pos="9016"/>
            </w:tabs>
            <w:rPr>
              <w:noProof/>
              <w:lang w:eastAsia="en-AU"/>
            </w:rPr>
          </w:pPr>
          <w:hyperlink w:anchor="_Toc422303933" w:history="1">
            <w:r w:rsidRPr="00B21B6A">
              <w:rPr>
                <w:rStyle w:val="Hyperlink"/>
                <w:noProof/>
              </w:rPr>
              <w:t>2.3.5</w:t>
            </w:r>
            <w:r>
              <w:rPr>
                <w:noProof/>
                <w:lang w:eastAsia="en-AU"/>
              </w:rPr>
              <w:tab/>
            </w:r>
            <w:r w:rsidRPr="00B21B6A">
              <w:rPr>
                <w:rStyle w:val="Hyperlink"/>
                <w:noProof/>
              </w:rPr>
              <w:t>Potential SMG Challenges</w:t>
            </w:r>
            <w:r>
              <w:rPr>
                <w:noProof/>
                <w:webHidden/>
              </w:rPr>
              <w:tab/>
            </w:r>
            <w:r>
              <w:rPr>
                <w:noProof/>
                <w:webHidden/>
              </w:rPr>
              <w:fldChar w:fldCharType="begin"/>
            </w:r>
            <w:r>
              <w:rPr>
                <w:noProof/>
                <w:webHidden/>
              </w:rPr>
              <w:instrText xml:space="preserve"> PAGEREF _Toc422303933 \h </w:instrText>
            </w:r>
            <w:r>
              <w:rPr>
                <w:noProof/>
                <w:webHidden/>
              </w:rPr>
            </w:r>
            <w:r>
              <w:rPr>
                <w:noProof/>
                <w:webHidden/>
              </w:rPr>
              <w:fldChar w:fldCharType="separate"/>
            </w:r>
            <w:r w:rsidR="00024BB8">
              <w:rPr>
                <w:noProof/>
                <w:webHidden/>
              </w:rPr>
              <w:t>19</w:t>
            </w:r>
            <w:r>
              <w:rPr>
                <w:noProof/>
                <w:webHidden/>
              </w:rPr>
              <w:fldChar w:fldCharType="end"/>
            </w:r>
          </w:hyperlink>
        </w:p>
        <w:p w14:paraId="50C12D32" w14:textId="77777777" w:rsidR="00024BB1" w:rsidRDefault="00024BB1">
          <w:pPr>
            <w:pStyle w:val="TOC3"/>
            <w:tabs>
              <w:tab w:val="left" w:pos="1320"/>
              <w:tab w:val="right" w:leader="dot" w:pos="9016"/>
            </w:tabs>
            <w:rPr>
              <w:noProof/>
              <w:lang w:eastAsia="en-AU"/>
            </w:rPr>
          </w:pPr>
          <w:hyperlink w:anchor="_Toc422303934" w:history="1">
            <w:r w:rsidRPr="00B21B6A">
              <w:rPr>
                <w:rStyle w:val="Hyperlink"/>
                <w:noProof/>
                <w:highlight w:val="yellow"/>
              </w:rPr>
              <w:t>2.3.6</w:t>
            </w:r>
            <w:r>
              <w:rPr>
                <w:noProof/>
                <w:lang w:eastAsia="en-AU"/>
              </w:rPr>
              <w:tab/>
            </w:r>
            <w:r w:rsidRPr="00B21B6A">
              <w:rPr>
                <w:rStyle w:val="Hyperlink"/>
                <w:noProof/>
                <w:highlight w:val="yellow"/>
              </w:rPr>
              <w:t>Thin Film Testing Methods</w:t>
            </w:r>
            <w:r>
              <w:rPr>
                <w:noProof/>
                <w:webHidden/>
              </w:rPr>
              <w:tab/>
            </w:r>
            <w:r>
              <w:rPr>
                <w:noProof/>
                <w:webHidden/>
              </w:rPr>
              <w:fldChar w:fldCharType="begin"/>
            </w:r>
            <w:r>
              <w:rPr>
                <w:noProof/>
                <w:webHidden/>
              </w:rPr>
              <w:instrText xml:space="preserve"> PAGEREF _Toc422303934 \h </w:instrText>
            </w:r>
            <w:r>
              <w:rPr>
                <w:noProof/>
                <w:webHidden/>
              </w:rPr>
            </w:r>
            <w:r>
              <w:rPr>
                <w:noProof/>
                <w:webHidden/>
              </w:rPr>
              <w:fldChar w:fldCharType="separate"/>
            </w:r>
            <w:r w:rsidR="00024BB8">
              <w:rPr>
                <w:noProof/>
                <w:webHidden/>
              </w:rPr>
              <w:t>20</w:t>
            </w:r>
            <w:r>
              <w:rPr>
                <w:noProof/>
                <w:webHidden/>
              </w:rPr>
              <w:fldChar w:fldCharType="end"/>
            </w:r>
          </w:hyperlink>
        </w:p>
        <w:p w14:paraId="1DEFB6B3" w14:textId="77777777" w:rsidR="00024BB1" w:rsidRDefault="00024BB1">
          <w:pPr>
            <w:pStyle w:val="TOC4"/>
            <w:tabs>
              <w:tab w:val="left" w:pos="1540"/>
              <w:tab w:val="right" w:leader="dot" w:pos="9016"/>
            </w:tabs>
            <w:rPr>
              <w:noProof/>
              <w:lang w:eastAsia="en-AU"/>
            </w:rPr>
          </w:pPr>
          <w:hyperlink w:anchor="_Toc422303935" w:history="1">
            <w:r w:rsidRPr="00B21B6A">
              <w:rPr>
                <w:rStyle w:val="Hyperlink"/>
                <w:noProof/>
                <w:highlight w:val="yellow"/>
              </w:rPr>
              <w:t>2.3.6.1</w:t>
            </w:r>
            <w:r>
              <w:rPr>
                <w:noProof/>
                <w:lang w:eastAsia="en-AU"/>
              </w:rPr>
              <w:tab/>
            </w:r>
            <w:r w:rsidRPr="00B21B6A">
              <w:rPr>
                <w:rStyle w:val="Hyperlink"/>
                <w:noProof/>
                <w:highlight w:val="yellow"/>
              </w:rPr>
              <w:t>Adhesion</w:t>
            </w:r>
            <w:r>
              <w:rPr>
                <w:noProof/>
                <w:webHidden/>
              </w:rPr>
              <w:tab/>
            </w:r>
            <w:r>
              <w:rPr>
                <w:noProof/>
                <w:webHidden/>
              </w:rPr>
              <w:fldChar w:fldCharType="begin"/>
            </w:r>
            <w:r>
              <w:rPr>
                <w:noProof/>
                <w:webHidden/>
              </w:rPr>
              <w:instrText xml:space="preserve"> PAGEREF _Toc422303935 \h </w:instrText>
            </w:r>
            <w:r>
              <w:rPr>
                <w:noProof/>
                <w:webHidden/>
              </w:rPr>
            </w:r>
            <w:r>
              <w:rPr>
                <w:noProof/>
                <w:webHidden/>
              </w:rPr>
              <w:fldChar w:fldCharType="separate"/>
            </w:r>
            <w:r w:rsidR="00024BB8">
              <w:rPr>
                <w:noProof/>
                <w:webHidden/>
              </w:rPr>
              <w:t>20</w:t>
            </w:r>
            <w:r>
              <w:rPr>
                <w:noProof/>
                <w:webHidden/>
              </w:rPr>
              <w:fldChar w:fldCharType="end"/>
            </w:r>
          </w:hyperlink>
        </w:p>
        <w:p w14:paraId="1040BB36" w14:textId="77777777" w:rsidR="00024BB1" w:rsidRDefault="00024BB1">
          <w:pPr>
            <w:pStyle w:val="TOC2"/>
            <w:tabs>
              <w:tab w:val="left" w:pos="880"/>
              <w:tab w:val="right" w:leader="dot" w:pos="9016"/>
            </w:tabs>
            <w:rPr>
              <w:noProof/>
              <w:lang w:eastAsia="en-AU"/>
            </w:rPr>
          </w:pPr>
          <w:hyperlink w:anchor="_Toc422303936" w:history="1">
            <w:r w:rsidRPr="00B21B6A">
              <w:rPr>
                <w:rStyle w:val="Hyperlink"/>
                <w:noProof/>
              </w:rPr>
              <w:t>2.4</w:t>
            </w:r>
            <w:r>
              <w:rPr>
                <w:noProof/>
                <w:lang w:eastAsia="en-AU"/>
              </w:rPr>
              <w:tab/>
            </w:r>
            <w:r w:rsidRPr="00B21B6A">
              <w:rPr>
                <w:rStyle w:val="Hyperlink"/>
                <w:noProof/>
              </w:rPr>
              <w:t>Biomedical Materials</w:t>
            </w:r>
            <w:r>
              <w:rPr>
                <w:noProof/>
                <w:webHidden/>
              </w:rPr>
              <w:tab/>
            </w:r>
            <w:r>
              <w:rPr>
                <w:noProof/>
                <w:webHidden/>
              </w:rPr>
              <w:fldChar w:fldCharType="begin"/>
            </w:r>
            <w:r>
              <w:rPr>
                <w:noProof/>
                <w:webHidden/>
              </w:rPr>
              <w:instrText xml:space="preserve"> PAGEREF _Toc422303936 \h </w:instrText>
            </w:r>
            <w:r>
              <w:rPr>
                <w:noProof/>
                <w:webHidden/>
              </w:rPr>
            </w:r>
            <w:r>
              <w:rPr>
                <w:noProof/>
                <w:webHidden/>
              </w:rPr>
              <w:fldChar w:fldCharType="separate"/>
            </w:r>
            <w:r w:rsidR="00024BB8">
              <w:rPr>
                <w:noProof/>
                <w:webHidden/>
              </w:rPr>
              <w:t>21</w:t>
            </w:r>
            <w:r>
              <w:rPr>
                <w:noProof/>
                <w:webHidden/>
              </w:rPr>
              <w:fldChar w:fldCharType="end"/>
            </w:r>
          </w:hyperlink>
        </w:p>
        <w:p w14:paraId="1E5AB35A" w14:textId="77777777" w:rsidR="00024BB1" w:rsidRDefault="00024BB1">
          <w:pPr>
            <w:pStyle w:val="TOC3"/>
            <w:tabs>
              <w:tab w:val="left" w:pos="1320"/>
              <w:tab w:val="right" w:leader="dot" w:pos="9016"/>
            </w:tabs>
            <w:rPr>
              <w:noProof/>
              <w:lang w:eastAsia="en-AU"/>
            </w:rPr>
          </w:pPr>
          <w:hyperlink w:anchor="_Toc422303937" w:history="1">
            <w:r w:rsidRPr="00B21B6A">
              <w:rPr>
                <w:rStyle w:val="Hyperlink"/>
                <w:noProof/>
              </w:rPr>
              <w:t>2.4.1</w:t>
            </w:r>
            <w:r>
              <w:rPr>
                <w:noProof/>
                <w:lang w:eastAsia="en-AU"/>
              </w:rPr>
              <w:tab/>
            </w:r>
            <w:r w:rsidRPr="00B21B6A">
              <w:rPr>
                <w:rStyle w:val="Hyperlink"/>
                <w:noProof/>
              </w:rPr>
              <w:t>Biomaterial Requirements</w:t>
            </w:r>
            <w:r>
              <w:rPr>
                <w:noProof/>
                <w:webHidden/>
              </w:rPr>
              <w:tab/>
            </w:r>
            <w:r>
              <w:rPr>
                <w:noProof/>
                <w:webHidden/>
              </w:rPr>
              <w:fldChar w:fldCharType="begin"/>
            </w:r>
            <w:r>
              <w:rPr>
                <w:noProof/>
                <w:webHidden/>
              </w:rPr>
              <w:instrText xml:space="preserve"> PAGEREF _Toc422303937 \h </w:instrText>
            </w:r>
            <w:r>
              <w:rPr>
                <w:noProof/>
                <w:webHidden/>
              </w:rPr>
            </w:r>
            <w:r>
              <w:rPr>
                <w:noProof/>
                <w:webHidden/>
              </w:rPr>
              <w:fldChar w:fldCharType="separate"/>
            </w:r>
            <w:r w:rsidR="00024BB8">
              <w:rPr>
                <w:noProof/>
                <w:webHidden/>
              </w:rPr>
              <w:t>21</w:t>
            </w:r>
            <w:r>
              <w:rPr>
                <w:noProof/>
                <w:webHidden/>
              </w:rPr>
              <w:fldChar w:fldCharType="end"/>
            </w:r>
          </w:hyperlink>
        </w:p>
        <w:p w14:paraId="189F4808" w14:textId="77777777" w:rsidR="00024BB1" w:rsidRDefault="00024BB1">
          <w:pPr>
            <w:pStyle w:val="TOC4"/>
            <w:tabs>
              <w:tab w:val="left" w:pos="1540"/>
              <w:tab w:val="right" w:leader="dot" w:pos="9016"/>
            </w:tabs>
            <w:rPr>
              <w:noProof/>
              <w:lang w:eastAsia="en-AU"/>
            </w:rPr>
          </w:pPr>
          <w:hyperlink w:anchor="_Toc422303938" w:history="1">
            <w:r w:rsidRPr="00B21B6A">
              <w:rPr>
                <w:rStyle w:val="Hyperlink"/>
                <w:noProof/>
              </w:rPr>
              <w:t>2.4.1.1</w:t>
            </w:r>
            <w:r>
              <w:rPr>
                <w:noProof/>
                <w:lang w:eastAsia="en-AU"/>
              </w:rPr>
              <w:tab/>
            </w:r>
            <w:r w:rsidRPr="00B21B6A">
              <w:rPr>
                <w:rStyle w:val="Hyperlink"/>
                <w:noProof/>
              </w:rPr>
              <w:t>Current Metallic Biomaterials</w:t>
            </w:r>
            <w:r>
              <w:rPr>
                <w:noProof/>
                <w:webHidden/>
              </w:rPr>
              <w:tab/>
            </w:r>
            <w:r>
              <w:rPr>
                <w:noProof/>
                <w:webHidden/>
              </w:rPr>
              <w:fldChar w:fldCharType="begin"/>
            </w:r>
            <w:r>
              <w:rPr>
                <w:noProof/>
                <w:webHidden/>
              </w:rPr>
              <w:instrText xml:space="preserve"> PAGEREF _Toc422303938 \h </w:instrText>
            </w:r>
            <w:r>
              <w:rPr>
                <w:noProof/>
                <w:webHidden/>
              </w:rPr>
            </w:r>
            <w:r>
              <w:rPr>
                <w:noProof/>
                <w:webHidden/>
              </w:rPr>
              <w:fldChar w:fldCharType="separate"/>
            </w:r>
            <w:r w:rsidR="00024BB8">
              <w:rPr>
                <w:noProof/>
                <w:webHidden/>
              </w:rPr>
              <w:t>21</w:t>
            </w:r>
            <w:r>
              <w:rPr>
                <w:noProof/>
                <w:webHidden/>
              </w:rPr>
              <w:fldChar w:fldCharType="end"/>
            </w:r>
          </w:hyperlink>
        </w:p>
        <w:p w14:paraId="319B278F" w14:textId="77777777" w:rsidR="00024BB1" w:rsidRDefault="00024BB1">
          <w:pPr>
            <w:pStyle w:val="TOC4"/>
            <w:tabs>
              <w:tab w:val="left" w:pos="1540"/>
              <w:tab w:val="right" w:leader="dot" w:pos="9016"/>
            </w:tabs>
            <w:rPr>
              <w:noProof/>
              <w:lang w:eastAsia="en-AU"/>
            </w:rPr>
          </w:pPr>
          <w:hyperlink w:anchor="_Toc422303939" w:history="1">
            <w:r w:rsidRPr="00B21B6A">
              <w:rPr>
                <w:rStyle w:val="Hyperlink"/>
                <w:noProof/>
              </w:rPr>
              <w:t>2.4.1.2</w:t>
            </w:r>
            <w:r>
              <w:rPr>
                <w:noProof/>
                <w:lang w:eastAsia="en-AU"/>
              </w:rPr>
              <w:tab/>
            </w:r>
            <w:r w:rsidRPr="00B21B6A">
              <w:rPr>
                <w:rStyle w:val="Hyperlink"/>
                <w:noProof/>
              </w:rPr>
              <w:t>Roll of Metallic Elements within the Body</w:t>
            </w:r>
            <w:r>
              <w:rPr>
                <w:noProof/>
                <w:webHidden/>
              </w:rPr>
              <w:tab/>
            </w:r>
            <w:r>
              <w:rPr>
                <w:noProof/>
                <w:webHidden/>
              </w:rPr>
              <w:fldChar w:fldCharType="begin"/>
            </w:r>
            <w:r>
              <w:rPr>
                <w:noProof/>
                <w:webHidden/>
              </w:rPr>
              <w:instrText xml:space="preserve"> PAGEREF _Toc422303939 \h </w:instrText>
            </w:r>
            <w:r>
              <w:rPr>
                <w:noProof/>
                <w:webHidden/>
              </w:rPr>
            </w:r>
            <w:r>
              <w:rPr>
                <w:noProof/>
                <w:webHidden/>
              </w:rPr>
              <w:fldChar w:fldCharType="separate"/>
            </w:r>
            <w:r w:rsidR="00024BB8">
              <w:rPr>
                <w:noProof/>
                <w:webHidden/>
              </w:rPr>
              <w:t>21</w:t>
            </w:r>
            <w:r>
              <w:rPr>
                <w:noProof/>
                <w:webHidden/>
              </w:rPr>
              <w:fldChar w:fldCharType="end"/>
            </w:r>
          </w:hyperlink>
        </w:p>
        <w:p w14:paraId="28496BD2" w14:textId="77777777" w:rsidR="00024BB1" w:rsidRDefault="00024BB1">
          <w:pPr>
            <w:pStyle w:val="TOC3"/>
            <w:tabs>
              <w:tab w:val="left" w:pos="1320"/>
              <w:tab w:val="right" w:leader="dot" w:pos="9016"/>
            </w:tabs>
            <w:rPr>
              <w:noProof/>
              <w:lang w:eastAsia="en-AU"/>
            </w:rPr>
          </w:pPr>
          <w:hyperlink w:anchor="_Toc422303940" w:history="1">
            <w:r w:rsidRPr="00B21B6A">
              <w:rPr>
                <w:rStyle w:val="Hyperlink"/>
                <w:noProof/>
              </w:rPr>
              <w:t>2.4.2</w:t>
            </w:r>
            <w:r>
              <w:rPr>
                <w:noProof/>
                <w:lang w:eastAsia="en-AU"/>
              </w:rPr>
              <w:tab/>
            </w:r>
            <w:r w:rsidRPr="00B21B6A">
              <w:rPr>
                <w:rStyle w:val="Hyperlink"/>
                <w:noProof/>
              </w:rPr>
              <w:t>Degradation of Biomaterials</w:t>
            </w:r>
            <w:r>
              <w:rPr>
                <w:noProof/>
                <w:webHidden/>
              </w:rPr>
              <w:tab/>
            </w:r>
            <w:r>
              <w:rPr>
                <w:noProof/>
                <w:webHidden/>
              </w:rPr>
              <w:fldChar w:fldCharType="begin"/>
            </w:r>
            <w:r>
              <w:rPr>
                <w:noProof/>
                <w:webHidden/>
              </w:rPr>
              <w:instrText xml:space="preserve"> PAGEREF _Toc422303940 \h </w:instrText>
            </w:r>
            <w:r>
              <w:rPr>
                <w:noProof/>
                <w:webHidden/>
              </w:rPr>
            </w:r>
            <w:r>
              <w:rPr>
                <w:noProof/>
                <w:webHidden/>
              </w:rPr>
              <w:fldChar w:fldCharType="separate"/>
            </w:r>
            <w:r w:rsidR="00024BB8">
              <w:rPr>
                <w:noProof/>
                <w:webHidden/>
              </w:rPr>
              <w:t>22</w:t>
            </w:r>
            <w:r>
              <w:rPr>
                <w:noProof/>
                <w:webHidden/>
              </w:rPr>
              <w:fldChar w:fldCharType="end"/>
            </w:r>
          </w:hyperlink>
        </w:p>
        <w:p w14:paraId="23BA2D16" w14:textId="77777777" w:rsidR="00024BB1" w:rsidRDefault="00024BB1">
          <w:pPr>
            <w:pStyle w:val="TOC4"/>
            <w:tabs>
              <w:tab w:val="left" w:pos="1540"/>
              <w:tab w:val="right" w:leader="dot" w:pos="9016"/>
            </w:tabs>
            <w:rPr>
              <w:noProof/>
              <w:lang w:eastAsia="en-AU"/>
            </w:rPr>
          </w:pPr>
          <w:hyperlink w:anchor="_Toc422303941" w:history="1">
            <w:r w:rsidRPr="00B21B6A">
              <w:rPr>
                <w:rStyle w:val="Hyperlink"/>
                <w:noProof/>
              </w:rPr>
              <w:t>2.4.2.1</w:t>
            </w:r>
            <w:r>
              <w:rPr>
                <w:noProof/>
                <w:lang w:eastAsia="en-AU"/>
              </w:rPr>
              <w:tab/>
            </w:r>
            <w:r w:rsidRPr="00B21B6A">
              <w:rPr>
                <w:rStyle w:val="Hyperlink"/>
                <w:noProof/>
              </w:rPr>
              <w:t>Basic Theory of Corrosion and Its Measurement</w:t>
            </w:r>
            <w:r>
              <w:rPr>
                <w:noProof/>
                <w:webHidden/>
              </w:rPr>
              <w:tab/>
            </w:r>
            <w:r>
              <w:rPr>
                <w:noProof/>
                <w:webHidden/>
              </w:rPr>
              <w:fldChar w:fldCharType="begin"/>
            </w:r>
            <w:r>
              <w:rPr>
                <w:noProof/>
                <w:webHidden/>
              </w:rPr>
              <w:instrText xml:space="preserve"> PAGEREF _Toc422303941 \h </w:instrText>
            </w:r>
            <w:r>
              <w:rPr>
                <w:noProof/>
                <w:webHidden/>
              </w:rPr>
            </w:r>
            <w:r>
              <w:rPr>
                <w:noProof/>
                <w:webHidden/>
              </w:rPr>
              <w:fldChar w:fldCharType="separate"/>
            </w:r>
            <w:r w:rsidR="00024BB8">
              <w:rPr>
                <w:noProof/>
                <w:webHidden/>
              </w:rPr>
              <w:t>22</w:t>
            </w:r>
            <w:r>
              <w:rPr>
                <w:noProof/>
                <w:webHidden/>
              </w:rPr>
              <w:fldChar w:fldCharType="end"/>
            </w:r>
          </w:hyperlink>
        </w:p>
        <w:p w14:paraId="386057A5" w14:textId="77777777" w:rsidR="00024BB1" w:rsidRDefault="00024BB1">
          <w:pPr>
            <w:pStyle w:val="TOC4"/>
            <w:tabs>
              <w:tab w:val="left" w:pos="1540"/>
              <w:tab w:val="right" w:leader="dot" w:pos="9016"/>
            </w:tabs>
            <w:rPr>
              <w:noProof/>
              <w:lang w:eastAsia="en-AU"/>
            </w:rPr>
          </w:pPr>
          <w:hyperlink w:anchor="_Toc422303942" w:history="1">
            <w:r w:rsidRPr="00B21B6A">
              <w:rPr>
                <w:rStyle w:val="Hyperlink"/>
                <w:noProof/>
              </w:rPr>
              <w:t>2.4.2.2</w:t>
            </w:r>
            <w:r>
              <w:rPr>
                <w:noProof/>
                <w:lang w:eastAsia="en-AU"/>
              </w:rPr>
              <w:tab/>
            </w:r>
            <w:r w:rsidRPr="00B21B6A">
              <w:rPr>
                <w:rStyle w:val="Hyperlink"/>
                <w:noProof/>
              </w:rPr>
              <w:t>Mg Hydrogen Evolution</w:t>
            </w:r>
            <w:r>
              <w:rPr>
                <w:noProof/>
                <w:webHidden/>
              </w:rPr>
              <w:tab/>
            </w:r>
            <w:r>
              <w:rPr>
                <w:noProof/>
                <w:webHidden/>
              </w:rPr>
              <w:fldChar w:fldCharType="begin"/>
            </w:r>
            <w:r>
              <w:rPr>
                <w:noProof/>
                <w:webHidden/>
              </w:rPr>
              <w:instrText xml:space="preserve"> PAGEREF _Toc422303942 \h </w:instrText>
            </w:r>
            <w:r>
              <w:rPr>
                <w:noProof/>
                <w:webHidden/>
              </w:rPr>
            </w:r>
            <w:r>
              <w:rPr>
                <w:noProof/>
                <w:webHidden/>
              </w:rPr>
              <w:fldChar w:fldCharType="separate"/>
            </w:r>
            <w:r w:rsidR="00024BB8">
              <w:rPr>
                <w:noProof/>
                <w:webHidden/>
              </w:rPr>
              <w:t>23</w:t>
            </w:r>
            <w:r>
              <w:rPr>
                <w:noProof/>
                <w:webHidden/>
              </w:rPr>
              <w:fldChar w:fldCharType="end"/>
            </w:r>
          </w:hyperlink>
        </w:p>
        <w:p w14:paraId="630F26B0" w14:textId="77777777" w:rsidR="00024BB1" w:rsidRDefault="00024BB1">
          <w:pPr>
            <w:pStyle w:val="TOC4"/>
            <w:tabs>
              <w:tab w:val="left" w:pos="1540"/>
              <w:tab w:val="right" w:leader="dot" w:pos="9016"/>
            </w:tabs>
            <w:rPr>
              <w:noProof/>
              <w:lang w:eastAsia="en-AU"/>
            </w:rPr>
          </w:pPr>
          <w:hyperlink w:anchor="_Toc422303943" w:history="1">
            <w:r w:rsidRPr="00B21B6A">
              <w:rPr>
                <w:rStyle w:val="Hyperlink"/>
                <w:noProof/>
              </w:rPr>
              <w:t>2.4.2.3</w:t>
            </w:r>
            <w:r>
              <w:rPr>
                <w:noProof/>
                <w:lang w:eastAsia="en-AU"/>
              </w:rPr>
              <w:tab/>
            </w:r>
            <w:r w:rsidRPr="00B21B6A">
              <w:rPr>
                <w:rStyle w:val="Hyperlink"/>
                <w:noProof/>
              </w:rPr>
              <w:t>Pitting Corrosion</w:t>
            </w:r>
            <w:r>
              <w:rPr>
                <w:noProof/>
                <w:webHidden/>
              </w:rPr>
              <w:tab/>
            </w:r>
            <w:r>
              <w:rPr>
                <w:noProof/>
                <w:webHidden/>
              </w:rPr>
              <w:fldChar w:fldCharType="begin"/>
            </w:r>
            <w:r>
              <w:rPr>
                <w:noProof/>
                <w:webHidden/>
              </w:rPr>
              <w:instrText xml:space="preserve"> PAGEREF _Toc422303943 \h </w:instrText>
            </w:r>
            <w:r>
              <w:rPr>
                <w:noProof/>
                <w:webHidden/>
              </w:rPr>
            </w:r>
            <w:r>
              <w:rPr>
                <w:noProof/>
                <w:webHidden/>
              </w:rPr>
              <w:fldChar w:fldCharType="separate"/>
            </w:r>
            <w:r w:rsidR="00024BB8">
              <w:rPr>
                <w:noProof/>
                <w:webHidden/>
              </w:rPr>
              <w:t>25</w:t>
            </w:r>
            <w:r>
              <w:rPr>
                <w:noProof/>
                <w:webHidden/>
              </w:rPr>
              <w:fldChar w:fldCharType="end"/>
            </w:r>
          </w:hyperlink>
        </w:p>
        <w:p w14:paraId="574C0E4B" w14:textId="77777777" w:rsidR="00024BB1" w:rsidRDefault="00024BB1">
          <w:pPr>
            <w:pStyle w:val="TOC3"/>
            <w:tabs>
              <w:tab w:val="left" w:pos="1320"/>
              <w:tab w:val="right" w:leader="dot" w:pos="9016"/>
            </w:tabs>
            <w:rPr>
              <w:noProof/>
              <w:lang w:eastAsia="en-AU"/>
            </w:rPr>
          </w:pPr>
          <w:hyperlink w:anchor="_Toc422303944" w:history="1">
            <w:r w:rsidRPr="00B21B6A">
              <w:rPr>
                <w:rStyle w:val="Hyperlink"/>
                <w:noProof/>
              </w:rPr>
              <w:t>2.4.3</w:t>
            </w:r>
            <w:r>
              <w:rPr>
                <w:noProof/>
                <w:lang w:eastAsia="en-AU"/>
              </w:rPr>
              <w:tab/>
            </w:r>
            <w:r w:rsidRPr="00B21B6A">
              <w:rPr>
                <w:rStyle w:val="Hyperlink"/>
                <w:noProof/>
              </w:rPr>
              <w:t>Anti-biotic Scaffolds</w:t>
            </w:r>
            <w:r>
              <w:rPr>
                <w:noProof/>
                <w:webHidden/>
              </w:rPr>
              <w:tab/>
            </w:r>
            <w:r>
              <w:rPr>
                <w:noProof/>
                <w:webHidden/>
              </w:rPr>
              <w:fldChar w:fldCharType="begin"/>
            </w:r>
            <w:r>
              <w:rPr>
                <w:noProof/>
                <w:webHidden/>
              </w:rPr>
              <w:instrText xml:space="preserve"> PAGEREF _Toc422303944 \h </w:instrText>
            </w:r>
            <w:r>
              <w:rPr>
                <w:noProof/>
                <w:webHidden/>
              </w:rPr>
            </w:r>
            <w:r>
              <w:rPr>
                <w:noProof/>
                <w:webHidden/>
              </w:rPr>
              <w:fldChar w:fldCharType="separate"/>
            </w:r>
            <w:r w:rsidR="00024BB8">
              <w:rPr>
                <w:noProof/>
                <w:webHidden/>
              </w:rPr>
              <w:t>26</w:t>
            </w:r>
            <w:r>
              <w:rPr>
                <w:noProof/>
                <w:webHidden/>
              </w:rPr>
              <w:fldChar w:fldCharType="end"/>
            </w:r>
          </w:hyperlink>
        </w:p>
        <w:p w14:paraId="1BCD43B7" w14:textId="77777777" w:rsidR="00024BB1" w:rsidRDefault="00024BB1">
          <w:pPr>
            <w:pStyle w:val="TOC1"/>
            <w:tabs>
              <w:tab w:val="left" w:pos="440"/>
              <w:tab w:val="right" w:leader="dot" w:pos="9016"/>
            </w:tabs>
            <w:rPr>
              <w:noProof/>
              <w:lang w:eastAsia="en-AU"/>
            </w:rPr>
          </w:pPr>
          <w:hyperlink w:anchor="_Toc422303945" w:history="1">
            <w:r w:rsidRPr="00B21B6A">
              <w:rPr>
                <w:rStyle w:val="Hyperlink"/>
                <w:noProof/>
              </w:rPr>
              <w:t>3</w:t>
            </w:r>
            <w:r>
              <w:rPr>
                <w:noProof/>
                <w:lang w:eastAsia="en-AU"/>
              </w:rPr>
              <w:tab/>
            </w:r>
            <w:r w:rsidRPr="00B21B6A">
              <w:rPr>
                <w:rStyle w:val="Hyperlink"/>
                <w:noProof/>
              </w:rPr>
              <w:t>Methods</w:t>
            </w:r>
            <w:r>
              <w:rPr>
                <w:noProof/>
                <w:webHidden/>
              </w:rPr>
              <w:tab/>
            </w:r>
            <w:r>
              <w:rPr>
                <w:noProof/>
                <w:webHidden/>
              </w:rPr>
              <w:fldChar w:fldCharType="begin"/>
            </w:r>
            <w:r>
              <w:rPr>
                <w:noProof/>
                <w:webHidden/>
              </w:rPr>
              <w:instrText xml:space="preserve"> PAGEREF _Toc422303945 \h </w:instrText>
            </w:r>
            <w:r>
              <w:rPr>
                <w:noProof/>
                <w:webHidden/>
              </w:rPr>
            </w:r>
            <w:r>
              <w:rPr>
                <w:noProof/>
                <w:webHidden/>
              </w:rPr>
              <w:fldChar w:fldCharType="separate"/>
            </w:r>
            <w:r w:rsidR="00024BB8">
              <w:rPr>
                <w:noProof/>
                <w:webHidden/>
              </w:rPr>
              <w:t>27</w:t>
            </w:r>
            <w:r>
              <w:rPr>
                <w:noProof/>
                <w:webHidden/>
              </w:rPr>
              <w:fldChar w:fldCharType="end"/>
            </w:r>
          </w:hyperlink>
        </w:p>
        <w:p w14:paraId="2CAB8F9C" w14:textId="77777777" w:rsidR="00024BB1" w:rsidRDefault="00024BB1">
          <w:pPr>
            <w:pStyle w:val="TOC2"/>
            <w:tabs>
              <w:tab w:val="left" w:pos="880"/>
              <w:tab w:val="right" w:leader="dot" w:pos="9016"/>
            </w:tabs>
            <w:rPr>
              <w:noProof/>
              <w:lang w:eastAsia="en-AU"/>
            </w:rPr>
          </w:pPr>
          <w:hyperlink w:anchor="_Toc422303946" w:history="1">
            <w:r w:rsidRPr="00B21B6A">
              <w:rPr>
                <w:rStyle w:val="Hyperlink"/>
                <w:noProof/>
              </w:rPr>
              <w:t>3.1</w:t>
            </w:r>
            <w:r>
              <w:rPr>
                <w:noProof/>
                <w:lang w:eastAsia="en-AU"/>
              </w:rPr>
              <w:tab/>
            </w:r>
            <w:r w:rsidRPr="00B21B6A">
              <w:rPr>
                <w:rStyle w:val="Hyperlink"/>
                <w:noProof/>
              </w:rPr>
              <w:t>Target Manufacture</w:t>
            </w:r>
            <w:r>
              <w:rPr>
                <w:noProof/>
                <w:webHidden/>
              </w:rPr>
              <w:tab/>
            </w:r>
            <w:r>
              <w:rPr>
                <w:noProof/>
                <w:webHidden/>
              </w:rPr>
              <w:fldChar w:fldCharType="begin"/>
            </w:r>
            <w:r>
              <w:rPr>
                <w:noProof/>
                <w:webHidden/>
              </w:rPr>
              <w:instrText xml:space="preserve"> PAGEREF _Toc422303946 \h </w:instrText>
            </w:r>
            <w:r>
              <w:rPr>
                <w:noProof/>
                <w:webHidden/>
              </w:rPr>
            </w:r>
            <w:r>
              <w:rPr>
                <w:noProof/>
                <w:webHidden/>
              </w:rPr>
              <w:fldChar w:fldCharType="separate"/>
            </w:r>
            <w:r w:rsidR="00024BB8">
              <w:rPr>
                <w:noProof/>
                <w:webHidden/>
              </w:rPr>
              <w:t>27</w:t>
            </w:r>
            <w:r>
              <w:rPr>
                <w:noProof/>
                <w:webHidden/>
              </w:rPr>
              <w:fldChar w:fldCharType="end"/>
            </w:r>
          </w:hyperlink>
        </w:p>
        <w:p w14:paraId="4CB11C21" w14:textId="77777777" w:rsidR="00024BB1" w:rsidRDefault="00024BB1">
          <w:pPr>
            <w:pStyle w:val="TOC3"/>
            <w:tabs>
              <w:tab w:val="left" w:pos="1320"/>
              <w:tab w:val="right" w:leader="dot" w:pos="9016"/>
            </w:tabs>
            <w:rPr>
              <w:noProof/>
              <w:lang w:eastAsia="en-AU"/>
            </w:rPr>
          </w:pPr>
          <w:hyperlink w:anchor="_Toc422303947" w:history="1">
            <w:r w:rsidRPr="00B21B6A">
              <w:rPr>
                <w:rStyle w:val="Hyperlink"/>
                <w:noProof/>
              </w:rPr>
              <w:t>3.1.1</w:t>
            </w:r>
            <w:r>
              <w:rPr>
                <w:noProof/>
                <w:lang w:eastAsia="en-AU"/>
              </w:rPr>
              <w:tab/>
            </w:r>
            <w:r w:rsidRPr="00B21B6A">
              <w:rPr>
                <w:rStyle w:val="Hyperlink"/>
                <w:noProof/>
              </w:rPr>
              <w:t>Induction Furnace</w:t>
            </w:r>
            <w:r>
              <w:rPr>
                <w:noProof/>
                <w:webHidden/>
              </w:rPr>
              <w:tab/>
            </w:r>
            <w:r>
              <w:rPr>
                <w:noProof/>
                <w:webHidden/>
              </w:rPr>
              <w:fldChar w:fldCharType="begin"/>
            </w:r>
            <w:r>
              <w:rPr>
                <w:noProof/>
                <w:webHidden/>
              </w:rPr>
              <w:instrText xml:space="preserve"> PAGEREF _Toc422303947 \h </w:instrText>
            </w:r>
            <w:r>
              <w:rPr>
                <w:noProof/>
                <w:webHidden/>
              </w:rPr>
            </w:r>
            <w:r>
              <w:rPr>
                <w:noProof/>
                <w:webHidden/>
              </w:rPr>
              <w:fldChar w:fldCharType="separate"/>
            </w:r>
            <w:r w:rsidR="00024BB8">
              <w:rPr>
                <w:noProof/>
                <w:webHidden/>
              </w:rPr>
              <w:t>27</w:t>
            </w:r>
            <w:r>
              <w:rPr>
                <w:noProof/>
                <w:webHidden/>
              </w:rPr>
              <w:fldChar w:fldCharType="end"/>
            </w:r>
          </w:hyperlink>
        </w:p>
        <w:p w14:paraId="4190EA44" w14:textId="77777777" w:rsidR="00024BB1" w:rsidRDefault="00024BB1">
          <w:pPr>
            <w:pStyle w:val="TOC4"/>
            <w:tabs>
              <w:tab w:val="left" w:pos="1540"/>
              <w:tab w:val="right" w:leader="dot" w:pos="9016"/>
            </w:tabs>
            <w:rPr>
              <w:noProof/>
              <w:lang w:eastAsia="en-AU"/>
            </w:rPr>
          </w:pPr>
          <w:hyperlink w:anchor="_Toc422303948" w:history="1">
            <w:r w:rsidRPr="00B21B6A">
              <w:rPr>
                <w:rStyle w:val="Hyperlink"/>
                <w:noProof/>
              </w:rPr>
              <w:t>3.1.1.1</w:t>
            </w:r>
            <w:r>
              <w:rPr>
                <w:noProof/>
                <w:lang w:eastAsia="en-AU"/>
              </w:rPr>
              <w:tab/>
            </w:r>
            <w:r w:rsidRPr="00B21B6A">
              <w:rPr>
                <w:rStyle w:val="Hyperlink"/>
                <w:noProof/>
              </w:rPr>
              <w:t>Charges Preparation</w:t>
            </w:r>
            <w:r>
              <w:rPr>
                <w:noProof/>
                <w:webHidden/>
              </w:rPr>
              <w:tab/>
            </w:r>
            <w:r>
              <w:rPr>
                <w:noProof/>
                <w:webHidden/>
              </w:rPr>
              <w:fldChar w:fldCharType="begin"/>
            </w:r>
            <w:r>
              <w:rPr>
                <w:noProof/>
                <w:webHidden/>
              </w:rPr>
              <w:instrText xml:space="preserve"> PAGEREF _Toc422303948 \h </w:instrText>
            </w:r>
            <w:r>
              <w:rPr>
                <w:noProof/>
                <w:webHidden/>
              </w:rPr>
            </w:r>
            <w:r>
              <w:rPr>
                <w:noProof/>
                <w:webHidden/>
              </w:rPr>
              <w:fldChar w:fldCharType="separate"/>
            </w:r>
            <w:r w:rsidR="00024BB8">
              <w:rPr>
                <w:noProof/>
                <w:webHidden/>
              </w:rPr>
              <w:t>27</w:t>
            </w:r>
            <w:r>
              <w:rPr>
                <w:noProof/>
                <w:webHidden/>
              </w:rPr>
              <w:fldChar w:fldCharType="end"/>
            </w:r>
          </w:hyperlink>
        </w:p>
        <w:p w14:paraId="6F780918" w14:textId="77777777" w:rsidR="00024BB1" w:rsidRDefault="00024BB1">
          <w:pPr>
            <w:pStyle w:val="TOC4"/>
            <w:tabs>
              <w:tab w:val="left" w:pos="1540"/>
              <w:tab w:val="right" w:leader="dot" w:pos="9016"/>
            </w:tabs>
            <w:rPr>
              <w:noProof/>
              <w:lang w:eastAsia="en-AU"/>
            </w:rPr>
          </w:pPr>
          <w:hyperlink w:anchor="_Toc422303949" w:history="1">
            <w:r w:rsidRPr="00B21B6A">
              <w:rPr>
                <w:rStyle w:val="Hyperlink"/>
                <w:noProof/>
              </w:rPr>
              <w:t>3.1.1.2</w:t>
            </w:r>
            <w:r>
              <w:rPr>
                <w:noProof/>
                <w:lang w:eastAsia="en-AU"/>
              </w:rPr>
              <w:tab/>
            </w:r>
            <w:r w:rsidRPr="00B21B6A">
              <w:rPr>
                <w:rStyle w:val="Hyperlink"/>
                <w:noProof/>
              </w:rPr>
              <w:t>Induction Casting of Alloys</w:t>
            </w:r>
            <w:r>
              <w:rPr>
                <w:noProof/>
                <w:webHidden/>
              </w:rPr>
              <w:tab/>
            </w:r>
            <w:r>
              <w:rPr>
                <w:noProof/>
                <w:webHidden/>
              </w:rPr>
              <w:fldChar w:fldCharType="begin"/>
            </w:r>
            <w:r>
              <w:rPr>
                <w:noProof/>
                <w:webHidden/>
              </w:rPr>
              <w:instrText xml:space="preserve"> PAGEREF _Toc422303949 \h </w:instrText>
            </w:r>
            <w:r>
              <w:rPr>
                <w:noProof/>
                <w:webHidden/>
              </w:rPr>
            </w:r>
            <w:r>
              <w:rPr>
                <w:noProof/>
                <w:webHidden/>
              </w:rPr>
              <w:fldChar w:fldCharType="separate"/>
            </w:r>
            <w:r w:rsidR="00024BB8">
              <w:rPr>
                <w:noProof/>
                <w:webHidden/>
              </w:rPr>
              <w:t>27</w:t>
            </w:r>
            <w:r>
              <w:rPr>
                <w:noProof/>
                <w:webHidden/>
              </w:rPr>
              <w:fldChar w:fldCharType="end"/>
            </w:r>
          </w:hyperlink>
        </w:p>
        <w:p w14:paraId="6B01C81D" w14:textId="77777777" w:rsidR="00024BB1" w:rsidRDefault="00024BB1">
          <w:pPr>
            <w:pStyle w:val="TOC3"/>
            <w:tabs>
              <w:tab w:val="left" w:pos="1320"/>
              <w:tab w:val="right" w:leader="dot" w:pos="9016"/>
            </w:tabs>
            <w:rPr>
              <w:noProof/>
              <w:lang w:eastAsia="en-AU"/>
            </w:rPr>
          </w:pPr>
          <w:hyperlink w:anchor="_Toc422303950" w:history="1">
            <w:r w:rsidRPr="00B21B6A">
              <w:rPr>
                <w:rStyle w:val="Hyperlink"/>
                <w:noProof/>
              </w:rPr>
              <w:t>3.1.2</w:t>
            </w:r>
            <w:r>
              <w:rPr>
                <w:noProof/>
                <w:lang w:eastAsia="en-AU"/>
              </w:rPr>
              <w:tab/>
            </w:r>
            <w:r w:rsidRPr="00B21B6A">
              <w:rPr>
                <w:rStyle w:val="Hyperlink"/>
                <w:noProof/>
              </w:rPr>
              <w:t>Shaping of Targets</w:t>
            </w:r>
            <w:r>
              <w:rPr>
                <w:noProof/>
                <w:webHidden/>
              </w:rPr>
              <w:tab/>
            </w:r>
            <w:r>
              <w:rPr>
                <w:noProof/>
                <w:webHidden/>
              </w:rPr>
              <w:fldChar w:fldCharType="begin"/>
            </w:r>
            <w:r>
              <w:rPr>
                <w:noProof/>
                <w:webHidden/>
              </w:rPr>
              <w:instrText xml:space="preserve"> PAGEREF _Toc422303950 \h </w:instrText>
            </w:r>
            <w:r>
              <w:rPr>
                <w:noProof/>
                <w:webHidden/>
              </w:rPr>
            </w:r>
            <w:r>
              <w:rPr>
                <w:noProof/>
                <w:webHidden/>
              </w:rPr>
              <w:fldChar w:fldCharType="separate"/>
            </w:r>
            <w:r w:rsidR="00024BB8">
              <w:rPr>
                <w:noProof/>
                <w:webHidden/>
              </w:rPr>
              <w:t>28</w:t>
            </w:r>
            <w:r>
              <w:rPr>
                <w:noProof/>
                <w:webHidden/>
              </w:rPr>
              <w:fldChar w:fldCharType="end"/>
            </w:r>
          </w:hyperlink>
        </w:p>
        <w:p w14:paraId="3E66FE0A" w14:textId="77777777" w:rsidR="00024BB1" w:rsidRDefault="00024BB1">
          <w:pPr>
            <w:pStyle w:val="TOC2"/>
            <w:tabs>
              <w:tab w:val="left" w:pos="880"/>
              <w:tab w:val="right" w:leader="dot" w:pos="9016"/>
            </w:tabs>
            <w:rPr>
              <w:noProof/>
              <w:lang w:eastAsia="en-AU"/>
            </w:rPr>
          </w:pPr>
          <w:hyperlink w:anchor="_Toc422303951" w:history="1">
            <w:r w:rsidRPr="00B21B6A">
              <w:rPr>
                <w:rStyle w:val="Hyperlink"/>
                <w:noProof/>
              </w:rPr>
              <w:t>3.2</w:t>
            </w:r>
            <w:r>
              <w:rPr>
                <w:noProof/>
                <w:lang w:eastAsia="en-AU"/>
              </w:rPr>
              <w:tab/>
            </w:r>
            <w:r w:rsidRPr="00B21B6A">
              <w:rPr>
                <w:rStyle w:val="Hyperlink"/>
                <w:noProof/>
              </w:rPr>
              <w:t>PVD via Magnetron Sputtering</w:t>
            </w:r>
            <w:r>
              <w:rPr>
                <w:noProof/>
                <w:webHidden/>
              </w:rPr>
              <w:tab/>
            </w:r>
            <w:r>
              <w:rPr>
                <w:noProof/>
                <w:webHidden/>
              </w:rPr>
              <w:fldChar w:fldCharType="begin"/>
            </w:r>
            <w:r>
              <w:rPr>
                <w:noProof/>
                <w:webHidden/>
              </w:rPr>
              <w:instrText xml:space="preserve"> PAGEREF _Toc422303951 \h </w:instrText>
            </w:r>
            <w:r>
              <w:rPr>
                <w:noProof/>
                <w:webHidden/>
              </w:rPr>
            </w:r>
            <w:r>
              <w:rPr>
                <w:noProof/>
                <w:webHidden/>
              </w:rPr>
              <w:fldChar w:fldCharType="separate"/>
            </w:r>
            <w:r w:rsidR="00024BB8">
              <w:rPr>
                <w:noProof/>
                <w:webHidden/>
              </w:rPr>
              <w:t>28</w:t>
            </w:r>
            <w:r>
              <w:rPr>
                <w:noProof/>
                <w:webHidden/>
              </w:rPr>
              <w:fldChar w:fldCharType="end"/>
            </w:r>
          </w:hyperlink>
        </w:p>
        <w:p w14:paraId="102CA911" w14:textId="77777777" w:rsidR="00024BB1" w:rsidRDefault="00024BB1">
          <w:pPr>
            <w:pStyle w:val="TOC3"/>
            <w:tabs>
              <w:tab w:val="left" w:pos="1320"/>
              <w:tab w:val="right" w:leader="dot" w:pos="9016"/>
            </w:tabs>
            <w:rPr>
              <w:noProof/>
              <w:lang w:eastAsia="en-AU"/>
            </w:rPr>
          </w:pPr>
          <w:hyperlink w:anchor="_Toc422303952" w:history="1">
            <w:r w:rsidRPr="00B21B6A">
              <w:rPr>
                <w:rStyle w:val="Hyperlink"/>
                <w:noProof/>
              </w:rPr>
              <w:t>3.2.1</w:t>
            </w:r>
            <w:r>
              <w:rPr>
                <w:noProof/>
                <w:lang w:eastAsia="en-AU"/>
              </w:rPr>
              <w:tab/>
            </w:r>
            <w:r w:rsidRPr="00B21B6A">
              <w:rPr>
                <w:rStyle w:val="Hyperlink"/>
                <w:noProof/>
              </w:rPr>
              <w:t>Sputtering of TFMGs and SMGs</w:t>
            </w:r>
            <w:r>
              <w:rPr>
                <w:noProof/>
                <w:webHidden/>
              </w:rPr>
              <w:tab/>
            </w:r>
            <w:r>
              <w:rPr>
                <w:noProof/>
                <w:webHidden/>
              </w:rPr>
              <w:fldChar w:fldCharType="begin"/>
            </w:r>
            <w:r>
              <w:rPr>
                <w:noProof/>
                <w:webHidden/>
              </w:rPr>
              <w:instrText xml:space="preserve"> PAGEREF _Toc422303952 \h </w:instrText>
            </w:r>
            <w:r>
              <w:rPr>
                <w:noProof/>
                <w:webHidden/>
              </w:rPr>
            </w:r>
            <w:r>
              <w:rPr>
                <w:noProof/>
                <w:webHidden/>
              </w:rPr>
              <w:fldChar w:fldCharType="separate"/>
            </w:r>
            <w:r w:rsidR="00024BB8">
              <w:rPr>
                <w:noProof/>
                <w:webHidden/>
              </w:rPr>
              <w:t>28</w:t>
            </w:r>
            <w:r>
              <w:rPr>
                <w:noProof/>
                <w:webHidden/>
              </w:rPr>
              <w:fldChar w:fldCharType="end"/>
            </w:r>
          </w:hyperlink>
        </w:p>
        <w:p w14:paraId="1C5EA614" w14:textId="77777777" w:rsidR="00024BB1" w:rsidRDefault="00024BB1">
          <w:pPr>
            <w:pStyle w:val="TOC3"/>
            <w:tabs>
              <w:tab w:val="left" w:pos="1320"/>
              <w:tab w:val="right" w:leader="dot" w:pos="9016"/>
            </w:tabs>
            <w:rPr>
              <w:noProof/>
              <w:lang w:eastAsia="en-AU"/>
            </w:rPr>
          </w:pPr>
          <w:hyperlink w:anchor="_Toc422303953" w:history="1">
            <w:r w:rsidRPr="00B21B6A">
              <w:rPr>
                <w:rStyle w:val="Hyperlink"/>
                <w:noProof/>
              </w:rPr>
              <w:t>3.2.2</w:t>
            </w:r>
            <w:r>
              <w:rPr>
                <w:noProof/>
                <w:lang w:eastAsia="en-AU"/>
              </w:rPr>
              <w:tab/>
            </w:r>
            <w:r w:rsidRPr="00B21B6A">
              <w:rPr>
                <w:rStyle w:val="Hyperlink"/>
                <w:noProof/>
              </w:rPr>
              <w:t>Sputtering Methods and Initial Parameters</w:t>
            </w:r>
            <w:r>
              <w:rPr>
                <w:noProof/>
                <w:webHidden/>
              </w:rPr>
              <w:tab/>
            </w:r>
            <w:r>
              <w:rPr>
                <w:noProof/>
                <w:webHidden/>
              </w:rPr>
              <w:fldChar w:fldCharType="begin"/>
            </w:r>
            <w:r>
              <w:rPr>
                <w:noProof/>
                <w:webHidden/>
              </w:rPr>
              <w:instrText xml:space="preserve"> PAGEREF _Toc422303953 \h </w:instrText>
            </w:r>
            <w:r>
              <w:rPr>
                <w:noProof/>
                <w:webHidden/>
              </w:rPr>
            </w:r>
            <w:r>
              <w:rPr>
                <w:noProof/>
                <w:webHidden/>
              </w:rPr>
              <w:fldChar w:fldCharType="separate"/>
            </w:r>
            <w:r w:rsidR="00024BB8">
              <w:rPr>
                <w:noProof/>
                <w:webHidden/>
              </w:rPr>
              <w:t>28</w:t>
            </w:r>
            <w:r>
              <w:rPr>
                <w:noProof/>
                <w:webHidden/>
              </w:rPr>
              <w:fldChar w:fldCharType="end"/>
            </w:r>
          </w:hyperlink>
        </w:p>
        <w:p w14:paraId="761609E1" w14:textId="77777777" w:rsidR="00024BB1" w:rsidRDefault="00024BB1">
          <w:pPr>
            <w:pStyle w:val="TOC2"/>
            <w:tabs>
              <w:tab w:val="left" w:pos="880"/>
              <w:tab w:val="right" w:leader="dot" w:pos="9016"/>
            </w:tabs>
            <w:rPr>
              <w:noProof/>
              <w:lang w:eastAsia="en-AU"/>
            </w:rPr>
          </w:pPr>
          <w:hyperlink w:anchor="_Toc422303954" w:history="1">
            <w:r w:rsidRPr="00B21B6A">
              <w:rPr>
                <w:rStyle w:val="Hyperlink"/>
                <w:noProof/>
              </w:rPr>
              <w:t>3.3</w:t>
            </w:r>
            <w:r>
              <w:rPr>
                <w:noProof/>
                <w:lang w:eastAsia="en-AU"/>
              </w:rPr>
              <w:tab/>
            </w:r>
            <w:r w:rsidRPr="00B21B6A">
              <w:rPr>
                <w:rStyle w:val="Hyperlink"/>
                <w:noProof/>
              </w:rPr>
              <w:t>Examined Substrates</w:t>
            </w:r>
            <w:r>
              <w:rPr>
                <w:noProof/>
                <w:webHidden/>
              </w:rPr>
              <w:tab/>
            </w:r>
            <w:r>
              <w:rPr>
                <w:noProof/>
                <w:webHidden/>
              </w:rPr>
              <w:fldChar w:fldCharType="begin"/>
            </w:r>
            <w:r>
              <w:rPr>
                <w:noProof/>
                <w:webHidden/>
              </w:rPr>
              <w:instrText xml:space="preserve"> PAGEREF _Toc422303954 \h </w:instrText>
            </w:r>
            <w:r>
              <w:rPr>
                <w:noProof/>
                <w:webHidden/>
              </w:rPr>
            </w:r>
            <w:r>
              <w:rPr>
                <w:noProof/>
                <w:webHidden/>
              </w:rPr>
              <w:fldChar w:fldCharType="separate"/>
            </w:r>
            <w:r w:rsidR="00024BB8">
              <w:rPr>
                <w:noProof/>
                <w:webHidden/>
              </w:rPr>
              <w:t>29</w:t>
            </w:r>
            <w:r>
              <w:rPr>
                <w:noProof/>
                <w:webHidden/>
              </w:rPr>
              <w:fldChar w:fldCharType="end"/>
            </w:r>
          </w:hyperlink>
        </w:p>
        <w:p w14:paraId="4685FAEB" w14:textId="77777777" w:rsidR="00024BB1" w:rsidRDefault="00024BB1">
          <w:pPr>
            <w:pStyle w:val="TOC3"/>
            <w:tabs>
              <w:tab w:val="left" w:pos="1320"/>
              <w:tab w:val="right" w:leader="dot" w:pos="9016"/>
            </w:tabs>
            <w:rPr>
              <w:noProof/>
              <w:lang w:eastAsia="en-AU"/>
            </w:rPr>
          </w:pPr>
          <w:hyperlink w:anchor="_Toc422303955" w:history="1">
            <w:r w:rsidRPr="00B21B6A">
              <w:rPr>
                <w:rStyle w:val="Hyperlink"/>
                <w:noProof/>
              </w:rPr>
              <w:t>3.3.1</w:t>
            </w:r>
            <w:r>
              <w:rPr>
                <w:noProof/>
                <w:lang w:eastAsia="en-AU"/>
              </w:rPr>
              <w:tab/>
            </w:r>
            <w:r w:rsidRPr="00B21B6A">
              <w:rPr>
                <w:rStyle w:val="Hyperlink"/>
                <w:noProof/>
              </w:rPr>
              <w:t>Silicon Wafer Substrate</w:t>
            </w:r>
            <w:r>
              <w:rPr>
                <w:noProof/>
                <w:webHidden/>
              </w:rPr>
              <w:tab/>
            </w:r>
            <w:r>
              <w:rPr>
                <w:noProof/>
                <w:webHidden/>
              </w:rPr>
              <w:fldChar w:fldCharType="begin"/>
            </w:r>
            <w:r>
              <w:rPr>
                <w:noProof/>
                <w:webHidden/>
              </w:rPr>
              <w:instrText xml:space="preserve"> PAGEREF _Toc422303955 \h </w:instrText>
            </w:r>
            <w:r>
              <w:rPr>
                <w:noProof/>
                <w:webHidden/>
              </w:rPr>
            </w:r>
            <w:r>
              <w:rPr>
                <w:noProof/>
                <w:webHidden/>
              </w:rPr>
              <w:fldChar w:fldCharType="separate"/>
            </w:r>
            <w:r w:rsidR="00024BB8">
              <w:rPr>
                <w:noProof/>
                <w:webHidden/>
              </w:rPr>
              <w:t>29</w:t>
            </w:r>
            <w:r>
              <w:rPr>
                <w:noProof/>
                <w:webHidden/>
              </w:rPr>
              <w:fldChar w:fldCharType="end"/>
            </w:r>
          </w:hyperlink>
        </w:p>
        <w:p w14:paraId="1CF7DEB8" w14:textId="77777777" w:rsidR="00024BB1" w:rsidRDefault="00024BB1">
          <w:pPr>
            <w:pStyle w:val="TOC3"/>
            <w:tabs>
              <w:tab w:val="left" w:pos="1320"/>
              <w:tab w:val="right" w:leader="dot" w:pos="9016"/>
            </w:tabs>
            <w:rPr>
              <w:noProof/>
              <w:lang w:eastAsia="en-AU"/>
            </w:rPr>
          </w:pPr>
          <w:hyperlink w:anchor="_Toc422303956" w:history="1">
            <w:r w:rsidRPr="00B21B6A">
              <w:rPr>
                <w:rStyle w:val="Hyperlink"/>
                <w:noProof/>
              </w:rPr>
              <w:t>3.3.2</w:t>
            </w:r>
            <w:r>
              <w:rPr>
                <w:noProof/>
                <w:lang w:eastAsia="en-AU"/>
              </w:rPr>
              <w:tab/>
            </w:r>
            <w:r w:rsidRPr="00B21B6A">
              <w:rPr>
                <w:rStyle w:val="Hyperlink"/>
                <w:noProof/>
              </w:rPr>
              <w:t>Water Soluble Substrate</w:t>
            </w:r>
            <w:r>
              <w:rPr>
                <w:noProof/>
                <w:webHidden/>
              </w:rPr>
              <w:tab/>
            </w:r>
            <w:r>
              <w:rPr>
                <w:noProof/>
                <w:webHidden/>
              </w:rPr>
              <w:fldChar w:fldCharType="begin"/>
            </w:r>
            <w:r>
              <w:rPr>
                <w:noProof/>
                <w:webHidden/>
              </w:rPr>
              <w:instrText xml:space="preserve"> PAGEREF _Toc422303956 \h </w:instrText>
            </w:r>
            <w:r>
              <w:rPr>
                <w:noProof/>
                <w:webHidden/>
              </w:rPr>
            </w:r>
            <w:r>
              <w:rPr>
                <w:noProof/>
                <w:webHidden/>
              </w:rPr>
              <w:fldChar w:fldCharType="separate"/>
            </w:r>
            <w:r w:rsidR="00024BB8">
              <w:rPr>
                <w:noProof/>
                <w:webHidden/>
              </w:rPr>
              <w:t>29</w:t>
            </w:r>
            <w:r>
              <w:rPr>
                <w:noProof/>
                <w:webHidden/>
              </w:rPr>
              <w:fldChar w:fldCharType="end"/>
            </w:r>
          </w:hyperlink>
        </w:p>
        <w:p w14:paraId="6C27E80C" w14:textId="77777777" w:rsidR="00024BB1" w:rsidRDefault="00024BB1">
          <w:pPr>
            <w:pStyle w:val="TOC3"/>
            <w:tabs>
              <w:tab w:val="left" w:pos="1320"/>
              <w:tab w:val="right" w:leader="dot" w:pos="9016"/>
            </w:tabs>
            <w:rPr>
              <w:noProof/>
              <w:lang w:eastAsia="en-AU"/>
            </w:rPr>
          </w:pPr>
          <w:hyperlink w:anchor="_Toc422303957" w:history="1">
            <w:r w:rsidRPr="00B21B6A">
              <w:rPr>
                <w:rStyle w:val="Hyperlink"/>
                <w:noProof/>
              </w:rPr>
              <w:t>3.3.3</w:t>
            </w:r>
            <w:r>
              <w:rPr>
                <w:noProof/>
                <w:lang w:eastAsia="en-AU"/>
              </w:rPr>
              <w:tab/>
            </w:r>
            <w:r w:rsidRPr="00B21B6A">
              <w:rPr>
                <w:rStyle w:val="Hyperlink"/>
                <w:noProof/>
              </w:rPr>
              <w:t>BMG Substrate</w:t>
            </w:r>
            <w:r>
              <w:rPr>
                <w:noProof/>
                <w:webHidden/>
              </w:rPr>
              <w:tab/>
            </w:r>
            <w:r>
              <w:rPr>
                <w:noProof/>
                <w:webHidden/>
              </w:rPr>
              <w:fldChar w:fldCharType="begin"/>
            </w:r>
            <w:r>
              <w:rPr>
                <w:noProof/>
                <w:webHidden/>
              </w:rPr>
              <w:instrText xml:space="preserve"> PAGEREF _Toc422303957 \h </w:instrText>
            </w:r>
            <w:r>
              <w:rPr>
                <w:noProof/>
                <w:webHidden/>
              </w:rPr>
            </w:r>
            <w:r>
              <w:rPr>
                <w:noProof/>
                <w:webHidden/>
              </w:rPr>
              <w:fldChar w:fldCharType="separate"/>
            </w:r>
            <w:r w:rsidR="00024BB8">
              <w:rPr>
                <w:noProof/>
                <w:webHidden/>
              </w:rPr>
              <w:t>29</w:t>
            </w:r>
            <w:r>
              <w:rPr>
                <w:noProof/>
                <w:webHidden/>
              </w:rPr>
              <w:fldChar w:fldCharType="end"/>
            </w:r>
          </w:hyperlink>
        </w:p>
        <w:p w14:paraId="51FDFED5" w14:textId="77777777" w:rsidR="00024BB1" w:rsidRDefault="00024BB1">
          <w:pPr>
            <w:pStyle w:val="TOC3"/>
            <w:tabs>
              <w:tab w:val="left" w:pos="1320"/>
              <w:tab w:val="right" w:leader="dot" w:pos="9016"/>
            </w:tabs>
            <w:rPr>
              <w:noProof/>
              <w:lang w:eastAsia="en-AU"/>
            </w:rPr>
          </w:pPr>
          <w:hyperlink w:anchor="_Toc422303958" w:history="1">
            <w:r w:rsidRPr="00B21B6A">
              <w:rPr>
                <w:rStyle w:val="Hyperlink"/>
                <w:noProof/>
              </w:rPr>
              <w:t>3.3.4</w:t>
            </w:r>
            <w:r>
              <w:rPr>
                <w:noProof/>
                <w:lang w:eastAsia="en-AU"/>
              </w:rPr>
              <w:tab/>
            </w:r>
            <w:r w:rsidRPr="00B21B6A">
              <w:rPr>
                <w:rStyle w:val="Hyperlink"/>
                <w:rFonts w:eastAsia="Times New Roman"/>
                <w:noProof/>
                <w:lang w:eastAsia="en-AU"/>
              </w:rPr>
              <w:t>Polycaprolactone (PCL)</w:t>
            </w:r>
            <w:r w:rsidRPr="00B21B6A">
              <w:rPr>
                <w:rStyle w:val="Hyperlink"/>
                <w:noProof/>
              </w:rPr>
              <w:t xml:space="preserve"> Scaffolds</w:t>
            </w:r>
            <w:r>
              <w:rPr>
                <w:noProof/>
                <w:webHidden/>
              </w:rPr>
              <w:tab/>
            </w:r>
            <w:r>
              <w:rPr>
                <w:noProof/>
                <w:webHidden/>
              </w:rPr>
              <w:fldChar w:fldCharType="begin"/>
            </w:r>
            <w:r>
              <w:rPr>
                <w:noProof/>
                <w:webHidden/>
              </w:rPr>
              <w:instrText xml:space="preserve"> PAGEREF _Toc422303958 \h </w:instrText>
            </w:r>
            <w:r>
              <w:rPr>
                <w:noProof/>
                <w:webHidden/>
              </w:rPr>
            </w:r>
            <w:r>
              <w:rPr>
                <w:noProof/>
                <w:webHidden/>
              </w:rPr>
              <w:fldChar w:fldCharType="separate"/>
            </w:r>
            <w:r w:rsidR="00024BB8">
              <w:rPr>
                <w:noProof/>
                <w:webHidden/>
              </w:rPr>
              <w:t>29</w:t>
            </w:r>
            <w:r>
              <w:rPr>
                <w:noProof/>
                <w:webHidden/>
              </w:rPr>
              <w:fldChar w:fldCharType="end"/>
            </w:r>
          </w:hyperlink>
        </w:p>
        <w:p w14:paraId="18260F91" w14:textId="77777777" w:rsidR="00024BB1" w:rsidRDefault="00024BB1">
          <w:pPr>
            <w:pStyle w:val="TOC2"/>
            <w:tabs>
              <w:tab w:val="left" w:pos="880"/>
              <w:tab w:val="right" w:leader="dot" w:pos="9016"/>
            </w:tabs>
            <w:rPr>
              <w:noProof/>
              <w:lang w:eastAsia="en-AU"/>
            </w:rPr>
          </w:pPr>
          <w:hyperlink w:anchor="_Toc422303959" w:history="1">
            <w:r w:rsidRPr="00B21B6A">
              <w:rPr>
                <w:rStyle w:val="Hyperlink"/>
                <w:noProof/>
              </w:rPr>
              <w:t>3.4</w:t>
            </w:r>
            <w:r>
              <w:rPr>
                <w:noProof/>
                <w:lang w:eastAsia="en-AU"/>
              </w:rPr>
              <w:tab/>
            </w:r>
            <w:r w:rsidRPr="00B21B6A">
              <w:rPr>
                <w:rStyle w:val="Hyperlink"/>
                <w:noProof/>
              </w:rPr>
              <w:t>Film Characterisation</w:t>
            </w:r>
            <w:r>
              <w:rPr>
                <w:noProof/>
                <w:webHidden/>
              </w:rPr>
              <w:tab/>
            </w:r>
            <w:r>
              <w:rPr>
                <w:noProof/>
                <w:webHidden/>
              </w:rPr>
              <w:fldChar w:fldCharType="begin"/>
            </w:r>
            <w:r>
              <w:rPr>
                <w:noProof/>
                <w:webHidden/>
              </w:rPr>
              <w:instrText xml:space="preserve"> PAGEREF _Toc422303959 \h </w:instrText>
            </w:r>
            <w:r>
              <w:rPr>
                <w:noProof/>
                <w:webHidden/>
              </w:rPr>
            </w:r>
            <w:r>
              <w:rPr>
                <w:noProof/>
                <w:webHidden/>
              </w:rPr>
              <w:fldChar w:fldCharType="separate"/>
            </w:r>
            <w:r w:rsidR="00024BB8">
              <w:rPr>
                <w:noProof/>
                <w:webHidden/>
              </w:rPr>
              <w:t>29</w:t>
            </w:r>
            <w:r>
              <w:rPr>
                <w:noProof/>
                <w:webHidden/>
              </w:rPr>
              <w:fldChar w:fldCharType="end"/>
            </w:r>
          </w:hyperlink>
        </w:p>
        <w:p w14:paraId="072FED85" w14:textId="77777777" w:rsidR="00024BB1" w:rsidRDefault="00024BB1">
          <w:pPr>
            <w:pStyle w:val="TOC3"/>
            <w:tabs>
              <w:tab w:val="left" w:pos="1320"/>
              <w:tab w:val="right" w:leader="dot" w:pos="9016"/>
            </w:tabs>
            <w:rPr>
              <w:noProof/>
              <w:lang w:eastAsia="en-AU"/>
            </w:rPr>
          </w:pPr>
          <w:hyperlink w:anchor="_Toc422303960" w:history="1">
            <w:r w:rsidRPr="00B21B6A">
              <w:rPr>
                <w:rStyle w:val="Hyperlink"/>
                <w:noProof/>
              </w:rPr>
              <w:t>3.4.1</w:t>
            </w:r>
            <w:r>
              <w:rPr>
                <w:noProof/>
                <w:lang w:eastAsia="en-AU"/>
              </w:rPr>
              <w:tab/>
            </w:r>
            <w:r w:rsidRPr="00B21B6A">
              <w:rPr>
                <w:rStyle w:val="Hyperlink"/>
                <w:noProof/>
              </w:rPr>
              <w:t>Physical and Chemical Properties</w:t>
            </w:r>
            <w:r>
              <w:rPr>
                <w:noProof/>
                <w:webHidden/>
              </w:rPr>
              <w:tab/>
            </w:r>
            <w:r>
              <w:rPr>
                <w:noProof/>
                <w:webHidden/>
              </w:rPr>
              <w:fldChar w:fldCharType="begin"/>
            </w:r>
            <w:r>
              <w:rPr>
                <w:noProof/>
                <w:webHidden/>
              </w:rPr>
              <w:instrText xml:space="preserve"> PAGEREF _Toc422303960 \h </w:instrText>
            </w:r>
            <w:r>
              <w:rPr>
                <w:noProof/>
                <w:webHidden/>
              </w:rPr>
            </w:r>
            <w:r>
              <w:rPr>
                <w:noProof/>
                <w:webHidden/>
              </w:rPr>
              <w:fldChar w:fldCharType="separate"/>
            </w:r>
            <w:r w:rsidR="00024BB8">
              <w:rPr>
                <w:noProof/>
                <w:webHidden/>
              </w:rPr>
              <w:t>29</w:t>
            </w:r>
            <w:r>
              <w:rPr>
                <w:noProof/>
                <w:webHidden/>
              </w:rPr>
              <w:fldChar w:fldCharType="end"/>
            </w:r>
          </w:hyperlink>
        </w:p>
        <w:p w14:paraId="54B7B180" w14:textId="77777777" w:rsidR="00024BB1" w:rsidRDefault="00024BB1">
          <w:pPr>
            <w:pStyle w:val="TOC3"/>
            <w:tabs>
              <w:tab w:val="left" w:pos="1320"/>
              <w:tab w:val="right" w:leader="dot" w:pos="9016"/>
            </w:tabs>
            <w:rPr>
              <w:noProof/>
              <w:lang w:eastAsia="en-AU"/>
            </w:rPr>
          </w:pPr>
          <w:hyperlink w:anchor="_Toc422303961" w:history="1">
            <w:r w:rsidRPr="00B21B6A">
              <w:rPr>
                <w:rStyle w:val="Hyperlink"/>
                <w:noProof/>
              </w:rPr>
              <w:t>3.4.2</w:t>
            </w:r>
            <w:r>
              <w:rPr>
                <w:noProof/>
                <w:lang w:eastAsia="en-AU"/>
              </w:rPr>
              <w:tab/>
            </w:r>
            <w:r w:rsidRPr="00B21B6A">
              <w:rPr>
                <w:rStyle w:val="Hyperlink"/>
                <w:noProof/>
              </w:rPr>
              <w:t>Biocompatibility and Bioabsorption</w:t>
            </w:r>
            <w:r>
              <w:rPr>
                <w:noProof/>
                <w:webHidden/>
              </w:rPr>
              <w:tab/>
            </w:r>
            <w:r>
              <w:rPr>
                <w:noProof/>
                <w:webHidden/>
              </w:rPr>
              <w:fldChar w:fldCharType="begin"/>
            </w:r>
            <w:r>
              <w:rPr>
                <w:noProof/>
                <w:webHidden/>
              </w:rPr>
              <w:instrText xml:space="preserve"> PAGEREF _Toc422303961 \h </w:instrText>
            </w:r>
            <w:r>
              <w:rPr>
                <w:noProof/>
                <w:webHidden/>
              </w:rPr>
            </w:r>
            <w:r>
              <w:rPr>
                <w:noProof/>
                <w:webHidden/>
              </w:rPr>
              <w:fldChar w:fldCharType="separate"/>
            </w:r>
            <w:r w:rsidR="00024BB8">
              <w:rPr>
                <w:noProof/>
                <w:webHidden/>
              </w:rPr>
              <w:t>29</w:t>
            </w:r>
            <w:r>
              <w:rPr>
                <w:noProof/>
                <w:webHidden/>
              </w:rPr>
              <w:fldChar w:fldCharType="end"/>
            </w:r>
          </w:hyperlink>
        </w:p>
        <w:p w14:paraId="26215F75" w14:textId="77777777" w:rsidR="00024BB1" w:rsidRDefault="00024BB1">
          <w:pPr>
            <w:pStyle w:val="TOC3"/>
            <w:tabs>
              <w:tab w:val="left" w:pos="1320"/>
              <w:tab w:val="right" w:leader="dot" w:pos="9016"/>
            </w:tabs>
            <w:rPr>
              <w:noProof/>
              <w:lang w:eastAsia="en-AU"/>
            </w:rPr>
          </w:pPr>
          <w:hyperlink w:anchor="_Toc422303962" w:history="1">
            <w:r w:rsidRPr="00B21B6A">
              <w:rPr>
                <w:rStyle w:val="Hyperlink"/>
                <w:noProof/>
              </w:rPr>
              <w:t>3.4.3</w:t>
            </w:r>
            <w:r>
              <w:rPr>
                <w:noProof/>
                <w:lang w:eastAsia="en-AU"/>
              </w:rPr>
              <w:tab/>
            </w:r>
            <w:r w:rsidRPr="00B21B6A">
              <w:rPr>
                <w:rStyle w:val="Hyperlink"/>
                <w:noProof/>
              </w:rPr>
              <w:t>Quality of Deposition</w:t>
            </w:r>
            <w:r>
              <w:rPr>
                <w:noProof/>
                <w:webHidden/>
              </w:rPr>
              <w:tab/>
            </w:r>
            <w:r>
              <w:rPr>
                <w:noProof/>
                <w:webHidden/>
              </w:rPr>
              <w:fldChar w:fldCharType="begin"/>
            </w:r>
            <w:r>
              <w:rPr>
                <w:noProof/>
                <w:webHidden/>
              </w:rPr>
              <w:instrText xml:space="preserve"> PAGEREF _Toc422303962 \h </w:instrText>
            </w:r>
            <w:r>
              <w:rPr>
                <w:noProof/>
                <w:webHidden/>
              </w:rPr>
            </w:r>
            <w:r>
              <w:rPr>
                <w:noProof/>
                <w:webHidden/>
              </w:rPr>
              <w:fldChar w:fldCharType="separate"/>
            </w:r>
            <w:r w:rsidR="00024BB8">
              <w:rPr>
                <w:noProof/>
                <w:webHidden/>
              </w:rPr>
              <w:t>30</w:t>
            </w:r>
            <w:r>
              <w:rPr>
                <w:noProof/>
                <w:webHidden/>
              </w:rPr>
              <w:fldChar w:fldCharType="end"/>
            </w:r>
          </w:hyperlink>
        </w:p>
        <w:p w14:paraId="6957CAD1" w14:textId="77777777" w:rsidR="00024BB1" w:rsidRDefault="00024BB1">
          <w:pPr>
            <w:pStyle w:val="TOC1"/>
            <w:tabs>
              <w:tab w:val="left" w:pos="440"/>
              <w:tab w:val="right" w:leader="dot" w:pos="9016"/>
            </w:tabs>
            <w:rPr>
              <w:noProof/>
              <w:lang w:eastAsia="en-AU"/>
            </w:rPr>
          </w:pPr>
          <w:hyperlink w:anchor="_Toc422303963" w:history="1">
            <w:r w:rsidRPr="00B21B6A">
              <w:rPr>
                <w:rStyle w:val="Hyperlink"/>
                <w:noProof/>
              </w:rPr>
              <w:t>4</w:t>
            </w:r>
            <w:r>
              <w:rPr>
                <w:noProof/>
                <w:lang w:eastAsia="en-AU"/>
              </w:rPr>
              <w:tab/>
            </w:r>
            <w:r w:rsidRPr="00B21B6A">
              <w:rPr>
                <w:rStyle w:val="Hyperlink"/>
                <w:noProof/>
              </w:rPr>
              <w:t>Preliminary Results</w:t>
            </w:r>
            <w:r>
              <w:rPr>
                <w:noProof/>
                <w:webHidden/>
              </w:rPr>
              <w:tab/>
            </w:r>
            <w:r>
              <w:rPr>
                <w:noProof/>
                <w:webHidden/>
              </w:rPr>
              <w:fldChar w:fldCharType="begin"/>
            </w:r>
            <w:r>
              <w:rPr>
                <w:noProof/>
                <w:webHidden/>
              </w:rPr>
              <w:instrText xml:space="preserve"> PAGEREF _Toc422303963 \h </w:instrText>
            </w:r>
            <w:r>
              <w:rPr>
                <w:noProof/>
                <w:webHidden/>
              </w:rPr>
            </w:r>
            <w:r>
              <w:rPr>
                <w:noProof/>
                <w:webHidden/>
              </w:rPr>
              <w:fldChar w:fldCharType="separate"/>
            </w:r>
            <w:r w:rsidR="00024BB8">
              <w:rPr>
                <w:noProof/>
                <w:webHidden/>
              </w:rPr>
              <w:t>31</w:t>
            </w:r>
            <w:r>
              <w:rPr>
                <w:noProof/>
                <w:webHidden/>
              </w:rPr>
              <w:fldChar w:fldCharType="end"/>
            </w:r>
          </w:hyperlink>
        </w:p>
        <w:p w14:paraId="680CA06B" w14:textId="77777777" w:rsidR="00024BB1" w:rsidRDefault="00024BB1">
          <w:pPr>
            <w:pStyle w:val="TOC2"/>
            <w:tabs>
              <w:tab w:val="left" w:pos="880"/>
              <w:tab w:val="right" w:leader="dot" w:pos="9016"/>
            </w:tabs>
            <w:rPr>
              <w:noProof/>
              <w:lang w:eastAsia="en-AU"/>
            </w:rPr>
          </w:pPr>
          <w:hyperlink w:anchor="_Toc422303964" w:history="1">
            <w:r w:rsidRPr="00B21B6A">
              <w:rPr>
                <w:rStyle w:val="Hyperlink"/>
                <w:noProof/>
              </w:rPr>
              <w:t>4.1</w:t>
            </w:r>
            <w:r>
              <w:rPr>
                <w:noProof/>
                <w:lang w:eastAsia="en-AU"/>
              </w:rPr>
              <w:tab/>
            </w:r>
            <w:r w:rsidRPr="00B21B6A">
              <w:rPr>
                <w:rStyle w:val="Hyperlink"/>
                <w:noProof/>
              </w:rPr>
              <w:t>Experimental Results</w:t>
            </w:r>
            <w:r>
              <w:rPr>
                <w:noProof/>
                <w:webHidden/>
              </w:rPr>
              <w:tab/>
            </w:r>
            <w:r>
              <w:rPr>
                <w:noProof/>
                <w:webHidden/>
              </w:rPr>
              <w:fldChar w:fldCharType="begin"/>
            </w:r>
            <w:r>
              <w:rPr>
                <w:noProof/>
                <w:webHidden/>
              </w:rPr>
              <w:instrText xml:space="preserve"> PAGEREF _Toc422303964 \h </w:instrText>
            </w:r>
            <w:r>
              <w:rPr>
                <w:noProof/>
                <w:webHidden/>
              </w:rPr>
            </w:r>
            <w:r>
              <w:rPr>
                <w:noProof/>
                <w:webHidden/>
              </w:rPr>
              <w:fldChar w:fldCharType="separate"/>
            </w:r>
            <w:r w:rsidR="00024BB8">
              <w:rPr>
                <w:noProof/>
                <w:webHidden/>
              </w:rPr>
              <w:t>31</w:t>
            </w:r>
            <w:r>
              <w:rPr>
                <w:noProof/>
                <w:webHidden/>
              </w:rPr>
              <w:fldChar w:fldCharType="end"/>
            </w:r>
          </w:hyperlink>
        </w:p>
        <w:p w14:paraId="477329AC" w14:textId="77777777" w:rsidR="00024BB1" w:rsidRDefault="00024BB1">
          <w:pPr>
            <w:pStyle w:val="TOC3"/>
            <w:tabs>
              <w:tab w:val="left" w:pos="1320"/>
              <w:tab w:val="right" w:leader="dot" w:pos="9016"/>
            </w:tabs>
            <w:rPr>
              <w:noProof/>
              <w:lang w:eastAsia="en-AU"/>
            </w:rPr>
          </w:pPr>
          <w:hyperlink w:anchor="_Toc422303965" w:history="1">
            <w:r w:rsidRPr="00B21B6A">
              <w:rPr>
                <w:rStyle w:val="Hyperlink"/>
                <w:noProof/>
              </w:rPr>
              <w:t>4.1.1</w:t>
            </w:r>
            <w:r>
              <w:rPr>
                <w:noProof/>
                <w:lang w:eastAsia="en-AU"/>
              </w:rPr>
              <w:tab/>
            </w:r>
            <w:r w:rsidRPr="00B21B6A">
              <w:rPr>
                <w:rStyle w:val="Hyperlink"/>
                <w:noProof/>
              </w:rPr>
              <w:t>Casting Challenges and Observations</w:t>
            </w:r>
            <w:r>
              <w:rPr>
                <w:noProof/>
                <w:webHidden/>
              </w:rPr>
              <w:tab/>
            </w:r>
            <w:r>
              <w:rPr>
                <w:noProof/>
                <w:webHidden/>
              </w:rPr>
              <w:fldChar w:fldCharType="begin"/>
            </w:r>
            <w:r>
              <w:rPr>
                <w:noProof/>
                <w:webHidden/>
              </w:rPr>
              <w:instrText xml:space="preserve"> PAGEREF _Toc422303965 \h </w:instrText>
            </w:r>
            <w:r>
              <w:rPr>
                <w:noProof/>
                <w:webHidden/>
              </w:rPr>
            </w:r>
            <w:r>
              <w:rPr>
                <w:noProof/>
                <w:webHidden/>
              </w:rPr>
              <w:fldChar w:fldCharType="separate"/>
            </w:r>
            <w:r w:rsidR="00024BB8">
              <w:rPr>
                <w:noProof/>
                <w:webHidden/>
              </w:rPr>
              <w:t>31</w:t>
            </w:r>
            <w:r>
              <w:rPr>
                <w:noProof/>
                <w:webHidden/>
              </w:rPr>
              <w:fldChar w:fldCharType="end"/>
            </w:r>
          </w:hyperlink>
        </w:p>
        <w:p w14:paraId="28128E8B" w14:textId="77777777" w:rsidR="00024BB1" w:rsidRDefault="00024BB1">
          <w:pPr>
            <w:pStyle w:val="TOC3"/>
            <w:tabs>
              <w:tab w:val="left" w:pos="1320"/>
              <w:tab w:val="right" w:leader="dot" w:pos="9016"/>
            </w:tabs>
            <w:rPr>
              <w:noProof/>
              <w:lang w:eastAsia="en-AU"/>
            </w:rPr>
          </w:pPr>
          <w:hyperlink w:anchor="_Toc422303966" w:history="1">
            <w:r w:rsidRPr="00B21B6A">
              <w:rPr>
                <w:rStyle w:val="Hyperlink"/>
                <w:noProof/>
              </w:rPr>
              <w:t>4.1.2</w:t>
            </w:r>
            <w:r>
              <w:rPr>
                <w:noProof/>
                <w:lang w:eastAsia="en-AU"/>
              </w:rPr>
              <w:tab/>
            </w:r>
            <w:r w:rsidRPr="00B21B6A">
              <w:rPr>
                <w:rStyle w:val="Hyperlink"/>
                <w:noProof/>
              </w:rPr>
              <w:t>DSC Scans</w:t>
            </w:r>
            <w:r>
              <w:rPr>
                <w:noProof/>
                <w:webHidden/>
              </w:rPr>
              <w:tab/>
            </w:r>
            <w:r>
              <w:rPr>
                <w:noProof/>
                <w:webHidden/>
              </w:rPr>
              <w:fldChar w:fldCharType="begin"/>
            </w:r>
            <w:r>
              <w:rPr>
                <w:noProof/>
                <w:webHidden/>
              </w:rPr>
              <w:instrText xml:space="preserve"> PAGEREF _Toc422303966 \h </w:instrText>
            </w:r>
            <w:r>
              <w:rPr>
                <w:noProof/>
                <w:webHidden/>
              </w:rPr>
            </w:r>
            <w:r>
              <w:rPr>
                <w:noProof/>
                <w:webHidden/>
              </w:rPr>
              <w:fldChar w:fldCharType="separate"/>
            </w:r>
            <w:r w:rsidR="00024BB8">
              <w:rPr>
                <w:noProof/>
                <w:webHidden/>
              </w:rPr>
              <w:t>31</w:t>
            </w:r>
            <w:r>
              <w:rPr>
                <w:noProof/>
                <w:webHidden/>
              </w:rPr>
              <w:fldChar w:fldCharType="end"/>
            </w:r>
          </w:hyperlink>
        </w:p>
        <w:p w14:paraId="6AF322EA" w14:textId="77777777" w:rsidR="00024BB1" w:rsidRDefault="00024BB1">
          <w:pPr>
            <w:pStyle w:val="TOC3"/>
            <w:tabs>
              <w:tab w:val="left" w:pos="1320"/>
              <w:tab w:val="right" w:leader="dot" w:pos="9016"/>
            </w:tabs>
            <w:rPr>
              <w:noProof/>
              <w:lang w:eastAsia="en-AU"/>
            </w:rPr>
          </w:pPr>
          <w:hyperlink w:anchor="_Toc422303967" w:history="1">
            <w:r w:rsidRPr="00B21B6A">
              <w:rPr>
                <w:rStyle w:val="Hyperlink"/>
                <w:noProof/>
              </w:rPr>
              <w:t>4.1.3</w:t>
            </w:r>
            <w:r>
              <w:rPr>
                <w:noProof/>
                <w:lang w:eastAsia="en-AU"/>
              </w:rPr>
              <w:tab/>
            </w:r>
            <w:r w:rsidRPr="00B21B6A">
              <w:rPr>
                <w:rStyle w:val="Hyperlink"/>
                <w:noProof/>
              </w:rPr>
              <w:t>Target Structure</w:t>
            </w:r>
            <w:r>
              <w:rPr>
                <w:noProof/>
                <w:webHidden/>
              </w:rPr>
              <w:tab/>
            </w:r>
            <w:r>
              <w:rPr>
                <w:noProof/>
                <w:webHidden/>
              </w:rPr>
              <w:fldChar w:fldCharType="begin"/>
            </w:r>
            <w:r>
              <w:rPr>
                <w:noProof/>
                <w:webHidden/>
              </w:rPr>
              <w:instrText xml:space="preserve"> PAGEREF _Toc422303967 \h </w:instrText>
            </w:r>
            <w:r>
              <w:rPr>
                <w:noProof/>
                <w:webHidden/>
              </w:rPr>
            </w:r>
            <w:r>
              <w:rPr>
                <w:noProof/>
                <w:webHidden/>
              </w:rPr>
              <w:fldChar w:fldCharType="separate"/>
            </w:r>
            <w:r w:rsidR="00024BB8">
              <w:rPr>
                <w:noProof/>
                <w:webHidden/>
              </w:rPr>
              <w:t>31</w:t>
            </w:r>
            <w:r>
              <w:rPr>
                <w:noProof/>
                <w:webHidden/>
              </w:rPr>
              <w:fldChar w:fldCharType="end"/>
            </w:r>
          </w:hyperlink>
        </w:p>
        <w:p w14:paraId="0C8F6299" w14:textId="77777777" w:rsidR="00024BB1" w:rsidRDefault="00024BB1">
          <w:pPr>
            <w:pStyle w:val="TOC3"/>
            <w:tabs>
              <w:tab w:val="left" w:pos="1320"/>
              <w:tab w:val="right" w:leader="dot" w:pos="9016"/>
            </w:tabs>
            <w:rPr>
              <w:noProof/>
              <w:lang w:eastAsia="en-AU"/>
            </w:rPr>
          </w:pPr>
          <w:hyperlink w:anchor="_Toc422303968" w:history="1">
            <w:r w:rsidRPr="00B21B6A">
              <w:rPr>
                <w:rStyle w:val="Hyperlink"/>
                <w:noProof/>
              </w:rPr>
              <w:t>4.1.4</w:t>
            </w:r>
            <w:r>
              <w:rPr>
                <w:noProof/>
                <w:lang w:eastAsia="en-AU"/>
              </w:rPr>
              <w:tab/>
            </w:r>
            <w:r w:rsidRPr="00B21B6A">
              <w:rPr>
                <w:rStyle w:val="Hyperlink"/>
                <w:noProof/>
              </w:rPr>
              <w:t>Target Composition</w:t>
            </w:r>
            <w:r>
              <w:rPr>
                <w:noProof/>
                <w:webHidden/>
              </w:rPr>
              <w:tab/>
            </w:r>
            <w:r>
              <w:rPr>
                <w:noProof/>
                <w:webHidden/>
              </w:rPr>
              <w:fldChar w:fldCharType="begin"/>
            </w:r>
            <w:r>
              <w:rPr>
                <w:noProof/>
                <w:webHidden/>
              </w:rPr>
              <w:instrText xml:space="preserve"> PAGEREF _Toc422303968 \h </w:instrText>
            </w:r>
            <w:r>
              <w:rPr>
                <w:noProof/>
                <w:webHidden/>
              </w:rPr>
            </w:r>
            <w:r>
              <w:rPr>
                <w:noProof/>
                <w:webHidden/>
              </w:rPr>
              <w:fldChar w:fldCharType="separate"/>
            </w:r>
            <w:r w:rsidR="00024BB8">
              <w:rPr>
                <w:noProof/>
                <w:webHidden/>
              </w:rPr>
              <w:t>32</w:t>
            </w:r>
            <w:r>
              <w:rPr>
                <w:noProof/>
                <w:webHidden/>
              </w:rPr>
              <w:fldChar w:fldCharType="end"/>
            </w:r>
          </w:hyperlink>
        </w:p>
        <w:p w14:paraId="73C63729" w14:textId="77777777" w:rsidR="00024BB1" w:rsidRDefault="00024BB1">
          <w:pPr>
            <w:pStyle w:val="TOC1"/>
            <w:tabs>
              <w:tab w:val="left" w:pos="440"/>
              <w:tab w:val="right" w:leader="dot" w:pos="9016"/>
            </w:tabs>
            <w:rPr>
              <w:noProof/>
              <w:lang w:eastAsia="en-AU"/>
            </w:rPr>
          </w:pPr>
          <w:hyperlink w:anchor="_Toc422303969" w:history="1">
            <w:r w:rsidRPr="00B21B6A">
              <w:rPr>
                <w:rStyle w:val="Hyperlink"/>
                <w:noProof/>
              </w:rPr>
              <w:t>5</w:t>
            </w:r>
            <w:r>
              <w:rPr>
                <w:noProof/>
                <w:lang w:eastAsia="en-AU"/>
              </w:rPr>
              <w:tab/>
            </w:r>
            <w:r w:rsidRPr="00B21B6A">
              <w:rPr>
                <w:rStyle w:val="Hyperlink"/>
                <w:noProof/>
              </w:rPr>
              <w:t>References</w:t>
            </w:r>
            <w:r>
              <w:rPr>
                <w:noProof/>
                <w:webHidden/>
              </w:rPr>
              <w:tab/>
            </w:r>
            <w:r>
              <w:rPr>
                <w:noProof/>
                <w:webHidden/>
              </w:rPr>
              <w:fldChar w:fldCharType="begin"/>
            </w:r>
            <w:r>
              <w:rPr>
                <w:noProof/>
                <w:webHidden/>
              </w:rPr>
              <w:instrText xml:space="preserve"> PAGEREF _Toc422303969 \h </w:instrText>
            </w:r>
            <w:r>
              <w:rPr>
                <w:noProof/>
                <w:webHidden/>
              </w:rPr>
            </w:r>
            <w:r>
              <w:rPr>
                <w:noProof/>
                <w:webHidden/>
              </w:rPr>
              <w:fldChar w:fldCharType="separate"/>
            </w:r>
            <w:r w:rsidR="00024BB8">
              <w:rPr>
                <w:noProof/>
                <w:webHidden/>
              </w:rPr>
              <w:t>33</w:t>
            </w:r>
            <w:r>
              <w:rPr>
                <w:noProof/>
                <w:webHidden/>
              </w:rPr>
              <w:fldChar w:fldCharType="end"/>
            </w:r>
          </w:hyperlink>
        </w:p>
        <w:p w14:paraId="163F06D9" w14:textId="77777777" w:rsidR="00024BB1" w:rsidRDefault="00024BB1">
          <w:pPr>
            <w:pStyle w:val="TOC1"/>
            <w:tabs>
              <w:tab w:val="left" w:pos="440"/>
              <w:tab w:val="right" w:leader="dot" w:pos="9016"/>
            </w:tabs>
            <w:rPr>
              <w:noProof/>
              <w:lang w:eastAsia="en-AU"/>
            </w:rPr>
          </w:pPr>
          <w:hyperlink w:anchor="_Toc422303970" w:history="1">
            <w:r w:rsidRPr="00B21B6A">
              <w:rPr>
                <w:rStyle w:val="Hyperlink"/>
                <w:noProof/>
              </w:rPr>
              <w:t>6</w:t>
            </w:r>
            <w:r>
              <w:rPr>
                <w:noProof/>
                <w:lang w:eastAsia="en-AU"/>
              </w:rPr>
              <w:tab/>
            </w:r>
            <w:r w:rsidRPr="00B21B6A">
              <w:rPr>
                <w:rStyle w:val="Hyperlink"/>
                <w:noProof/>
              </w:rPr>
              <w:t>Appendices</w:t>
            </w:r>
            <w:r>
              <w:rPr>
                <w:noProof/>
                <w:webHidden/>
              </w:rPr>
              <w:tab/>
            </w:r>
            <w:r>
              <w:rPr>
                <w:noProof/>
                <w:webHidden/>
              </w:rPr>
              <w:fldChar w:fldCharType="begin"/>
            </w:r>
            <w:r>
              <w:rPr>
                <w:noProof/>
                <w:webHidden/>
              </w:rPr>
              <w:instrText xml:space="preserve"> PAGEREF _Toc422303970 \h </w:instrText>
            </w:r>
            <w:r>
              <w:rPr>
                <w:noProof/>
                <w:webHidden/>
              </w:rPr>
            </w:r>
            <w:r>
              <w:rPr>
                <w:noProof/>
                <w:webHidden/>
              </w:rPr>
              <w:fldChar w:fldCharType="separate"/>
            </w:r>
            <w:r w:rsidR="00024BB8">
              <w:rPr>
                <w:noProof/>
                <w:webHidden/>
              </w:rPr>
              <w:t>37</w:t>
            </w:r>
            <w:r>
              <w:rPr>
                <w:noProof/>
                <w:webHidden/>
              </w:rPr>
              <w:fldChar w:fldCharType="end"/>
            </w:r>
          </w:hyperlink>
        </w:p>
        <w:p w14:paraId="0AF67C7D" w14:textId="77777777" w:rsidR="00024BB1" w:rsidRDefault="00024BB1">
          <w:pPr>
            <w:pStyle w:val="TOC2"/>
            <w:tabs>
              <w:tab w:val="left" w:pos="880"/>
              <w:tab w:val="right" w:leader="dot" w:pos="9016"/>
            </w:tabs>
            <w:rPr>
              <w:noProof/>
              <w:lang w:eastAsia="en-AU"/>
            </w:rPr>
          </w:pPr>
          <w:hyperlink w:anchor="_Toc422303971" w:history="1">
            <w:r w:rsidRPr="00B21B6A">
              <w:rPr>
                <w:rStyle w:val="Hyperlink"/>
                <w:noProof/>
              </w:rPr>
              <w:t>6.1</w:t>
            </w:r>
            <w:r>
              <w:rPr>
                <w:noProof/>
                <w:lang w:eastAsia="en-AU"/>
              </w:rPr>
              <w:tab/>
            </w:r>
            <w:r w:rsidRPr="00B21B6A">
              <w:rPr>
                <w:rStyle w:val="Hyperlink"/>
                <w:noProof/>
              </w:rPr>
              <w:t>Glossary</w:t>
            </w:r>
            <w:r>
              <w:rPr>
                <w:noProof/>
                <w:webHidden/>
              </w:rPr>
              <w:tab/>
            </w:r>
            <w:r>
              <w:rPr>
                <w:noProof/>
                <w:webHidden/>
              </w:rPr>
              <w:fldChar w:fldCharType="begin"/>
            </w:r>
            <w:r>
              <w:rPr>
                <w:noProof/>
                <w:webHidden/>
              </w:rPr>
              <w:instrText xml:space="preserve"> PAGEREF _Toc422303971 \h </w:instrText>
            </w:r>
            <w:r>
              <w:rPr>
                <w:noProof/>
                <w:webHidden/>
              </w:rPr>
            </w:r>
            <w:r>
              <w:rPr>
                <w:noProof/>
                <w:webHidden/>
              </w:rPr>
              <w:fldChar w:fldCharType="separate"/>
            </w:r>
            <w:r w:rsidR="00024BB8">
              <w:rPr>
                <w:noProof/>
                <w:webHidden/>
              </w:rPr>
              <w:t>37</w:t>
            </w:r>
            <w:r>
              <w:rPr>
                <w:noProof/>
                <w:webHidden/>
              </w:rPr>
              <w:fldChar w:fldCharType="end"/>
            </w:r>
          </w:hyperlink>
        </w:p>
        <w:p w14:paraId="2D129018" w14:textId="77777777" w:rsidR="00024BB1" w:rsidRDefault="00024BB1">
          <w:pPr>
            <w:pStyle w:val="TOC2"/>
            <w:tabs>
              <w:tab w:val="left" w:pos="880"/>
              <w:tab w:val="right" w:leader="dot" w:pos="9016"/>
            </w:tabs>
            <w:rPr>
              <w:noProof/>
              <w:lang w:eastAsia="en-AU"/>
            </w:rPr>
          </w:pPr>
          <w:hyperlink w:anchor="_Toc422303972" w:history="1">
            <w:r w:rsidRPr="00B21B6A">
              <w:rPr>
                <w:rStyle w:val="Hyperlink"/>
                <w:noProof/>
              </w:rPr>
              <w:t>6.2</w:t>
            </w:r>
            <w:r>
              <w:rPr>
                <w:noProof/>
                <w:lang w:eastAsia="en-AU"/>
              </w:rPr>
              <w:tab/>
            </w:r>
            <w:r w:rsidRPr="00B21B6A">
              <w:rPr>
                <w:rStyle w:val="Hyperlink"/>
                <w:noProof/>
              </w:rPr>
              <w:t>MgZnCa System</w:t>
            </w:r>
            <w:r>
              <w:rPr>
                <w:noProof/>
                <w:webHidden/>
              </w:rPr>
              <w:tab/>
            </w:r>
            <w:r>
              <w:rPr>
                <w:noProof/>
                <w:webHidden/>
              </w:rPr>
              <w:fldChar w:fldCharType="begin"/>
            </w:r>
            <w:r>
              <w:rPr>
                <w:noProof/>
                <w:webHidden/>
              </w:rPr>
              <w:instrText xml:space="preserve"> PAGEREF _Toc422303972 \h </w:instrText>
            </w:r>
            <w:r>
              <w:rPr>
                <w:noProof/>
                <w:webHidden/>
              </w:rPr>
            </w:r>
            <w:r>
              <w:rPr>
                <w:noProof/>
                <w:webHidden/>
              </w:rPr>
              <w:fldChar w:fldCharType="separate"/>
            </w:r>
            <w:r w:rsidR="00024BB8">
              <w:rPr>
                <w:noProof/>
                <w:webHidden/>
              </w:rPr>
              <w:t>40</w:t>
            </w:r>
            <w:r>
              <w:rPr>
                <w:noProof/>
                <w:webHidden/>
              </w:rPr>
              <w:fldChar w:fldCharType="end"/>
            </w:r>
          </w:hyperlink>
        </w:p>
        <w:p w14:paraId="486CEEE8" w14:textId="77777777" w:rsidR="003703E9" w:rsidRDefault="0096115D">
          <w:pPr>
            <w:rPr>
              <w:noProof/>
            </w:rPr>
          </w:pPr>
          <w:r>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6" w:name="_Toc422303900"/>
      <w:r>
        <w:lastRenderedPageBreak/>
        <w:t>List</w:t>
      </w:r>
      <w:r w:rsidR="00723FC1">
        <w:t xml:space="preserve"> of Figures</w:t>
      </w:r>
      <w:bookmarkEnd w:id="6"/>
    </w:p>
    <w:p w14:paraId="3F6B5739" w14:textId="77777777" w:rsidR="00024BB1"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22303973" w:history="1">
        <w:r w:rsidR="00024BB1" w:rsidRPr="00004589">
          <w:rPr>
            <w:rStyle w:val="Hyperlink"/>
            <w:noProof/>
          </w:rPr>
          <w:t>Figure 1: (a) Homogeneous nuclei within the liquid must reach the critical radius (</w:t>
        </w:r>
        <m:oMath>
          <m:r>
            <w:rPr>
              <w:rStyle w:val="Hyperlink"/>
              <w:rFonts w:ascii="Cambria Math" w:hAnsi="Cambria Math"/>
              <w:noProof/>
            </w:rPr>
            <m:t>r</m:t>
          </m:r>
          <m:r>
            <m:rPr>
              <m:sty m:val="p"/>
            </m:rPr>
            <w:rPr>
              <w:rStyle w:val="Hyperlink"/>
              <w:rFonts w:ascii="Cambria Math" w:hAnsi="Cambria Math"/>
              <w:noProof/>
            </w:rPr>
            <m:t>*</m:t>
          </m:r>
        </m:oMath>
        <w:r w:rsidR="00024BB1" w:rsidRPr="00004589">
          <w:rPr>
            <w:rStyle w:val="Hyperlink"/>
            <w:noProof/>
          </w:rPr>
          <w:t>) of the nucleation barrier energy (</w:t>
        </w:r>
        <m:oMath>
          <m:r>
            <m:rPr>
              <m:sty m:val="p"/>
            </m:rPr>
            <w:rPr>
              <w:rStyle w:val="Hyperlink"/>
              <w:rFonts w:ascii="Cambria Math" w:hAnsi="Cambria Math"/>
              <w:noProof/>
            </w:rPr>
            <m:t>∆</m:t>
          </m:r>
          <m:r>
            <w:rPr>
              <w:rStyle w:val="Hyperlink"/>
              <w:rFonts w:ascii="Cambria Math" w:hAnsi="Cambria Math"/>
              <w:noProof/>
            </w:rPr>
            <m:t>G</m:t>
          </m:r>
          <m:r>
            <m:rPr>
              <m:sty m:val="p"/>
            </m:rPr>
            <w:rPr>
              <w:rStyle w:val="Hyperlink"/>
              <w:rFonts w:ascii="Cambria Math" w:hAnsi="Cambria Math"/>
              <w:noProof/>
            </w:rPr>
            <m:t>*</m:t>
          </m:r>
        </m:oMath>
        <w:r w:rsidR="00024BB1" w:rsidRPr="00004589">
          <w:rPr>
            <w:rStyle w:val="Hyperlink"/>
            <w:noProof/>
          </w:rPr>
          <w:t>) to initiate crystalline growth. (b) Thermodynamically stable materials are always at the lowest Free Energy (</w:t>
        </w:r>
        <m:oMath>
          <m:r>
            <w:rPr>
              <w:rStyle w:val="Hyperlink"/>
              <w:rFonts w:ascii="Cambria Math" w:hAnsi="Cambria Math"/>
              <w:noProof/>
            </w:rPr>
            <m:t>G</m:t>
          </m:r>
        </m:oMath>
        <w:r w:rsidR="00024BB1" w:rsidRPr="00004589">
          <w:rPr>
            <w:rStyle w:val="Hyperlink"/>
            <w:noProof/>
          </w:rPr>
          <w:t>) state, but can exist in unstable higher free energy states if there is no driving force for the energy reduction.</w:t>
        </w:r>
        <w:r w:rsidR="00024BB1">
          <w:rPr>
            <w:noProof/>
            <w:webHidden/>
          </w:rPr>
          <w:tab/>
        </w:r>
        <w:r w:rsidR="00024BB1">
          <w:rPr>
            <w:noProof/>
            <w:webHidden/>
          </w:rPr>
          <w:fldChar w:fldCharType="begin"/>
        </w:r>
        <w:r w:rsidR="00024BB1">
          <w:rPr>
            <w:noProof/>
            <w:webHidden/>
          </w:rPr>
          <w:instrText xml:space="preserve"> PAGEREF _Toc422303973 \h </w:instrText>
        </w:r>
        <w:r w:rsidR="00024BB1">
          <w:rPr>
            <w:noProof/>
            <w:webHidden/>
          </w:rPr>
        </w:r>
        <w:r w:rsidR="00024BB1">
          <w:rPr>
            <w:noProof/>
            <w:webHidden/>
          </w:rPr>
          <w:fldChar w:fldCharType="separate"/>
        </w:r>
        <w:r w:rsidR="00024BB8">
          <w:rPr>
            <w:noProof/>
            <w:webHidden/>
          </w:rPr>
          <w:t>3</w:t>
        </w:r>
        <w:r w:rsidR="00024BB1">
          <w:rPr>
            <w:noProof/>
            <w:webHidden/>
          </w:rPr>
          <w:fldChar w:fldCharType="end"/>
        </w:r>
      </w:hyperlink>
    </w:p>
    <w:p w14:paraId="13FDFD27" w14:textId="77777777" w:rsidR="00024BB1" w:rsidRDefault="00024BB1">
      <w:pPr>
        <w:pStyle w:val="TableofFigures"/>
        <w:tabs>
          <w:tab w:val="right" w:leader="dot" w:pos="9016"/>
        </w:tabs>
        <w:rPr>
          <w:noProof/>
          <w:lang w:eastAsia="en-AU"/>
        </w:rPr>
      </w:pPr>
      <w:hyperlink w:anchor="_Toc422303974" w:history="1">
        <w:r w:rsidRPr="00004589">
          <w:rPr>
            <w:rStyle w:val="Hyperlink"/>
            <w:noProof/>
          </w:rPr>
          <w:t>Figure 2: Schematic of specific enthalpy (</w:t>
        </w:r>
        <m:oMath>
          <m:r>
            <w:rPr>
              <w:rStyle w:val="Hyperlink"/>
              <w:rFonts w:ascii="Cambria Math" w:hAnsi="Cambria Math"/>
              <w:noProof/>
            </w:rPr>
            <m:t>h</m:t>
          </m:r>
        </m:oMath>
        <w:r w:rsidRPr="00004589">
          <w:rPr>
            <w:rStyle w:val="Hyperlink"/>
            <w:noProof/>
          </w:rPr>
          <w:t>) or specific volume (</w:t>
        </w:r>
        <m:oMath>
          <m:r>
            <w:rPr>
              <w:rStyle w:val="Hyperlink"/>
              <w:rFonts w:ascii="Cambria Math" w:hAnsi="Cambria Math"/>
              <w:noProof/>
            </w:rPr>
            <m:t>v</m:t>
          </m:r>
        </m:oMath>
        <w:r w:rsidRPr="00004589">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Pr="00004589">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Pr="00004589">
          <w:rPr>
            <w:rStyle w:val="Hyperlink"/>
            <w:noProof/>
          </w:rPr>
          <w:t xml:space="preserve">&amp;  </w:t>
        </w:r>
        <m:oMath>
          <m:r>
            <w:rPr>
              <w:rStyle w:val="Hyperlink"/>
              <w:rFonts w:ascii="Cambria Math" w:hAnsi="Cambria Math"/>
              <w:noProof/>
            </w:rPr>
            <m:t>v</m:t>
          </m:r>
        </m:oMath>
        <w:r w:rsidRPr="00004589">
          <w:rPr>
            <w:rStyle w:val="Hyperlink"/>
            <w:noProof/>
          </w:rPr>
          <w:t xml:space="preserve"> than ‘glass 2.’ This higher temperature stability is the result of ‘glass 1’ being cooled more quickly than ‘glass 2.’ Modified from [2].</w:t>
        </w:r>
        <w:r>
          <w:rPr>
            <w:noProof/>
            <w:webHidden/>
          </w:rPr>
          <w:tab/>
        </w:r>
        <w:r>
          <w:rPr>
            <w:noProof/>
            <w:webHidden/>
          </w:rPr>
          <w:fldChar w:fldCharType="begin"/>
        </w:r>
        <w:r>
          <w:rPr>
            <w:noProof/>
            <w:webHidden/>
          </w:rPr>
          <w:instrText xml:space="preserve"> PAGEREF _Toc422303974 \h </w:instrText>
        </w:r>
        <w:r>
          <w:rPr>
            <w:noProof/>
            <w:webHidden/>
          </w:rPr>
        </w:r>
        <w:r>
          <w:rPr>
            <w:noProof/>
            <w:webHidden/>
          </w:rPr>
          <w:fldChar w:fldCharType="separate"/>
        </w:r>
        <w:r w:rsidR="00024BB8">
          <w:rPr>
            <w:noProof/>
            <w:webHidden/>
          </w:rPr>
          <w:t>4</w:t>
        </w:r>
        <w:r>
          <w:rPr>
            <w:noProof/>
            <w:webHidden/>
          </w:rPr>
          <w:fldChar w:fldCharType="end"/>
        </w:r>
      </w:hyperlink>
    </w:p>
    <w:p w14:paraId="11E573AC" w14:textId="77777777" w:rsidR="00024BB1" w:rsidRDefault="00024BB1">
      <w:pPr>
        <w:pStyle w:val="TableofFigures"/>
        <w:tabs>
          <w:tab w:val="right" w:leader="dot" w:pos="9016"/>
        </w:tabs>
        <w:rPr>
          <w:noProof/>
          <w:lang w:eastAsia="en-AU"/>
        </w:rPr>
      </w:pPr>
      <w:hyperlink w:anchor="_Toc422303975" w:history="1">
        <w:r w:rsidRPr="00004589">
          <w:rPr>
            <w:rStyle w:val="Hyperlink"/>
            <w:noProof/>
          </w:rPr>
          <w:t>Figure 3: Schematic of critical cooling rate (</w:t>
        </w:r>
        <m:oMath>
          <m:r>
            <w:rPr>
              <w:rStyle w:val="Hyperlink"/>
              <w:rFonts w:ascii="Cambria Math" w:hAnsi="Cambria Math"/>
              <w:noProof/>
            </w:rPr>
            <m:t>Rc</m:t>
          </m:r>
        </m:oMath>
        <w:r w:rsidRPr="00004589">
          <w:rPr>
            <w:rStyle w:val="Hyperlink"/>
            <w:noProof/>
          </w:rPr>
          <w:t>) and maximum sample thickness (</w:t>
        </w:r>
        <m:oMath>
          <m:r>
            <w:rPr>
              <w:rStyle w:val="Hyperlink"/>
              <w:rFonts w:ascii="Cambria Math" w:hAnsi="Cambria Math"/>
              <w:noProof/>
            </w:rPr>
            <m:t>tmax</m:t>
          </m:r>
        </m:oMath>
        <w:r w:rsidRPr="00004589">
          <w:rPr>
            <w:rStyle w:val="Hyperlink"/>
            <w:noProof/>
          </w:rPr>
          <w:t>) as a function of reduced glass transition temperature (</w:t>
        </w:r>
        <m:oMath>
          <m:r>
            <w:rPr>
              <w:rStyle w:val="Hyperlink"/>
              <w:rFonts w:ascii="Cambria Math" w:hAnsi="Cambria Math"/>
              <w:noProof/>
            </w:rPr>
            <m:t>Trg</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004589">
          <w:rPr>
            <w:rStyle w:val="Hyperlink"/>
            <w:noProof/>
          </w:rPr>
          <w:t xml:space="preserve">) for a number of glass forming systems. Note the </w:t>
        </w:r>
        <m:oMath>
          <m:r>
            <w:rPr>
              <w:rStyle w:val="Hyperlink"/>
              <w:rFonts w:ascii="Cambria Math" w:hAnsi="Cambria Math"/>
              <w:noProof/>
            </w:rPr>
            <m:t>Rc</m:t>
          </m:r>
        </m:oMath>
        <w:r w:rsidRPr="00004589">
          <w:rPr>
            <w:rStyle w:val="Hyperlink"/>
            <w:noProof/>
          </w:rPr>
          <w:t xml:space="preserve"> and </w:t>
        </w:r>
        <m:oMath>
          <m:r>
            <w:rPr>
              <w:rStyle w:val="Hyperlink"/>
              <w:rFonts w:ascii="Cambria Math" w:hAnsi="Cambria Math"/>
              <w:noProof/>
            </w:rPr>
            <m:t>tmax</m:t>
          </m:r>
        </m:oMath>
        <w:r w:rsidRPr="00004589">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004589">
          <w:rPr>
            <w:rStyle w:val="Hyperlink"/>
            <w:noProof/>
          </w:rPr>
          <w:t>. Modified from [7].</w:t>
        </w:r>
        <w:r>
          <w:rPr>
            <w:noProof/>
            <w:webHidden/>
          </w:rPr>
          <w:tab/>
        </w:r>
        <w:r>
          <w:rPr>
            <w:noProof/>
            <w:webHidden/>
          </w:rPr>
          <w:fldChar w:fldCharType="begin"/>
        </w:r>
        <w:r>
          <w:rPr>
            <w:noProof/>
            <w:webHidden/>
          </w:rPr>
          <w:instrText xml:space="preserve"> PAGEREF _Toc422303975 \h </w:instrText>
        </w:r>
        <w:r>
          <w:rPr>
            <w:noProof/>
            <w:webHidden/>
          </w:rPr>
        </w:r>
        <w:r>
          <w:rPr>
            <w:noProof/>
            <w:webHidden/>
          </w:rPr>
          <w:fldChar w:fldCharType="separate"/>
        </w:r>
        <w:r w:rsidR="00024BB8">
          <w:rPr>
            <w:noProof/>
            <w:webHidden/>
          </w:rPr>
          <w:t>5</w:t>
        </w:r>
        <w:r>
          <w:rPr>
            <w:noProof/>
            <w:webHidden/>
          </w:rPr>
          <w:fldChar w:fldCharType="end"/>
        </w:r>
      </w:hyperlink>
    </w:p>
    <w:p w14:paraId="2A93514C" w14:textId="77777777" w:rsidR="00024BB1" w:rsidRDefault="00024BB1">
      <w:pPr>
        <w:pStyle w:val="TableofFigures"/>
        <w:tabs>
          <w:tab w:val="right" w:leader="dot" w:pos="9016"/>
        </w:tabs>
        <w:rPr>
          <w:noProof/>
          <w:lang w:eastAsia="en-AU"/>
        </w:rPr>
      </w:pPr>
      <w:hyperlink w:anchor="_Toc422303976" w:history="1">
        <w:r w:rsidRPr="00004589">
          <w:rPr>
            <w:rStyle w:val="Hyperlink"/>
            <w:noProof/>
          </w:rPr>
          <w:t xml:space="preserve">Figure 4: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Pr="00004589">
          <w:rPr>
            <w:rStyle w:val="Hyperlink"/>
            <w:noProof/>
          </w:rPr>
          <w:t xml:space="preserve"> where metallic glass displays excessive plastic deformation. Reproduced from [9].</w:t>
        </w:r>
        <w:r>
          <w:rPr>
            <w:noProof/>
            <w:webHidden/>
          </w:rPr>
          <w:tab/>
        </w:r>
        <w:r>
          <w:rPr>
            <w:noProof/>
            <w:webHidden/>
          </w:rPr>
          <w:fldChar w:fldCharType="begin"/>
        </w:r>
        <w:r>
          <w:rPr>
            <w:noProof/>
            <w:webHidden/>
          </w:rPr>
          <w:instrText xml:space="preserve"> PAGEREF _Toc422303976 \h </w:instrText>
        </w:r>
        <w:r>
          <w:rPr>
            <w:noProof/>
            <w:webHidden/>
          </w:rPr>
        </w:r>
        <w:r>
          <w:rPr>
            <w:noProof/>
            <w:webHidden/>
          </w:rPr>
          <w:fldChar w:fldCharType="separate"/>
        </w:r>
        <w:r w:rsidR="00024BB8">
          <w:rPr>
            <w:noProof/>
            <w:webHidden/>
          </w:rPr>
          <w:t>7</w:t>
        </w:r>
        <w:r>
          <w:rPr>
            <w:noProof/>
            <w:webHidden/>
          </w:rPr>
          <w:fldChar w:fldCharType="end"/>
        </w:r>
      </w:hyperlink>
    </w:p>
    <w:p w14:paraId="70A292D8" w14:textId="77777777" w:rsidR="00024BB1" w:rsidRDefault="00024BB1">
      <w:pPr>
        <w:pStyle w:val="TableofFigures"/>
        <w:tabs>
          <w:tab w:val="right" w:leader="dot" w:pos="9016"/>
        </w:tabs>
        <w:rPr>
          <w:noProof/>
          <w:lang w:eastAsia="en-AU"/>
        </w:rPr>
      </w:pPr>
      <w:hyperlink w:anchor="_Toc422303977" w:history="1">
        <w:r w:rsidRPr="00004589">
          <w:rPr>
            <w:rStyle w:val="Hyperlink"/>
            <w:noProof/>
          </w:rPr>
          <w:t>Figure 5: Schematic of a typical PLD setup showing the incoming laser beam inclined at an approximate 45° angle to the target, and the rotating target and substrate parallel to each other. Modified from [18].</w:t>
        </w:r>
        <w:r>
          <w:rPr>
            <w:noProof/>
            <w:webHidden/>
          </w:rPr>
          <w:tab/>
        </w:r>
        <w:r>
          <w:rPr>
            <w:noProof/>
            <w:webHidden/>
          </w:rPr>
          <w:fldChar w:fldCharType="begin"/>
        </w:r>
        <w:r>
          <w:rPr>
            <w:noProof/>
            <w:webHidden/>
          </w:rPr>
          <w:instrText xml:space="preserve"> PAGEREF _Toc422303977 \h </w:instrText>
        </w:r>
        <w:r>
          <w:rPr>
            <w:noProof/>
            <w:webHidden/>
          </w:rPr>
        </w:r>
        <w:r>
          <w:rPr>
            <w:noProof/>
            <w:webHidden/>
          </w:rPr>
          <w:fldChar w:fldCharType="separate"/>
        </w:r>
        <w:r w:rsidR="00024BB8">
          <w:rPr>
            <w:noProof/>
            <w:webHidden/>
          </w:rPr>
          <w:t>8</w:t>
        </w:r>
        <w:r>
          <w:rPr>
            <w:noProof/>
            <w:webHidden/>
          </w:rPr>
          <w:fldChar w:fldCharType="end"/>
        </w:r>
      </w:hyperlink>
    </w:p>
    <w:p w14:paraId="27E85830" w14:textId="77777777" w:rsidR="00024BB1" w:rsidRDefault="00024BB1">
      <w:pPr>
        <w:pStyle w:val="TableofFigures"/>
        <w:tabs>
          <w:tab w:val="right" w:leader="dot" w:pos="9016"/>
        </w:tabs>
        <w:rPr>
          <w:noProof/>
          <w:lang w:eastAsia="en-AU"/>
        </w:rPr>
      </w:pPr>
      <w:hyperlink w:anchor="_Toc422303978" w:history="1">
        <w:r w:rsidRPr="00004589">
          <w:rPr>
            <w:rStyle w:val="Hyperlink"/>
            <w:noProof/>
          </w:rPr>
          <w:t>Figure 6: Amorphous target XRD scan before (black curve) and after (red curve) PLD showing the shift from characteristic amorphous structure to crystalline. Reproduced from [21].</w:t>
        </w:r>
        <w:r>
          <w:rPr>
            <w:noProof/>
            <w:webHidden/>
          </w:rPr>
          <w:tab/>
        </w:r>
        <w:r>
          <w:rPr>
            <w:noProof/>
            <w:webHidden/>
          </w:rPr>
          <w:fldChar w:fldCharType="begin"/>
        </w:r>
        <w:r>
          <w:rPr>
            <w:noProof/>
            <w:webHidden/>
          </w:rPr>
          <w:instrText xml:space="preserve"> PAGEREF _Toc422303978 \h </w:instrText>
        </w:r>
        <w:r>
          <w:rPr>
            <w:noProof/>
            <w:webHidden/>
          </w:rPr>
        </w:r>
        <w:r>
          <w:rPr>
            <w:noProof/>
            <w:webHidden/>
          </w:rPr>
          <w:fldChar w:fldCharType="separate"/>
        </w:r>
        <w:r w:rsidR="00024BB8">
          <w:rPr>
            <w:noProof/>
            <w:webHidden/>
          </w:rPr>
          <w:t>9</w:t>
        </w:r>
        <w:r>
          <w:rPr>
            <w:noProof/>
            <w:webHidden/>
          </w:rPr>
          <w:fldChar w:fldCharType="end"/>
        </w:r>
      </w:hyperlink>
    </w:p>
    <w:p w14:paraId="178BFCB0" w14:textId="77777777" w:rsidR="00024BB1" w:rsidRDefault="00024BB1">
      <w:pPr>
        <w:pStyle w:val="TableofFigures"/>
        <w:tabs>
          <w:tab w:val="right" w:leader="dot" w:pos="9016"/>
        </w:tabs>
        <w:rPr>
          <w:noProof/>
          <w:lang w:eastAsia="en-AU"/>
        </w:rPr>
      </w:pPr>
      <w:hyperlink w:anchor="_Toc422303979" w:history="1">
        <w:r w:rsidRPr="00004589">
          <w:rPr>
            <w:rStyle w:val="Hyperlink"/>
            <w:noProof/>
          </w:rPr>
          <w:t>Figure 7: Schematic of a typical DC sputtering setup with an Ar working gas. The high-voltage field generates and propels Ar+ cations toward the negative target of material “M.” Dislodged neutral “M” atoms are hurled in all directions with some being deposited onto the positive substrate. Modified from [22].</w:t>
        </w:r>
        <w:r>
          <w:rPr>
            <w:noProof/>
            <w:webHidden/>
          </w:rPr>
          <w:tab/>
        </w:r>
        <w:r>
          <w:rPr>
            <w:noProof/>
            <w:webHidden/>
          </w:rPr>
          <w:fldChar w:fldCharType="begin"/>
        </w:r>
        <w:r>
          <w:rPr>
            <w:noProof/>
            <w:webHidden/>
          </w:rPr>
          <w:instrText xml:space="preserve"> PAGEREF _Toc422303979 \h </w:instrText>
        </w:r>
        <w:r>
          <w:rPr>
            <w:noProof/>
            <w:webHidden/>
          </w:rPr>
        </w:r>
        <w:r>
          <w:rPr>
            <w:noProof/>
            <w:webHidden/>
          </w:rPr>
          <w:fldChar w:fldCharType="separate"/>
        </w:r>
        <w:r w:rsidR="00024BB8">
          <w:rPr>
            <w:noProof/>
            <w:webHidden/>
          </w:rPr>
          <w:t>10</w:t>
        </w:r>
        <w:r>
          <w:rPr>
            <w:noProof/>
            <w:webHidden/>
          </w:rPr>
          <w:fldChar w:fldCharType="end"/>
        </w:r>
      </w:hyperlink>
    </w:p>
    <w:p w14:paraId="706997D8" w14:textId="77777777" w:rsidR="00024BB1" w:rsidRDefault="00024BB1">
      <w:pPr>
        <w:pStyle w:val="TableofFigures"/>
        <w:tabs>
          <w:tab w:val="right" w:leader="dot" w:pos="9016"/>
        </w:tabs>
        <w:rPr>
          <w:noProof/>
          <w:lang w:eastAsia="en-AU"/>
        </w:rPr>
      </w:pPr>
      <w:hyperlink w:anchor="_Toc422303980" w:history="1">
        <w:r w:rsidRPr="00004589">
          <w:rPr>
            <w:rStyle w:val="Hyperlink"/>
            <w:noProof/>
          </w:rPr>
          <w:t xml:space="preserve">Figure 8: Relationship between </w:t>
        </w:r>
        <m:oMath>
          <m:r>
            <w:rPr>
              <w:rStyle w:val="Hyperlink"/>
              <w:rFonts w:ascii="Cambria Math" w:hAnsi="Cambria Math"/>
              <w:noProof/>
            </w:rPr>
            <m:t>Tsub</m:t>
          </m:r>
        </m:oMath>
        <w:r w:rsidRPr="00004589">
          <w:rPr>
            <w:rStyle w:val="Hyperlink"/>
            <w:noProof/>
          </w:rPr>
          <w:t xml:space="preserve"> and </w:t>
        </w:r>
        <m:oMath>
          <m:r>
            <w:rPr>
              <w:rStyle w:val="Hyperlink"/>
              <w:rFonts w:ascii="Cambria Math" w:hAnsi="Cambria Math"/>
              <w:noProof/>
            </w:rPr>
            <m:t>δTg</m:t>
          </m:r>
        </m:oMath>
        <w:r w:rsidRPr="00004589">
          <w:rPr>
            <w:rStyle w:val="Hyperlink"/>
            <w:noProof/>
          </w:rPr>
          <w:t xml:space="preserve"> for the Yu, et al. [30] SMG. Data clearly shows deposition at  </w:t>
        </w:r>
        <m:oMath>
          <m:r>
            <w:rPr>
              <w:rStyle w:val="Hyperlink"/>
              <w:rFonts w:ascii="Cambria Math" w:hAnsi="Cambria Math"/>
              <w:noProof/>
            </w:rPr>
            <m:t>Tsub</m:t>
          </m:r>
        </m:oMath>
        <w:r w:rsidRPr="00004589">
          <w:rPr>
            <w:rStyle w:val="Hyperlink"/>
            <w:noProof/>
          </w:rPr>
          <w:t xml:space="preserve"> outside of the ideal temperature range results in poor USG </w:t>
        </w:r>
        <m:oMath>
          <m:r>
            <w:rPr>
              <w:rStyle w:val="Hyperlink"/>
              <w:rFonts w:ascii="Cambria Math" w:hAnsi="Cambria Math"/>
              <w:noProof/>
            </w:rPr>
            <m:t>δTg</m:t>
          </m:r>
        </m:oMath>
        <w:r w:rsidRPr="00004589">
          <w:rPr>
            <w:rStyle w:val="Hyperlink"/>
            <w:noProof/>
          </w:rPr>
          <w:t xml:space="preserve"> gains. Reproduced from [30].</w:t>
        </w:r>
        <w:r>
          <w:rPr>
            <w:noProof/>
            <w:webHidden/>
          </w:rPr>
          <w:tab/>
        </w:r>
        <w:r>
          <w:rPr>
            <w:noProof/>
            <w:webHidden/>
          </w:rPr>
          <w:fldChar w:fldCharType="begin"/>
        </w:r>
        <w:r>
          <w:rPr>
            <w:noProof/>
            <w:webHidden/>
          </w:rPr>
          <w:instrText xml:space="preserve"> PAGEREF _Toc422303980 \h </w:instrText>
        </w:r>
        <w:r>
          <w:rPr>
            <w:noProof/>
            <w:webHidden/>
          </w:rPr>
        </w:r>
        <w:r>
          <w:rPr>
            <w:noProof/>
            <w:webHidden/>
          </w:rPr>
          <w:fldChar w:fldCharType="separate"/>
        </w:r>
        <w:r w:rsidR="00024BB8">
          <w:rPr>
            <w:noProof/>
            <w:webHidden/>
          </w:rPr>
          <w:t>12</w:t>
        </w:r>
        <w:r>
          <w:rPr>
            <w:noProof/>
            <w:webHidden/>
          </w:rPr>
          <w:fldChar w:fldCharType="end"/>
        </w:r>
      </w:hyperlink>
    </w:p>
    <w:p w14:paraId="1DF3243E" w14:textId="77777777" w:rsidR="00024BB1" w:rsidRDefault="00024BB1">
      <w:pPr>
        <w:pStyle w:val="TableofFigures"/>
        <w:tabs>
          <w:tab w:val="right" w:leader="dot" w:pos="9016"/>
        </w:tabs>
        <w:rPr>
          <w:noProof/>
          <w:lang w:eastAsia="en-AU"/>
        </w:rPr>
      </w:pPr>
      <w:hyperlink w:anchor="_Toc422303981" w:history="1">
        <w:r w:rsidRPr="00004589">
          <w:rPr>
            <w:rStyle w:val="Hyperlink"/>
            <w:noProof/>
          </w:rPr>
          <w:t xml:space="preserve">Figure 9: (a) An integrated DSC trace for the molecular IMC glass system displaying the various values of </w:t>
        </w:r>
        <m:oMath>
          <m:r>
            <w:rPr>
              <w:rStyle w:val="Hyperlink"/>
              <w:rFonts w:ascii="Cambria Math" w:hAnsi="Cambria Math"/>
              <w:noProof/>
            </w:rPr>
            <m:t>Tf</m:t>
          </m:r>
        </m:oMath>
        <w:r w:rsidRPr="00004589">
          <w:rPr>
            <w:rStyle w:val="Hyperlink"/>
            <w:noProof/>
          </w:rPr>
          <w:t xml:space="preserve"> obtained when varying the deposition rate (the coloured lines). Note all deposited glasses have a reduced </w:t>
        </w:r>
        <m:oMath>
          <m:r>
            <w:rPr>
              <w:rStyle w:val="Hyperlink"/>
              <w:rFonts w:ascii="Cambria Math" w:hAnsi="Cambria Math"/>
              <w:noProof/>
            </w:rPr>
            <m:t>Tf</m:t>
          </m:r>
        </m:oMath>
        <w:r w:rsidRPr="00004589">
          <w:rPr>
            <w:rStyle w:val="Hyperlink"/>
            <w:noProof/>
          </w:rPr>
          <w:t xml:space="preserve"> indicating a reduction in enthalpy compared to ordinary glass. (b) An integrated DSC trace for the polymer PMMA system showing increased enthalpy with varied substrate temperature. Reproduced from [34] and [35] respectively.</w:t>
        </w:r>
        <w:r>
          <w:rPr>
            <w:noProof/>
            <w:webHidden/>
          </w:rPr>
          <w:tab/>
        </w:r>
        <w:r>
          <w:rPr>
            <w:noProof/>
            <w:webHidden/>
          </w:rPr>
          <w:fldChar w:fldCharType="begin"/>
        </w:r>
        <w:r>
          <w:rPr>
            <w:noProof/>
            <w:webHidden/>
          </w:rPr>
          <w:instrText xml:space="preserve"> PAGEREF _Toc422303981 \h </w:instrText>
        </w:r>
        <w:r>
          <w:rPr>
            <w:noProof/>
            <w:webHidden/>
          </w:rPr>
        </w:r>
        <w:r>
          <w:rPr>
            <w:noProof/>
            <w:webHidden/>
          </w:rPr>
          <w:fldChar w:fldCharType="separate"/>
        </w:r>
        <w:r w:rsidR="00024BB8">
          <w:rPr>
            <w:noProof/>
            <w:webHidden/>
          </w:rPr>
          <w:t>14</w:t>
        </w:r>
        <w:r>
          <w:rPr>
            <w:noProof/>
            <w:webHidden/>
          </w:rPr>
          <w:fldChar w:fldCharType="end"/>
        </w:r>
      </w:hyperlink>
    </w:p>
    <w:p w14:paraId="13C23239" w14:textId="77777777" w:rsidR="00024BB1" w:rsidRDefault="00024BB1">
      <w:pPr>
        <w:pStyle w:val="TableofFigures"/>
        <w:tabs>
          <w:tab w:val="right" w:leader="dot" w:pos="9016"/>
        </w:tabs>
        <w:rPr>
          <w:noProof/>
          <w:lang w:eastAsia="en-AU"/>
        </w:rPr>
      </w:pPr>
      <w:hyperlink w:anchor="_Toc422303982" w:history="1">
        <w:r w:rsidRPr="00004589">
          <w:rPr>
            <w:rStyle w:val="Hyperlink"/>
            <w:noProof/>
          </w:rPr>
          <w:t>Figure 10: Schematic of glass temperature vs entropy in a typical glass forming system. The Kauzmann temperature (</w:t>
        </w:r>
        <m:oMath>
          <m:r>
            <w:rPr>
              <w:rStyle w:val="Hyperlink"/>
              <w:rFonts w:ascii="Cambria Math" w:hAnsi="Cambria Math"/>
              <w:noProof/>
            </w:rPr>
            <m:t>Tk</m:t>
          </m:r>
        </m:oMath>
        <w:r w:rsidRPr="00004589">
          <w:rPr>
            <w:rStyle w:val="Hyperlink"/>
            <w:noProof/>
          </w:rPr>
          <w:t>) represents the glass transition temperature (</w:t>
        </w:r>
        <m:oMath>
          <m:r>
            <w:rPr>
              <w:rStyle w:val="Hyperlink"/>
              <w:rFonts w:ascii="Cambria Math" w:hAnsi="Cambria Math"/>
              <w:noProof/>
            </w:rPr>
            <m:t>Tg</m:t>
          </m:r>
        </m:oMath>
        <w:r w:rsidRPr="00004589">
          <w:rPr>
            <w:rStyle w:val="Hyperlink"/>
            <w:noProof/>
          </w:rPr>
          <w:t>) of an ideal glass. The blue line is the extrapolated SCL line and the ideal path. Modified from [34].</w:t>
        </w:r>
        <w:r>
          <w:rPr>
            <w:noProof/>
            <w:webHidden/>
          </w:rPr>
          <w:tab/>
        </w:r>
        <w:r>
          <w:rPr>
            <w:noProof/>
            <w:webHidden/>
          </w:rPr>
          <w:fldChar w:fldCharType="begin"/>
        </w:r>
        <w:r>
          <w:rPr>
            <w:noProof/>
            <w:webHidden/>
          </w:rPr>
          <w:instrText xml:space="preserve"> PAGEREF _Toc422303982 \h </w:instrText>
        </w:r>
        <w:r>
          <w:rPr>
            <w:noProof/>
            <w:webHidden/>
          </w:rPr>
        </w:r>
        <w:r>
          <w:rPr>
            <w:noProof/>
            <w:webHidden/>
          </w:rPr>
          <w:fldChar w:fldCharType="separate"/>
        </w:r>
        <w:r w:rsidR="00024BB8">
          <w:rPr>
            <w:noProof/>
            <w:webHidden/>
          </w:rPr>
          <w:t>15</w:t>
        </w:r>
        <w:r>
          <w:rPr>
            <w:noProof/>
            <w:webHidden/>
          </w:rPr>
          <w:fldChar w:fldCharType="end"/>
        </w:r>
      </w:hyperlink>
    </w:p>
    <w:p w14:paraId="1C0D6410" w14:textId="77777777" w:rsidR="00024BB1" w:rsidRDefault="00024BB1">
      <w:pPr>
        <w:pStyle w:val="TableofFigures"/>
        <w:tabs>
          <w:tab w:val="right" w:leader="dot" w:pos="9016"/>
        </w:tabs>
        <w:rPr>
          <w:noProof/>
          <w:lang w:eastAsia="en-AU"/>
        </w:rPr>
      </w:pPr>
      <w:hyperlink w:anchor="_Toc422303983" w:history="1">
        <w:r w:rsidRPr="00004589">
          <w:rPr>
            <w:rStyle w:val="Hyperlink"/>
            <w:noProof/>
          </w:rPr>
          <w:t>Figure 11: Viscosity as a function of reduced inverse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Pr="00004589">
          <w:rPr>
            <w:rStyle w:val="Hyperlink"/>
            <w:noProof/>
          </w:rPr>
          <w:t>) for strong to weak glasses over the flowing range of viscosities. Note the ‘ideal’ strong glass displays a constant exponential slope over the full temperature range, while weaker glass’ slopes very. Reproduced from [36].</w:t>
        </w:r>
        <w:r>
          <w:rPr>
            <w:noProof/>
            <w:webHidden/>
          </w:rPr>
          <w:tab/>
        </w:r>
        <w:r>
          <w:rPr>
            <w:noProof/>
            <w:webHidden/>
          </w:rPr>
          <w:fldChar w:fldCharType="begin"/>
        </w:r>
        <w:r>
          <w:rPr>
            <w:noProof/>
            <w:webHidden/>
          </w:rPr>
          <w:instrText xml:space="preserve"> PAGEREF _Toc422303983 \h </w:instrText>
        </w:r>
        <w:r>
          <w:rPr>
            <w:noProof/>
            <w:webHidden/>
          </w:rPr>
        </w:r>
        <w:r>
          <w:rPr>
            <w:noProof/>
            <w:webHidden/>
          </w:rPr>
          <w:fldChar w:fldCharType="separate"/>
        </w:r>
        <w:r w:rsidR="00024BB8">
          <w:rPr>
            <w:noProof/>
            <w:webHidden/>
          </w:rPr>
          <w:t>16</w:t>
        </w:r>
        <w:r>
          <w:rPr>
            <w:noProof/>
            <w:webHidden/>
          </w:rPr>
          <w:fldChar w:fldCharType="end"/>
        </w:r>
      </w:hyperlink>
    </w:p>
    <w:p w14:paraId="48C48BDC" w14:textId="77777777" w:rsidR="00024BB1" w:rsidRDefault="00024BB1">
      <w:pPr>
        <w:pStyle w:val="TableofFigures"/>
        <w:tabs>
          <w:tab w:val="right" w:leader="dot" w:pos="9016"/>
        </w:tabs>
        <w:rPr>
          <w:noProof/>
          <w:lang w:eastAsia="en-AU"/>
        </w:rPr>
      </w:pPr>
      <w:hyperlink w:anchor="_Toc422303984" w:history="1">
        <w:r w:rsidRPr="00004589">
          <w:rPr>
            <w:rStyle w:val="Hyperlink"/>
            <w:noProof/>
          </w:rPr>
          <w:t>Figure 12: Schematic of the relationship between glass frigidity (</w:t>
        </w:r>
        <m:oMath>
          <m:r>
            <w:rPr>
              <w:rStyle w:val="Hyperlink"/>
              <w:rFonts w:ascii="Cambria Math" w:hAnsi="Cambria Math"/>
              <w:noProof/>
            </w:rPr>
            <m:t>m</m:t>
          </m:r>
        </m:oMath>
        <w:r w:rsidRPr="00004589">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Pr="00004589">
          <w:rPr>
            <w:rStyle w:val="Hyperlink"/>
            <w:noProof/>
          </w:rPr>
          <w:t>) for a selection of metallic, molecular, and polymer USGs. Reproduced from [30].</w:t>
        </w:r>
        <w:r>
          <w:rPr>
            <w:noProof/>
            <w:webHidden/>
          </w:rPr>
          <w:tab/>
        </w:r>
        <w:r>
          <w:rPr>
            <w:noProof/>
            <w:webHidden/>
          </w:rPr>
          <w:fldChar w:fldCharType="begin"/>
        </w:r>
        <w:r>
          <w:rPr>
            <w:noProof/>
            <w:webHidden/>
          </w:rPr>
          <w:instrText xml:space="preserve"> PAGEREF _Toc422303984 \h </w:instrText>
        </w:r>
        <w:r>
          <w:rPr>
            <w:noProof/>
            <w:webHidden/>
          </w:rPr>
        </w:r>
        <w:r>
          <w:rPr>
            <w:noProof/>
            <w:webHidden/>
          </w:rPr>
          <w:fldChar w:fldCharType="separate"/>
        </w:r>
        <w:r w:rsidR="00024BB8">
          <w:rPr>
            <w:noProof/>
            <w:webHidden/>
          </w:rPr>
          <w:t>17</w:t>
        </w:r>
        <w:r>
          <w:rPr>
            <w:noProof/>
            <w:webHidden/>
          </w:rPr>
          <w:fldChar w:fldCharType="end"/>
        </w:r>
      </w:hyperlink>
    </w:p>
    <w:p w14:paraId="37364CCA" w14:textId="77777777" w:rsidR="00024BB1" w:rsidRDefault="00024BB1">
      <w:pPr>
        <w:pStyle w:val="TableofFigures"/>
        <w:tabs>
          <w:tab w:val="right" w:leader="dot" w:pos="9016"/>
        </w:tabs>
        <w:rPr>
          <w:noProof/>
          <w:lang w:eastAsia="en-AU"/>
        </w:rPr>
      </w:pPr>
      <w:hyperlink w:anchor="_Toc422303985" w:history="1">
        <w:r w:rsidRPr="00004589">
          <w:rPr>
            <w:rStyle w:val="Hyperlink"/>
            <w:noProof/>
          </w:rPr>
          <w:t>Figure 13: (a) Relationship between normalised substrate temperature (</w:t>
        </w:r>
        <m:oMath>
          <m:r>
            <w:rPr>
              <w:rStyle w:val="Hyperlink"/>
              <w:rFonts w:ascii="Cambria Math" w:hAnsi="Cambria Math"/>
              <w:noProof/>
            </w:rPr>
            <m:t>Tsub</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Pr="00004589">
          <w:rPr>
            <w:rStyle w:val="Hyperlink"/>
            <w:noProof/>
          </w:rPr>
          <w:t>) and normalised molar volume (</w:t>
        </w:r>
        <m:oMath>
          <m:r>
            <w:rPr>
              <w:rStyle w:val="Hyperlink"/>
              <w:rFonts w:ascii="Cambria Math" w:hAnsi="Cambria Math"/>
              <w:noProof/>
            </w:rPr>
            <m:t>Vm</m:t>
          </m:r>
          <m:r>
            <m:rPr>
              <m:sty m:val="p"/>
            </m:rPr>
            <w:rPr>
              <w:rStyle w:val="Hyperlink"/>
              <w:rFonts w:ascii="Cambria Math" w:hAnsi="Cambria Math"/>
              <w:noProof/>
            </w:rPr>
            <m:t>/</m:t>
          </m:r>
          <m:r>
            <w:rPr>
              <w:rStyle w:val="Hyperlink"/>
              <w:rFonts w:ascii="Cambria Math" w:hAnsi="Cambria Math"/>
              <w:noProof/>
            </w:rPr>
            <m:t>Vm</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Pr="00004589">
          <w:rPr>
            <w:rStyle w:val="Hyperlink"/>
            <w:noProof/>
          </w:rPr>
          <w:t xml:space="preserve">) for several VD molecular glasses showing the greatest density occurs near the intersection of the VD glasses and their extrapolated SCL </w:t>
        </w:r>
        <m:oMath>
          <m:r>
            <w:rPr>
              <w:rStyle w:val="Hyperlink"/>
              <w:rFonts w:ascii="Cambria Math" w:hAnsi="Cambria Math"/>
              <w:noProof/>
            </w:rPr>
            <m:t>Vm</m:t>
          </m:r>
        </m:oMath>
        <w:r w:rsidRPr="00004589">
          <w:rPr>
            <w:rStyle w:val="Hyperlink"/>
            <w:noProof/>
          </w:rPr>
          <w:t xml:space="preserve"> line. (b) Weak relationship </w:t>
        </w:r>
        <w:r w:rsidRPr="00004589">
          <w:rPr>
            <w:rStyle w:val="Hyperlink"/>
            <w:noProof/>
          </w:rPr>
          <w:lastRenderedPageBreak/>
          <w:t>between the normalised intersection temperature (</w:t>
        </w:r>
        <m:oMath>
          <m:r>
            <w:rPr>
              <w:rStyle w:val="Hyperlink"/>
              <w:rFonts w:ascii="Cambria Math" w:hAnsi="Cambria Math"/>
              <w:noProof/>
            </w:rPr>
            <m:t>Ti</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Pr="00004589">
          <w:rPr>
            <w:rStyle w:val="Hyperlink"/>
            <w:noProof/>
          </w:rPr>
          <w:t>) found in (a) and the glass fragility (</w:t>
        </w:r>
        <m:oMath>
          <m:r>
            <w:rPr>
              <w:rStyle w:val="Hyperlink"/>
              <w:rFonts w:ascii="Cambria Math" w:hAnsi="Cambria Math"/>
              <w:noProof/>
            </w:rPr>
            <m:t>m</m:t>
          </m:r>
        </m:oMath>
        <w:r w:rsidRPr="00004589">
          <w:rPr>
            <w:rStyle w:val="Hyperlink"/>
            <w:noProof/>
          </w:rPr>
          <w:t>). (a) Modified from [3] and (b) Reproduced from [3].</w:t>
        </w:r>
        <w:r>
          <w:rPr>
            <w:noProof/>
            <w:webHidden/>
          </w:rPr>
          <w:tab/>
        </w:r>
        <w:r>
          <w:rPr>
            <w:noProof/>
            <w:webHidden/>
          </w:rPr>
          <w:fldChar w:fldCharType="begin"/>
        </w:r>
        <w:r>
          <w:rPr>
            <w:noProof/>
            <w:webHidden/>
          </w:rPr>
          <w:instrText xml:space="preserve"> PAGEREF _Toc422303985 \h </w:instrText>
        </w:r>
        <w:r>
          <w:rPr>
            <w:noProof/>
            <w:webHidden/>
          </w:rPr>
        </w:r>
        <w:r>
          <w:rPr>
            <w:noProof/>
            <w:webHidden/>
          </w:rPr>
          <w:fldChar w:fldCharType="separate"/>
        </w:r>
        <w:r w:rsidR="00024BB8">
          <w:rPr>
            <w:noProof/>
            <w:webHidden/>
          </w:rPr>
          <w:t>18</w:t>
        </w:r>
        <w:r>
          <w:rPr>
            <w:noProof/>
            <w:webHidden/>
          </w:rPr>
          <w:fldChar w:fldCharType="end"/>
        </w:r>
      </w:hyperlink>
    </w:p>
    <w:p w14:paraId="392CC15E" w14:textId="77777777" w:rsidR="00024BB1" w:rsidRDefault="00024BB1">
      <w:pPr>
        <w:pStyle w:val="TableofFigures"/>
        <w:tabs>
          <w:tab w:val="right" w:leader="dot" w:pos="9016"/>
        </w:tabs>
        <w:rPr>
          <w:noProof/>
          <w:lang w:eastAsia="en-AU"/>
        </w:rPr>
      </w:pPr>
      <w:hyperlink w:anchor="_Toc422303986" w:history="1">
        <w:r w:rsidRPr="00004589">
          <w:rPr>
            <w:rStyle w:val="Hyperlink"/>
            <w:noProof/>
          </w:rPr>
          <w:t xml:space="preserve">Figure 14: Tafel Plot showing the positive anodic Tafle slope </w:t>
        </w:r>
        <m:oMath>
          <m:r>
            <w:rPr>
              <w:rStyle w:val="Hyperlink"/>
              <w:rFonts w:ascii="Cambria Math" w:hAnsi="Cambria Math"/>
              <w:noProof/>
            </w:rPr>
            <m:t>βa</m:t>
          </m:r>
        </m:oMath>
        <w:r w:rsidRPr="00004589">
          <w:rPr>
            <w:rStyle w:val="Hyperlink"/>
            <w:noProof/>
          </w:rPr>
          <w:t xml:space="preserve">, negative cathodic Tafle slope </w:t>
        </w:r>
        <m:oMath>
          <m:r>
            <w:rPr>
              <w:rStyle w:val="Hyperlink"/>
              <w:rFonts w:ascii="Cambria Math" w:hAnsi="Cambria Math"/>
              <w:noProof/>
            </w:rPr>
            <m:t>βc</m:t>
          </m:r>
        </m:oMath>
        <w:r w:rsidRPr="00004589">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Pr="00004589">
          <w:rPr>
            <w:rStyle w:val="Hyperlink"/>
            <w:noProof/>
          </w:rPr>
          <w:t xml:space="preserve"> and the </w:t>
        </w:r>
        <m:oMath>
          <m:r>
            <w:rPr>
              <w:rStyle w:val="Hyperlink"/>
              <w:rFonts w:ascii="Cambria Math" w:hAnsi="Cambria Math"/>
              <w:noProof/>
            </w:rPr>
            <m:t>Ecorr</m:t>
          </m:r>
        </m:oMath>
        <w:r w:rsidRPr="00004589">
          <w:rPr>
            <w:rStyle w:val="Hyperlink"/>
            <w:noProof/>
          </w:rPr>
          <w:t xml:space="preserve"> positions [51].</w:t>
        </w:r>
        <w:r>
          <w:rPr>
            <w:noProof/>
            <w:webHidden/>
          </w:rPr>
          <w:tab/>
        </w:r>
        <w:r>
          <w:rPr>
            <w:noProof/>
            <w:webHidden/>
          </w:rPr>
          <w:fldChar w:fldCharType="begin"/>
        </w:r>
        <w:r>
          <w:rPr>
            <w:noProof/>
            <w:webHidden/>
          </w:rPr>
          <w:instrText xml:space="preserve"> PAGEREF _Toc422303986 \h </w:instrText>
        </w:r>
        <w:r>
          <w:rPr>
            <w:noProof/>
            <w:webHidden/>
          </w:rPr>
        </w:r>
        <w:r>
          <w:rPr>
            <w:noProof/>
            <w:webHidden/>
          </w:rPr>
          <w:fldChar w:fldCharType="separate"/>
        </w:r>
        <w:r w:rsidR="00024BB8">
          <w:rPr>
            <w:noProof/>
            <w:webHidden/>
          </w:rPr>
          <w:t>23</w:t>
        </w:r>
        <w:r>
          <w:rPr>
            <w:noProof/>
            <w:webHidden/>
          </w:rPr>
          <w:fldChar w:fldCharType="end"/>
        </w:r>
      </w:hyperlink>
    </w:p>
    <w:p w14:paraId="050300C7" w14:textId="77777777" w:rsidR="00024BB1" w:rsidRDefault="00024BB1">
      <w:pPr>
        <w:pStyle w:val="TableofFigures"/>
        <w:tabs>
          <w:tab w:val="right" w:leader="dot" w:pos="9016"/>
        </w:tabs>
        <w:rPr>
          <w:noProof/>
          <w:lang w:eastAsia="en-AU"/>
        </w:rPr>
      </w:pPr>
      <w:hyperlink w:anchor="_Toc422303987" w:history="1">
        <w:r w:rsidRPr="00004589">
          <w:rPr>
            <w:rStyle w:val="Hyperlink"/>
            <w:noProof/>
          </w:rPr>
          <w:t>Figure 15: Plot of hydrogen evolution generated by Mg</w:t>
        </w:r>
        <w:r w:rsidRPr="00004589">
          <w:rPr>
            <w:rStyle w:val="Hyperlink"/>
            <w:noProof/>
            <w:vertAlign w:val="subscript"/>
          </w:rPr>
          <w:t>60+x</w:t>
        </w:r>
        <w:r w:rsidRPr="00004589">
          <w:rPr>
            <w:rStyle w:val="Hyperlink"/>
            <w:noProof/>
          </w:rPr>
          <w:t>Zn</w:t>
        </w:r>
        <w:r w:rsidRPr="00004589">
          <w:rPr>
            <w:rStyle w:val="Hyperlink"/>
            <w:noProof/>
            <w:vertAlign w:val="subscript"/>
          </w:rPr>
          <w:t>35-x</w:t>
        </w:r>
        <w:r w:rsidRPr="00004589">
          <w:rPr>
            <w:rStyle w:val="Hyperlink"/>
            <w:noProof/>
          </w:rPr>
          <w:t>Ca</w:t>
        </w:r>
        <w:r w:rsidRPr="00004589">
          <w:rPr>
            <w:rStyle w:val="Hyperlink"/>
            <w:noProof/>
            <w:vertAlign w:val="subscript"/>
          </w:rPr>
          <w:t>5</w:t>
        </w:r>
        <w:r w:rsidRPr="00004589">
          <w:rPr>
            <w:rStyle w:val="Hyperlink"/>
            <w:noProof/>
          </w:rPr>
          <w:t xml:space="preserve"> alloys. Note the hydrogen evolution drops off significantly for Zn concentration &gt;28at%. (Filled points are amorphous, open crystalline). Reproduced from [47].</w:t>
        </w:r>
        <w:r>
          <w:rPr>
            <w:noProof/>
            <w:webHidden/>
          </w:rPr>
          <w:tab/>
        </w:r>
        <w:r>
          <w:rPr>
            <w:noProof/>
            <w:webHidden/>
          </w:rPr>
          <w:fldChar w:fldCharType="begin"/>
        </w:r>
        <w:r>
          <w:rPr>
            <w:noProof/>
            <w:webHidden/>
          </w:rPr>
          <w:instrText xml:space="preserve"> PAGEREF _Toc422303987 \h </w:instrText>
        </w:r>
        <w:r>
          <w:rPr>
            <w:noProof/>
            <w:webHidden/>
          </w:rPr>
        </w:r>
        <w:r>
          <w:rPr>
            <w:noProof/>
            <w:webHidden/>
          </w:rPr>
          <w:fldChar w:fldCharType="separate"/>
        </w:r>
        <w:r w:rsidR="00024BB8">
          <w:rPr>
            <w:noProof/>
            <w:webHidden/>
          </w:rPr>
          <w:t>25</w:t>
        </w:r>
        <w:r>
          <w:rPr>
            <w:noProof/>
            <w:webHidden/>
          </w:rPr>
          <w:fldChar w:fldCharType="end"/>
        </w:r>
      </w:hyperlink>
    </w:p>
    <w:p w14:paraId="5F418CA9" w14:textId="77777777" w:rsidR="00024BB1" w:rsidRDefault="00024BB1">
      <w:pPr>
        <w:pStyle w:val="TableofFigures"/>
        <w:tabs>
          <w:tab w:val="right" w:leader="dot" w:pos="9016"/>
        </w:tabs>
        <w:rPr>
          <w:noProof/>
          <w:lang w:eastAsia="en-AU"/>
        </w:rPr>
      </w:pPr>
      <w:hyperlink w:anchor="_Toc422303988" w:history="1">
        <w:r w:rsidRPr="00004589">
          <w:rPr>
            <w:rStyle w:val="Hyperlink"/>
            <w:noProof/>
          </w:rPr>
          <w:t>Figure 16: Screenshot of the MS Excel tool developed for calculating charge weights, checking alloy composition, and taking notes for improvements in future charges.</w:t>
        </w:r>
        <w:r>
          <w:rPr>
            <w:noProof/>
            <w:webHidden/>
          </w:rPr>
          <w:tab/>
        </w:r>
        <w:r>
          <w:rPr>
            <w:noProof/>
            <w:webHidden/>
          </w:rPr>
          <w:fldChar w:fldCharType="begin"/>
        </w:r>
        <w:r>
          <w:rPr>
            <w:noProof/>
            <w:webHidden/>
          </w:rPr>
          <w:instrText xml:space="preserve"> PAGEREF _Toc422303988 \h </w:instrText>
        </w:r>
        <w:r>
          <w:rPr>
            <w:noProof/>
            <w:webHidden/>
          </w:rPr>
        </w:r>
        <w:r>
          <w:rPr>
            <w:noProof/>
            <w:webHidden/>
          </w:rPr>
          <w:fldChar w:fldCharType="separate"/>
        </w:r>
        <w:r w:rsidR="00024BB8">
          <w:rPr>
            <w:noProof/>
            <w:webHidden/>
          </w:rPr>
          <w:t>27</w:t>
        </w:r>
        <w:r>
          <w:rPr>
            <w:noProof/>
            <w:webHidden/>
          </w:rPr>
          <w:fldChar w:fldCharType="end"/>
        </w:r>
      </w:hyperlink>
    </w:p>
    <w:p w14:paraId="70BE1C56" w14:textId="77777777" w:rsidR="00024BB1" w:rsidRDefault="00024BB1">
      <w:pPr>
        <w:pStyle w:val="TableofFigures"/>
        <w:tabs>
          <w:tab w:val="right" w:leader="dot" w:pos="9016"/>
        </w:tabs>
        <w:rPr>
          <w:noProof/>
          <w:lang w:eastAsia="en-AU"/>
        </w:rPr>
      </w:pPr>
      <w:hyperlink w:anchor="_Toc422303989" w:history="1">
        <w:r w:rsidRPr="00004589">
          <w:rPr>
            <w:rStyle w:val="Hyperlink"/>
            <w:noProof/>
          </w:rPr>
          <w:t>Figure 17: (a) boron nitrate coated graphite crucible for induction furnace melting of alloys, (b) cracked amorphous plate, (c) riser cut free from main casting, and (d) drilled and partly shaped target.</w:t>
        </w:r>
        <w:r>
          <w:rPr>
            <w:noProof/>
            <w:webHidden/>
          </w:rPr>
          <w:tab/>
        </w:r>
        <w:r>
          <w:rPr>
            <w:noProof/>
            <w:webHidden/>
          </w:rPr>
          <w:fldChar w:fldCharType="begin"/>
        </w:r>
        <w:r>
          <w:rPr>
            <w:noProof/>
            <w:webHidden/>
          </w:rPr>
          <w:instrText xml:space="preserve"> PAGEREF _Toc422303989 \h </w:instrText>
        </w:r>
        <w:r>
          <w:rPr>
            <w:noProof/>
            <w:webHidden/>
          </w:rPr>
        </w:r>
        <w:r>
          <w:rPr>
            <w:noProof/>
            <w:webHidden/>
          </w:rPr>
          <w:fldChar w:fldCharType="separate"/>
        </w:r>
        <w:r w:rsidR="00024BB8">
          <w:rPr>
            <w:noProof/>
            <w:webHidden/>
          </w:rPr>
          <w:t>28</w:t>
        </w:r>
        <w:r>
          <w:rPr>
            <w:noProof/>
            <w:webHidden/>
          </w:rPr>
          <w:fldChar w:fldCharType="end"/>
        </w:r>
      </w:hyperlink>
    </w:p>
    <w:p w14:paraId="4852137E" w14:textId="77777777" w:rsidR="00024BB1" w:rsidRDefault="00024BB1">
      <w:pPr>
        <w:pStyle w:val="TableofFigures"/>
        <w:tabs>
          <w:tab w:val="right" w:leader="dot" w:pos="9016"/>
        </w:tabs>
        <w:rPr>
          <w:noProof/>
          <w:lang w:eastAsia="en-AU"/>
        </w:rPr>
      </w:pPr>
      <w:hyperlink w:anchor="_Toc422303990" w:history="1">
        <w:r w:rsidRPr="00004589">
          <w:rPr>
            <w:rStyle w:val="Hyperlink"/>
            <w:noProof/>
          </w:rPr>
          <w:t>Figure 18: DSC trace of the 3mm Mg</w:t>
        </w:r>
        <w:r w:rsidRPr="00004589">
          <w:rPr>
            <w:rStyle w:val="Hyperlink"/>
            <w:noProof/>
            <w:vertAlign w:val="subscript"/>
          </w:rPr>
          <w:t>65</w:t>
        </w:r>
        <w:r w:rsidRPr="00004589">
          <w:rPr>
            <w:rStyle w:val="Hyperlink"/>
            <w:noProof/>
          </w:rPr>
          <w:t>Zn</w:t>
        </w:r>
        <w:r w:rsidRPr="00004589">
          <w:rPr>
            <w:rStyle w:val="Hyperlink"/>
            <w:noProof/>
            <w:vertAlign w:val="subscript"/>
          </w:rPr>
          <w:t>30</w:t>
        </w:r>
        <w:r w:rsidRPr="00004589">
          <w:rPr>
            <w:rStyle w:val="Hyperlink"/>
            <w:noProof/>
          </w:rPr>
          <w:t>Ca</w:t>
        </w:r>
        <w:r w:rsidRPr="00004589">
          <w:rPr>
            <w:rStyle w:val="Hyperlink"/>
            <w:noProof/>
            <w:vertAlign w:val="subscript"/>
          </w:rPr>
          <w:t>5</w:t>
        </w:r>
        <w:r w:rsidRPr="00004589">
          <w:rPr>
            <w:rStyle w:val="Hyperlink"/>
            <w:noProof/>
          </w:rPr>
          <w:t xml:space="preserve"> target plate casting. The trace shows clear endothermic troughs indicating  </w:t>
        </w:r>
        <m:oMath>
          <m:r>
            <w:rPr>
              <w:rStyle w:val="Hyperlink"/>
              <w:rFonts w:ascii="Cambria Math" w:hAnsi="Cambria Math"/>
              <w:noProof/>
            </w:rPr>
            <m:t>Tm</m:t>
          </m:r>
        </m:oMath>
        <w:r w:rsidRPr="00004589">
          <w:rPr>
            <w:rStyle w:val="Hyperlink"/>
            <w:noProof/>
          </w:rPr>
          <w:t xml:space="preserve">  and </w:t>
        </w:r>
        <m:oMath>
          <m:r>
            <w:rPr>
              <w:rStyle w:val="Hyperlink"/>
              <w:rFonts w:ascii="Cambria Math" w:hAnsi="Cambria Math"/>
              <w:noProof/>
            </w:rPr>
            <m:t>Tl</m:t>
          </m:r>
        </m:oMath>
        <w:r w:rsidRPr="00004589">
          <w:rPr>
            <w:rStyle w:val="Hyperlink"/>
            <w:noProof/>
          </w:rPr>
          <w:t xml:space="preserve">, but no clear exothermal peaks which would indicate </w:t>
        </w:r>
        <m:oMath>
          <m:r>
            <w:rPr>
              <w:rStyle w:val="Hyperlink"/>
              <w:rFonts w:ascii="Cambria Math" w:hAnsi="Cambria Math"/>
              <w:noProof/>
            </w:rPr>
            <m:t>Tg</m:t>
          </m:r>
        </m:oMath>
        <w:r w:rsidRPr="00004589">
          <w:rPr>
            <w:rStyle w:val="Hyperlink"/>
            <w:noProof/>
          </w:rPr>
          <w:t xml:space="preserve">  and </w:t>
        </w:r>
        <m:oMath>
          <m:r>
            <w:rPr>
              <w:rStyle w:val="Hyperlink"/>
              <w:rFonts w:ascii="Cambria Math" w:hAnsi="Cambria Math"/>
              <w:noProof/>
            </w:rPr>
            <m:t>Tx</m:t>
          </m:r>
        </m:oMath>
        <w:r w:rsidRPr="00004589">
          <w:rPr>
            <w:rStyle w:val="Hyperlink"/>
            <w:noProof/>
          </w:rPr>
          <w:t>. This data suggest the casting is primary crystalline.</w:t>
        </w:r>
        <w:r>
          <w:rPr>
            <w:noProof/>
            <w:webHidden/>
          </w:rPr>
          <w:tab/>
        </w:r>
        <w:r>
          <w:rPr>
            <w:noProof/>
            <w:webHidden/>
          </w:rPr>
          <w:fldChar w:fldCharType="begin"/>
        </w:r>
        <w:r>
          <w:rPr>
            <w:noProof/>
            <w:webHidden/>
          </w:rPr>
          <w:instrText xml:space="preserve"> PAGEREF _Toc422303990 \h </w:instrText>
        </w:r>
        <w:r>
          <w:rPr>
            <w:noProof/>
            <w:webHidden/>
          </w:rPr>
        </w:r>
        <w:r>
          <w:rPr>
            <w:noProof/>
            <w:webHidden/>
          </w:rPr>
          <w:fldChar w:fldCharType="separate"/>
        </w:r>
        <w:r w:rsidR="00024BB8">
          <w:rPr>
            <w:noProof/>
            <w:webHidden/>
          </w:rPr>
          <w:t>32</w:t>
        </w:r>
        <w:r>
          <w:rPr>
            <w:noProof/>
            <w:webHidden/>
          </w:rPr>
          <w:fldChar w:fldCharType="end"/>
        </w:r>
      </w:hyperlink>
    </w:p>
    <w:p w14:paraId="0FC2932E" w14:textId="77777777" w:rsidR="00024BB1" w:rsidRDefault="00024BB1">
      <w:pPr>
        <w:pStyle w:val="TableofFigures"/>
        <w:tabs>
          <w:tab w:val="right" w:leader="dot" w:pos="9016"/>
        </w:tabs>
        <w:rPr>
          <w:noProof/>
          <w:lang w:eastAsia="en-AU"/>
        </w:rPr>
      </w:pPr>
      <w:hyperlink w:anchor="_Toc422303991" w:history="1">
        <w:r w:rsidRPr="00004589">
          <w:rPr>
            <w:rStyle w:val="Hyperlink"/>
            <w:noProof/>
          </w:rPr>
          <w:t>Figure 19: Partial isothermal ternary phase diagram of MgZnCa system at 300°C. Modified from [59].</w:t>
        </w:r>
        <w:r>
          <w:rPr>
            <w:noProof/>
            <w:webHidden/>
          </w:rPr>
          <w:tab/>
        </w:r>
        <w:r>
          <w:rPr>
            <w:noProof/>
            <w:webHidden/>
          </w:rPr>
          <w:fldChar w:fldCharType="begin"/>
        </w:r>
        <w:r>
          <w:rPr>
            <w:noProof/>
            <w:webHidden/>
          </w:rPr>
          <w:instrText xml:space="preserve"> PAGEREF _Toc422303991 \h </w:instrText>
        </w:r>
        <w:r>
          <w:rPr>
            <w:noProof/>
            <w:webHidden/>
          </w:rPr>
        </w:r>
        <w:r>
          <w:rPr>
            <w:noProof/>
            <w:webHidden/>
          </w:rPr>
          <w:fldChar w:fldCharType="separate"/>
        </w:r>
        <w:r w:rsidR="00024BB8">
          <w:rPr>
            <w:noProof/>
            <w:webHidden/>
          </w:rPr>
          <w:t>40</w:t>
        </w:r>
        <w:r>
          <w:rPr>
            <w:noProof/>
            <w:webHidden/>
          </w:rPr>
          <w:fldChar w:fldCharType="end"/>
        </w:r>
      </w:hyperlink>
    </w:p>
    <w:p w14:paraId="36950D59" w14:textId="77777777" w:rsidR="00024BB1" w:rsidRDefault="00024BB1">
      <w:pPr>
        <w:pStyle w:val="TableofFigures"/>
        <w:tabs>
          <w:tab w:val="right" w:leader="dot" w:pos="9016"/>
        </w:tabs>
        <w:rPr>
          <w:noProof/>
          <w:lang w:eastAsia="en-AU"/>
        </w:rPr>
      </w:pPr>
      <w:hyperlink w:anchor="_Toc422303992" w:history="1">
        <w:r w:rsidRPr="00004589">
          <w:rPr>
            <w:rStyle w:val="Hyperlink"/>
            <w:noProof/>
          </w:rPr>
          <w:t>Figure 20: Liquidus Projection ternary phase diagram of MgZnCa system. Reproduced from [62]</w:t>
        </w:r>
        <w:r>
          <w:rPr>
            <w:noProof/>
            <w:webHidden/>
          </w:rPr>
          <w:tab/>
        </w:r>
        <w:r>
          <w:rPr>
            <w:noProof/>
            <w:webHidden/>
          </w:rPr>
          <w:fldChar w:fldCharType="begin"/>
        </w:r>
        <w:r>
          <w:rPr>
            <w:noProof/>
            <w:webHidden/>
          </w:rPr>
          <w:instrText xml:space="preserve"> PAGEREF _Toc422303992 \h </w:instrText>
        </w:r>
        <w:r>
          <w:rPr>
            <w:noProof/>
            <w:webHidden/>
          </w:rPr>
        </w:r>
        <w:r>
          <w:rPr>
            <w:noProof/>
            <w:webHidden/>
          </w:rPr>
          <w:fldChar w:fldCharType="separate"/>
        </w:r>
        <w:r w:rsidR="00024BB8">
          <w:rPr>
            <w:noProof/>
            <w:webHidden/>
          </w:rPr>
          <w:t>41</w:t>
        </w:r>
        <w:r>
          <w:rPr>
            <w:noProof/>
            <w:webHidden/>
          </w:rPr>
          <w:fldChar w:fldCharType="end"/>
        </w:r>
      </w:hyperlink>
    </w:p>
    <w:p w14:paraId="6365485D" w14:textId="3F95FEBD" w:rsidR="00D531CD" w:rsidRDefault="00723FC1">
      <w:r>
        <w:fldChar w:fldCharType="end"/>
      </w:r>
      <w:r w:rsidR="00D531CD">
        <w:br w:type="page"/>
      </w:r>
    </w:p>
    <w:p w14:paraId="52727234" w14:textId="079B03F1" w:rsidR="00D531CD" w:rsidRDefault="00D531CD" w:rsidP="00D531CD">
      <w:pPr>
        <w:pStyle w:val="Heading1"/>
        <w:numPr>
          <w:ilvl w:val="0"/>
          <w:numId w:val="0"/>
        </w:numPr>
      </w:pPr>
      <w:bookmarkStart w:id="7" w:name="_Toc422303901"/>
      <w:r>
        <w:lastRenderedPageBreak/>
        <w:t>List of Tables</w:t>
      </w:r>
      <w:bookmarkEnd w:id="7"/>
    </w:p>
    <w:p w14:paraId="04C7E704" w14:textId="77777777" w:rsidR="00024BB1" w:rsidRDefault="00D531CD">
      <w:pPr>
        <w:pStyle w:val="TableofFigures"/>
        <w:tabs>
          <w:tab w:val="right" w:leader="dot" w:pos="9016"/>
        </w:tabs>
        <w:rPr>
          <w:noProof/>
          <w:lang w:eastAsia="en-AU"/>
        </w:rPr>
      </w:pPr>
      <w:r>
        <w:fldChar w:fldCharType="begin"/>
      </w:r>
      <w:r>
        <w:instrText xml:space="preserve"> TOC \h \z \c "Table" </w:instrText>
      </w:r>
      <w:r>
        <w:fldChar w:fldCharType="separate"/>
      </w:r>
      <w:hyperlink w:anchor="_Toc422303993" w:history="1">
        <w:r w:rsidR="00024BB1" w:rsidRPr="005A0563">
          <w:rPr>
            <w:rStyle w:val="Hyperlink"/>
            <w:noProof/>
          </w:rPr>
          <w:t>Table 1: T</w:t>
        </w:r>
        <w:r w:rsidR="00024BB1" w:rsidRPr="005A0563">
          <w:rPr>
            <w:rStyle w:val="Hyperlink"/>
            <w:noProof/>
            <w:vertAlign w:val="subscript"/>
          </w:rPr>
          <w:t>1</w:t>
        </w:r>
        <w:r w:rsidR="00024BB1" w:rsidRPr="005A0563">
          <w:rPr>
            <w:rStyle w:val="Hyperlink"/>
            <w:noProof/>
          </w:rPr>
          <w:t>, T</w:t>
        </w:r>
        <w:r w:rsidR="00024BB1" w:rsidRPr="005A0563">
          <w:rPr>
            <w:rStyle w:val="Hyperlink"/>
            <w:noProof/>
            <w:vertAlign w:val="subscript"/>
          </w:rPr>
          <w:t>2</w:t>
        </w:r>
        <w:r w:rsidR="00024BB1" w:rsidRPr="005A0563">
          <w:rPr>
            <w:rStyle w:val="Hyperlink"/>
            <w:noProof/>
          </w:rPr>
          <w:t>, and T</w:t>
        </w:r>
        <w:r w:rsidR="00024BB1" w:rsidRPr="005A0563">
          <w:rPr>
            <w:rStyle w:val="Hyperlink"/>
            <w:noProof/>
            <w:vertAlign w:val="subscript"/>
          </w:rPr>
          <w:t>3</w:t>
        </w:r>
        <w:r w:rsidR="00024BB1" w:rsidRPr="005A0563">
          <w:rPr>
            <w:rStyle w:val="Hyperlink"/>
            <w:noProof/>
          </w:rPr>
          <w:t xml:space="preserve"> phases of Figure 19.</w:t>
        </w:r>
        <w:r w:rsidR="00024BB1">
          <w:rPr>
            <w:noProof/>
            <w:webHidden/>
          </w:rPr>
          <w:tab/>
        </w:r>
        <w:r w:rsidR="00024BB1">
          <w:rPr>
            <w:noProof/>
            <w:webHidden/>
          </w:rPr>
          <w:fldChar w:fldCharType="begin"/>
        </w:r>
        <w:r w:rsidR="00024BB1">
          <w:rPr>
            <w:noProof/>
            <w:webHidden/>
          </w:rPr>
          <w:instrText xml:space="preserve"> PAGEREF _Toc422303993 \h </w:instrText>
        </w:r>
        <w:r w:rsidR="00024BB1">
          <w:rPr>
            <w:noProof/>
            <w:webHidden/>
          </w:rPr>
        </w:r>
        <w:r w:rsidR="00024BB1">
          <w:rPr>
            <w:noProof/>
            <w:webHidden/>
          </w:rPr>
          <w:fldChar w:fldCharType="separate"/>
        </w:r>
        <w:r w:rsidR="00024BB8">
          <w:rPr>
            <w:noProof/>
            <w:webHidden/>
          </w:rPr>
          <w:t>40</w:t>
        </w:r>
        <w:r w:rsidR="00024BB1">
          <w:rPr>
            <w:noProof/>
            <w:webHidden/>
          </w:rPr>
          <w:fldChar w:fldCharType="end"/>
        </w:r>
      </w:hyperlink>
    </w:p>
    <w:p w14:paraId="03F640C6" w14:textId="77777777" w:rsidR="00024BB1" w:rsidRDefault="00024BB1">
      <w:pPr>
        <w:pStyle w:val="TableofFigures"/>
        <w:tabs>
          <w:tab w:val="right" w:leader="dot" w:pos="9016"/>
        </w:tabs>
        <w:rPr>
          <w:noProof/>
          <w:lang w:eastAsia="en-AU"/>
        </w:rPr>
      </w:pPr>
      <w:hyperlink w:anchor="_Toc422303994" w:history="1">
        <w:r w:rsidRPr="005A0563">
          <w:rPr>
            <w:rStyle w:val="Hyperlink"/>
            <w:noProof/>
          </w:rPr>
          <w:t xml:space="preserve">Table 2: Known basic BMG properties of several MgZnCa alloys. All temperatures are in °C. Temperature values from [41] have been interpreted from plots, as has </w:t>
        </w:r>
        <m:oMath>
          <m:r>
            <w:rPr>
              <w:rStyle w:val="Hyperlink"/>
              <w:rFonts w:ascii="Cambria Math" w:hAnsi="Cambria Math"/>
              <w:noProof/>
            </w:rPr>
            <m:t>Tg</m:t>
          </m:r>
        </m:oMath>
        <w:r w:rsidRPr="005A0563">
          <w:rPr>
            <w:rStyle w:val="Hyperlink"/>
            <w:noProof/>
          </w:rPr>
          <w:t xml:space="preserve"> from [63]. Compiled from [21, 41, 56, 57, 63].</w:t>
        </w:r>
        <w:r>
          <w:rPr>
            <w:noProof/>
            <w:webHidden/>
          </w:rPr>
          <w:tab/>
        </w:r>
        <w:r>
          <w:rPr>
            <w:noProof/>
            <w:webHidden/>
          </w:rPr>
          <w:fldChar w:fldCharType="begin"/>
        </w:r>
        <w:r>
          <w:rPr>
            <w:noProof/>
            <w:webHidden/>
          </w:rPr>
          <w:instrText xml:space="preserve"> PAGEREF _Toc422303994 \h </w:instrText>
        </w:r>
        <w:r>
          <w:rPr>
            <w:noProof/>
            <w:webHidden/>
          </w:rPr>
        </w:r>
        <w:r>
          <w:rPr>
            <w:noProof/>
            <w:webHidden/>
          </w:rPr>
          <w:fldChar w:fldCharType="separate"/>
        </w:r>
        <w:r w:rsidR="00024BB8">
          <w:rPr>
            <w:noProof/>
            <w:webHidden/>
          </w:rPr>
          <w:t>42</w:t>
        </w:r>
        <w:r>
          <w:rPr>
            <w:noProof/>
            <w:webHidden/>
          </w:rPr>
          <w:fldChar w:fldCharType="end"/>
        </w:r>
      </w:hyperlink>
    </w:p>
    <w:p w14:paraId="493EB7E2" w14:textId="60F2E8A0" w:rsidR="00D531CD" w:rsidRDefault="00D531CD"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8" w:name="_Toc386545839"/>
      <w:bookmarkStart w:id="9" w:name="_Toc422303902"/>
      <w:commentRangeStart w:id="10"/>
      <w:r>
        <w:lastRenderedPageBreak/>
        <w:t>Introduction</w:t>
      </w:r>
      <w:bookmarkEnd w:id="8"/>
      <w:commentRangeEnd w:id="10"/>
      <w:r w:rsidR="003703E9">
        <w:rPr>
          <w:rStyle w:val="CommentReference"/>
          <w:rFonts w:asciiTheme="minorHAnsi" w:eastAsiaTheme="minorEastAsia" w:hAnsiTheme="minorHAnsi" w:cstheme="minorBidi"/>
          <w:b w:val="0"/>
          <w:bCs w:val="0"/>
          <w:smallCaps w:val="0"/>
          <w:color w:val="auto"/>
        </w:rPr>
        <w:commentReference w:id="10"/>
      </w:r>
      <w:bookmarkEnd w:id="9"/>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with tailored bio</w:t>
      </w:r>
      <w:r w:rsidR="00E35ABA" w:rsidRPr="00B162DA">
        <w:t>absorbable</w:t>
      </w:r>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1C4D285" w:rsidR="00DA6B24" w:rsidRDefault="00E35ABA" w:rsidP="00DA6B24">
      <w:r>
        <w:t xml:space="preserve">Thin film metallic glasses (TFMGs) are one technology which </w:t>
      </w:r>
      <w:r w:rsidR="0004388F">
        <w:t>may make this possible. These novel amorphous metallic materials</w:t>
      </w:r>
      <w:r w:rsidR="00EC4F1C">
        <w:t xml:space="preserve"> have</w:t>
      </w:r>
      <w:r w:rsidR="0004388F">
        <w:t xml:space="preserve">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w:t>
      </w:r>
      <w:r w:rsidR="00DA6B24">
        <w:t>potential</w:t>
      </w:r>
      <w:r w:rsidR="00EC4F1C">
        <w:t>ly provide great</w:t>
      </w:r>
      <w:r w:rsidR="00DA6B24">
        <w:t xml:space="preserve"> improvements in wound healing and pain management practices</w:t>
      </w:r>
      <w:r w:rsidR="00BE04A7">
        <w:t>.</w:t>
      </w:r>
    </w:p>
    <w:p w14:paraId="0DF44B07" w14:textId="26CD3825"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posited onto various substrates including;</w:t>
      </w:r>
      <w:r>
        <w:t xml:space="preserve"> </w:t>
      </w:r>
      <w:r w:rsidR="00EC4F1C">
        <w:t xml:space="preserve">silicon wafer, </w:t>
      </w:r>
      <w:r w:rsidR="0058069E">
        <w:t xml:space="preserve">BMGs of similar film composition, </w:t>
      </w:r>
      <w:r w:rsidR="0058069E">
        <w:rPr>
          <w:rFonts w:eastAsia="Times New Roman"/>
          <w:lang w:eastAsia="en-AU"/>
        </w:rPr>
        <w:t>Polycaprolactone</w:t>
      </w:r>
      <w:r w:rsidR="0058069E">
        <w:t xml:space="preserve"> (PCL) scaffold</w:t>
      </w:r>
      <w:r w:rsidR="00BA118D">
        <w:t>s</w:t>
      </w:r>
      <w:r w:rsidR="0058069E">
        <w:t xml:space="preserve">, and </w:t>
      </w:r>
      <w:r w:rsidR="00BA118D">
        <w:t>dissolvable</w:t>
      </w:r>
      <w:r w:rsidR="000B0E8E">
        <w:t xml:space="preserve"> </w:t>
      </w:r>
      <w:r w:rsidR="00BA118D">
        <w:t xml:space="preserve">NaCl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11" w:name="_Toc386545841"/>
      <w:bookmarkStart w:id="12" w:name="_Toc422303903"/>
      <w:commentRangeStart w:id="13"/>
      <w:r>
        <w:lastRenderedPageBreak/>
        <w:t xml:space="preserve">Literature </w:t>
      </w:r>
      <w:r w:rsidR="00333A60">
        <w:t>Survey</w:t>
      </w:r>
      <w:bookmarkEnd w:id="11"/>
      <w:commentRangeEnd w:id="13"/>
      <w:r w:rsidR="009340FE">
        <w:rPr>
          <w:rStyle w:val="CommentReference"/>
          <w:rFonts w:asciiTheme="minorHAnsi" w:eastAsiaTheme="minorEastAsia" w:hAnsiTheme="minorHAnsi" w:cstheme="minorBidi"/>
          <w:b w:val="0"/>
          <w:bCs w:val="0"/>
          <w:smallCaps w:val="0"/>
          <w:color w:val="auto"/>
        </w:rPr>
        <w:commentReference w:id="13"/>
      </w:r>
      <w:bookmarkEnd w:id="12"/>
    </w:p>
    <w:p w14:paraId="16677BCE" w14:textId="6DF09931" w:rsidR="00A0151A" w:rsidRDefault="001F276E" w:rsidP="00F5052B">
      <w:pPr>
        <w:pStyle w:val="Heading2"/>
      </w:pPr>
      <w:bookmarkStart w:id="14" w:name="_Toc386545842"/>
      <w:bookmarkStart w:id="15" w:name="_Toc422303904"/>
      <w:r>
        <w:t>Metallic Glasses (</w:t>
      </w:r>
      <w:r w:rsidR="00A0151A">
        <w:t>MGs</w:t>
      </w:r>
      <w:bookmarkEnd w:id="14"/>
      <w:r>
        <w:t>)</w:t>
      </w:r>
      <w:bookmarkEnd w:id="15"/>
    </w:p>
    <w:p w14:paraId="52CECFDF" w14:textId="6D03A3AA"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9C0CE2">
        <w:t xml:space="preserve"> (LRO)</w:t>
      </w:r>
      <w:r>
        <w:t>.</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w:t>
      </w:r>
      <w:r w:rsidR="00696274">
        <w:t>ing</w:t>
      </w:r>
      <w:r w:rsidR="00CB1C53">
        <w:t xml:space="preserve">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6" w:name="_Toc386545843"/>
      <w:bookmarkStart w:id="17" w:name="_Toc422303905"/>
      <w:r>
        <w:t>MGs Properties</w:t>
      </w:r>
      <w:bookmarkEnd w:id="16"/>
      <w:bookmarkEnd w:id="17"/>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8"/>
      <w:r w:rsidR="00F97BF7">
        <w:t xml:space="preserve">crystalline </w:t>
      </w:r>
      <w:r w:rsidR="00FD3697">
        <w:t>alloys</w:t>
      </w:r>
      <w:r w:rsidR="00F97BF7">
        <w:t xml:space="preserve">. </w:t>
      </w:r>
      <w:commentRangeEnd w:id="18"/>
      <w:r w:rsidR="001774C2">
        <w:rPr>
          <w:rStyle w:val="CommentReference"/>
        </w:rPr>
        <w:commentReference w:id="18"/>
      </w:r>
    </w:p>
    <w:p w14:paraId="4D2E050C" w14:textId="2CB32316" w:rsidR="00F55525" w:rsidRDefault="005B7B7B" w:rsidP="00F55525">
      <w:r>
        <w:t xml:space="preserve">These MG alloys </w:t>
      </w:r>
      <w:r w:rsidR="00260423">
        <w:t xml:space="preserve">also </w:t>
      </w:r>
      <w:r w:rsidR="001068EC">
        <w:t xml:space="preserve">generally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metals. The plastic deformation that is displayed by MGs is via a</w:t>
      </w:r>
      <w:r w:rsidR="004A0E89">
        <w:t xml:space="preserve"> limited</w:t>
      </w:r>
      <w:r w:rsidR="00D83F55">
        <w:t xml:space="preserve"> localised shear band mechanism</w:t>
      </w:r>
      <w:r w:rsidR="004A0E89">
        <w:t xml:space="preserve"> in </w:t>
      </w:r>
      <w:r w:rsidR="00F96368">
        <w:t xml:space="preserve">what is termed the </w:t>
      </w:r>
      <w:r w:rsidR="004A0E89">
        <w:t>shear transfer zone (</w:t>
      </w:r>
      <w:commentRangeStart w:id="19"/>
      <w:r w:rsidR="004A0E89">
        <w:t>STZ</w:t>
      </w:r>
      <w:commentRangeEnd w:id="19"/>
      <w:r w:rsidR="004A0E89">
        <w:rPr>
          <w:rStyle w:val="CommentReference"/>
        </w:rPr>
        <w:commentReference w:id="19"/>
      </w:r>
      <w:r w:rsidR="004A0E89">
        <w:t>).</w:t>
      </w:r>
      <w:r w:rsidR="00D83F55">
        <w:t xml:space="preserve">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w:t>
      </w:r>
      <w:r w:rsidR="005969CE">
        <w:t>This</w:t>
      </w:r>
      <w:r w:rsidR="00F55525">
        <w:t xml:space="preserve"> bonding </w:t>
      </w:r>
      <w:r w:rsidR="005969CE">
        <w:t xml:space="preserve">structure </w:t>
      </w:r>
      <w:r w:rsidR="00F55525">
        <w:t xml:space="preserve">also allows the failure mechanics to shift from brittle to ductile at elevated temperatures, as will be explained. </w:t>
      </w:r>
    </w:p>
    <w:p w14:paraId="35ACD475" w14:textId="69BBA58B" w:rsidR="00AB4811" w:rsidRDefault="00ED0894" w:rsidP="00F5052B">
      <w:pPr>
        <w:pStyle w:val="Heading3"/>
      </w:pPr>
      <w:bookmarkStart w:id="20" w:name="_Toc386545844"/>
      <w:bookmarkStart w:id="21" w:name="_Toc422303906"/>
      <w:r>
        <w:t xml:space="preserve">Theory of MG </w:t>
      </w:r>
      <w:r w:rsidR="00AB4811">
        <w:t>Production</w:t>
      </w:r>
      <w:bookmarkEnd w:id="20"/>
      <w:bookmarkEnd w:id="21"/>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2" w:name="_Toc422303907"/>
      <w:r>
        <w:t xml:space="preserve">Solidification, </w:t>
      </w:r>
      <w:r w:rsidR="00AB4811">
        <w:t>Super Cooled Liquid (SCL)</w:t>
      </w:r>
      <w:r>
        <w:t>,</w:t>
      </w:r>
      <w:r w:rsidR="00E54DC7">
        <w:t xml:space="preserve"> 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2"/>
    </w:p>
    <w:p w14:paraId="42BC2BA6" w14:textId="08B1FD96" w:rsidR="006D1AC1" w:rsidRDefault="009E03A7" w:rsidP="00A47CFD">
      <w:r>
        <w:t>Theoretically m</w:t>
      </w:r>
      <w:r w:rsidR="00807CE8">
        <w:t>ost liquid materials cooled to their 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807CE8">
        <w:t xml:space="preserve">) </w:t>
      </w:r>
      <w:r>
        <w:t xml:space="preserve">will </w:t>
      </w:r>
      <w:r w:rsidR="00A565B3">
        <w:t xml:space="preserve">undergo a phase change into an </w:t>
      </w:r>
      <w:r w:rsidR="00515BD5">
        <w:t>ordered solid with</w:t>
      </w:r>
      <w:r w:rsidR="00807CE8">
        <w:t xml:space="preserve"> </w:t>
      </w:r>
      <w:r w:rsidR="00515BD5">
        <w:t xml:space="preserve">a </w:t>
      </w:r>
      <w:r w:rsidR="00A565B3">
        <w:t xml:space="preserve">repeating </w:t>
      </w:r>
      <w:r w:rsidR="00807CE8">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the</w:t>
      </w:r>
      <w:r w:rsidR="005A11D4">
        <w:t xml:space="preserve"> </w:t>
      </w:r>
      <m:oMath>
        <m:r>
          <w:rPr>
            <w:rFonts w:ascii="Cambria Math" w:hAnsi="Cambria Math"/>
          </w:rPr>
          <m:t>H</m:t>
        </m:r>
      </m:oMath>
      <w:r w:rsidR="005A11D4">
        <w:t xml:space="preserve"> and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1F47F4BB" w14:textId="352F48C2" w:rsidR="00CD1B6E" w:rsidRDefault="008627D0" w:rsidP="00CD1B6E">
      <w:r>
        <w:t>A</w:t>
      </w:r>
      <w:r w:rsidR="00466764">
        <w:t xml:space="preserve"> t</w:t>
      </w:r>
      <w:r w:rsidR="00CD1B6E">
        <w:t>hermodynamical stable</w:t>
      </w:r>
      <w:r>
        <w:t xml:space="preserve"> system is</w:t>
      </w:r>
      <w:r w:rsidR="00CD1B6E">
        <w:t xml:space="preserve"> at the lowest energy as given by Gibb</w:t>
      </w:r>
      <w:r w:rsidR="00186F72">
        <w:t>’s Free E</w:t>
      </w:r>
      <w:r w:rsidR="00CD1B6E">
        <w:t>nergy</w:t>
      </w:r>
      <w:r w:rsidR="00186F72">
        <w:t xml:space="preserve"> Theory</w:t>
      </w:r>
      <w:r w:rsidR="00CD1B6E">
        <w:t>, equation</w:t>
      </w:r>
      <w:r w:rsidR="008009BD">
        <w:t xml:space="preserve"> </w:t>
      </w:r>
      <w:r w:rsidR="008009BD">
        <w:fldChar w:fldCharType="begin"/>
      </w:r>
      <w:r w:rsidR="008009BD">
        <w:instrText xml:space="preserve"> REF _Ref422302575 \h </w:instrText>
      </w:r>
      <w:r w:rsidR="008009BD">
        <w:fldChar w:fldCharType="separate"/>
      </w:r>
      <w:r w:rsidR="00024BB8">
        <w:t>(</w:t>
      </w:r>
      <w:r w:rsidR="00024BB8">
        <w:rPr>
          <w:noProof/>
        </w:rPr>
        <w:t>2</w:t>
      </w:r>
      <w:r w:rsidR="00024BB8">
        <w:t>.</w:t>
      </w:r>
      <w:r w:rsidR="00024BB8">
        <w:rPr>
          <w:noProof/>
        </w:rPr>
        <w:t>1</w:t>
      </w:r>
      <w:r w:rsidR="00024BB8">
        <w:t>)</w:t>
      </w:r>
      <w:r w:rsidR="008009BD">
        <w:fldChar w:fldCharType="end"/>
      </w:r>
      <w:r w:rsidR="00CD1B6E">
        <w:t>, which indicates energy reduces with increasing temperature</w:t>
      </w:r>
      <w:r>
        <w:t xml:space="preserve"> (</w:t>
      </w:r>
      <m:oMath>
        <m:r>
          <w:rPr>
            <w:rFonts w:ascii="Cambria Math" w:hAnsi="Cambria Math"/>
          </w:rPr>
          <m:t>T</m:t>
        </m:r>
      </m:oMath>
      <w:r>
        <w:t>)</w:t>
      </w:r>
      <w:r w:rsidR="00CD1B6E">
        <w:t xml:space="preserve">. </w:t>
      </w:r>
      <w:r w:rsidR="00186F72">
        <w:t xml:space="preserve">At low temperatures the lowest energy is dominated by the </w:t>
      </w:r>
      <w:r w:rsidR="00186F72">
        <w:t>absolute zero</w:t>
      </w:r>
      <w:r w:rsidR="00186F72">
        <w:t xml:space="preserve"> </w:t>
      </w:r>
      <w:r w:rsidR="00186F72">
        <w:t>e</w:t>
      </w:r>
      <w:r w:rsidR="00186F72">
        <w:t>nthalpy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00186F72">
        <w:t>) while t</w:t>
      </w:r>
      <w:r w:rsidR="00CD1B6E">
        <w:t xml:space="preserve">he </w:t>
      </w:r>
      <w:r w:rsidR="00186F72">
        <w:t>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186F72">
        <w:t xml:space="preserve">) </w:t>
      </w:r>
      <w:r w:rsidR="00CD1B6E">
        <w:t xml:space="preserve">slope </w:t>
      </w:r>
      <w:r w:rsidR="00186F72">
        <w:t xml:space="preserve">dominates at higher temperatures. </w:t>
      </w:r>
      <w:r w:rsidR="00CD1B6E">
        <w:t xml:space="preserve">Weakly bonded structures have greater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rsidR="00CD1B6E">
        <w:t xml:space="preserve"> and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CD1B6E">
        <w:t xml:space="preserve"> and hence their slopes vary more rapidly than strongly bonded structures. </w:t>
      </w:r>
      <w:r>
        <w:t>Thus</w:t>
      </w:r>
      <w:r w:rsidR="00CD1B6E">
        <w:t xml:space="preserve"> at low temperatures strongly bonded solids are </w:t>
      </w:r>
      <w:r w:rsidR="00186F72">
        <w:t xml:space="preserve">at the lowest </w:t>
      </w:r>
      <w:r w:rsidR="00CD1B6E">
        <w:t>stable</w:t>
      </w:r>
      <w:r w:rsidR="00186F72">
        <w:t xml:space="preserve"> energy</w:t>
      </w:r>
      <w:r w:rsidR="00CD1B6E">
        <w:t xml:space="preserve">, </w:t>
      </w:r>
      <w:r w:rsidR="00466764">
        <w:t>while</w:t>
      </w:r>
      <w:r w:rsidR="00CD1B6E">
        <w:t xml:space="preserve"> at high</w:t>
      </w:r>
      <w:r w:rsidR="00466764">
        <w:t>er</w:t>
      </w:r>
      <w:r w:rsidR="00CD1B6E">
        <w:t xml:space="preserve"> temperatures weakly bonded liquids </w:t>
      </w:r>
      <w:r w:rsidR="00466764">
        <w:t>become stable</w:t>
      </w:r>
      <w:r w:rsidR="00CD1B6E">
        <w:t xml:space="preserve">, see </w:t>
      </w:r>
      <w:r w:rsidR="00CD1B6E">
        <w:fldChar w:fldCharType="begin"/>
      </w:r>
      <w:r w:rsidR="00CD1B6E">
        <w:instrText xml:space="preserve"> REF _Ref420594258 \h </w:instrText>
      </w:r>
      <w:r w:rsidR="00CD1B6E">
        <w:fldChar w:fldCharType="separate"/>
      </w:r>
      <w:r w:rsidR="00024BB8">
        <w:t xml:space="preserve">Figure </w:t>
      </w:r>
      <w:r w:rsidR="00024BB8">
        <w:rPr>
          <w:noProof/>
        </w:rPr>
        <w:t>1</w:t>
      </w:r>
      <w:r w:rsidR="00CD1B6E">
        <w:fldChar w:fldCharType="end"/>
      </w:r>
      <w:r w:rsidR="00CD1B6E">
        <w:t xml:space="preserve">(b). </w:t>
      </w:r>
    </w:p>
    <w:p w14:paraId="2F67B140" w14:textId="77777777" w:rsidR="00186F72" w:rsidRDefault="00186F72" w:rsidP="00CD1B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CD1B6E" w14:paraId="5F0CB4B7" w14:textId="77777777" w:rsidTr="004C481B">
        <w:tc>
          <w:tcPr>
            <w:tcW w:w="750" w:type="pct"/>
          </w:tcPr>
          <w:p w14:paraId="26847A42" w14:textId="77777777" w:rsidR="00CD1B6E" w:rsidRDefault="00CD1B6E" w:rsidP="004C481B"/>
        </w:tc>
        <w:tc>
          <w:tcPr>
            <w:tcW w:w="3500" w:type="pct"/>
          </w:tcPr>
          <w:p w14:paraId="43530507" w14:textId="77777777" w:rsidR="00CD1B6E" w:rsidRDefault="00CD1B6E" w:rsidP="004C481B">
            <w:pPr>
              <w:keepNext/>
            </w:pPr>
            <m:oMathPara>
              <m:oMath>
                <m:r>
                  <w:rPr>
                    <w:rFonts w:ascii="Cambria Math" w:hAnsi="Cambria Math"/>
                  </w:rPr>
                  <m:t>G=</m:t>
                </m:r>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0</m:t>
                            </m:r>
                          </m:sub>
                          <m:sup>
                            <m:r>
                              <w:rPr>
                                <w:rFonts w:ascii="Cambria Math" w:hAnsi="Cambria Math"/>
                              </w:rPr>
                              <m:t>T</m:t>
                            </m:r>
                          </m:sup>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T</m:t>
                                </m:r>
                              </m:e>
                            </m:d>
                            <m:r>
                              <w:rPr>
                                <w:rFonts w:ascii="Cambria Math" w:hAnsi="Cambria Math"/>
                              </w:rPr>
                              <m:t>dT</m:t>
                            </m:r>
                          </m:e>
                        </m:nary>
                      </m:e>
                    </m:d>
                    <m:r>
                      <w:rPr>
                        <w:rFonts w:ascii="Cambria Math" w:hAnsi="Cambria Math"/>
                      </w:rPr>
                      <m:t>dT</m:t>
                    </m:r>
                  </m:e>
                </m:nary>
              </m:oMath>
            </m:oMathPara>
          </w:p>
        </w:tc>
        <w:tc>
          <w:tcPr>
            <w:tcW w:w="750" w:type="pct"/>
            <w:vAlign w:val="center"/>
          </w:tcPr>
          <w:p w14:paraId="62F4A938" w14:textId="77777777" w:rsidR="00CD1B6E" w:rsidRDefault="00CD1B6E" w:rsidP="004C481B">
            <w:pPr>
              <w:jc w:val="center"/>
            </w:pPr>
            <w:bookmarkStart w:id="23" w:name="_Ref422302575"/>
            <w:r>
              <w:t>(</w:t>
            </w:r>
            <w:r>
              <w:fldChar w:fldCharType="begin"/>
            </w:r>
            <w:r>
              <w:instrText xml:space="preserve"> STYLEREF 1 \s </w:instrText>
            </w:r>
            <w:r>
              <w:fldChar w:fldCharType="separate"/>
            </w:r>
            <w:r w:rsidR="00024BB8">
              <w:rPr>
                <w:noProof/>
              </w:rPr>
              <w:t>2</w:t>
            </w:r>
            <w:r>
              <w:rPr>
                <w:noProof/>
              </w:rPr>
              <w:fldChar w:fldCharType="end"/>
            </w:r>
            <w:r>
              <w:t>.</w:t>
            </w:r>
            <w:r>
              <w:fldChar w:fldCharType="begin"/>
            </w:r>
            <w:r>
              <w:instrText xml:space="preserve"> SEQ Equation \* ARABIC \s 1 </w:instrText>
            </w:r>
            <w:r>
              <w:fldChar w:fldCharType="separate"/>
            </w:r>
            <w:r w:rsidR="00024BB8">
              <w:rPr>
                <w:noProof/>
              </w:rPr>
              <w:t>1</w:t>
            </w:r>
            <w:r>
              <w:rPr>
                <w:noProof/>
              </w:rPr>
              <w:fldChar w:fldCharType="end"/>
            </w:r>
            <w:r>
              <w:t>)</w:t>
            </w:r>
            <w:bookmarkEnd w:id="23"/>
          </w:p>
        </w:tc>
      </w:tr>
    </w:tbl>
    <w:p w14:paraId="2D97B0D5" w14:textId="77777777" w:rsidR="00186F72" w:rsidRDefault="00186F72" w:rsidP="00A47CFD"/>
    <w:p w14:paraId="0F6B7372" w14:textId="43B24D6A" w:rsidR="00CD1B6E" w:rsidRDefault="00CD1B6E" w:rsidP="00A47CFD">
      <w:r>
        <w:t xml:space="preserve">Where </w:t>
      </w:r>
      <m:oMath>
        <m:r>
          <w:rPr>
            <w:rFonts w:ascii="Cambria Math" w:hAnsi="Cambria Math"/>
          </w:rPr>
          <m:t>G</m:t>
        </m:r>
      </m:oMath>
      <w:r>
        <w:t xml:space="preserve"> is the free energy, </w:t>
      </w:r>
      <m:oMath>
        <m:sSub>
          <m:sSubPr>
            <m:ctrlPr>
              <w:rPr>
                <w:rFonts w:ascii="Cambria Math" w:hAnsi="Cambria Math"/>
                <w:i/>
              </w:rPr>
            </m:ctrlPr>
          </m:sSubPr>
          <m:e>
            <m:r>
              <w:rPr>
                <w:rFonts w:ascii="Cambria Math" w:hAnsi="Cambria Math"/>
              </w:rPr>
              <m:t>H</m:t>
            </m:r>
          </m:e>
          <m:sub>
            <m:r>
              <w:rPr>
                <w:rFonts w:ascii="Cambria Math" w:hAnsi="Cambria Math"/>
              </w:rPr>
              <m:t>0</m:t>
            </m:r>
          </m:sub>
        </m:sSub>
      </m:oMath>
      <w:r>
        <w:t xml:space="preserve"> the enthalpy at absolute zero,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t xml:space="preserve"> the heat capacity, and </w:t>
      </w:r>
      <m:oMath>
        <m:r>
          <w:rPr>
            <w:rFonts w:ascii="Cambria Math" w:hAnsi="Cambria Math"/>
          </w:rPr>
          <m:t>T</m:t>
        </m:r>
      </m:oMath>
      <w:r>
        <w:t xml:space="preserve"> the temperature</w:t>
      </w:r>
      <w:r>
        <w:t>.</w:t>
      </w:r>
    </w:p>
    <w:p w14:paraId="5CF6B8F1" w14:textId="42BC6FDF" w:rsidR="004F0738"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w:t>
      </w:r>
      <w:r w:rsidR="00B50DC6">
        <w:t>phase change</w:t>
      </w:r>
      <w:r>
        <w:t xml:space="preserve">. </w:t>
      </w:r>
      <w:r w:rsidR="00DF28B7">
        <w:t xml:space="preserve">This </w:t>
      </w:r>
      <w:r w:rsidR="00073212">
        <w:t>solidification is</w:t>
      </w:r>
      <w:r w:rsidR="00DF28B7">
        <w:t xml:space="preserve"> described by Gibb</w:t>
      </w:r>
      <w:r w:rsidR="00186F72">
        <w:t>’</w:t>
      </w:r>
      <w:r w:rsidR="00DF28B7">
        <w:t>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w:t>
      </w:r>
      <w:r w:rsidR="0051263F">
        <w:t xml:space="preserve">critical </w:t>
      </w:r>
      <w:r w:rsidR="008B7A2F">
        <w:t>size</w:t>
      </w:r>
      <w:r w:rsidR="0051263F">
        <w:t xml:space="preserv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A0FEF">
        <w:t xml:space="preserve">The simpler case of homogenous nucleation is given by equation </w:t>
      </w:r>
      <w:r w:rsidR="00AA0FEF">
        <w:fldChar w:fldCharType="begin"/>
      </w:r>
      <w:r w:rsidR="00AA0FEF">
        <w:instrText xml:space="preserve"> REF _Ref420591724 \h </w:instrText>
      </w:r>
      <w:r w:rsidR="00AA0FEF">
        <w:fldChar w:fldCharType="separate"/>
      </w:r>
      <w:r w:rsidR="00024BB8">
        <w:t>(</w:t>
      </w:r>
      <w:r w:rsidR="00024BB8">
        <w:rPr>
          <w:noProof/>
        </w:rPr>
        <w:t>2</w:t>
      </w:r>
      <w:r w:rsidR="00024BB8">
        <w:t>.</w:t>
      </w:r>
      <w:r w:rsidR="00024BB8">
        <w:rPr>
          <w:noProof/>
        </w:rPr>
        <w:t>2</w:t>
      </w:r>
      <w:r w:rsidR="00024BB8">
        <w:t>)</w:t>
      </w:r>
      <w:r w:rsidR="00AA0FEF">
        <w:fldChar w:fldCharType="end"/>
      </w:r>
      <w:r w:rsidR="004F0738">
        <w:t xml:space="preserve"> </w:t>
      </w:r>
      <w:r w:rsidR="00D22611">
        <w:t xml:space="preserve">which </w:t>
      </w:r>
      <w:r w:rsidR="00DD10FB">
        <w:t xml:space="preserve">is </w:t>
      </w:r>
      <w:r w:rsidR="004F0738">
        <w:t xml:space="preserve">plotted as </w:t>
      </w:r>
      <w:r w:rsidR="004F0738">
        <w:fldChar w:fldCharType="begin"/>
      </w:r>
      <w:r w:rsidR="004F0738">
        <w:instrText xml:space="preserve"> REF _Ref420594258 \h </w:instrText>
      </w:r>
      <w:r w:rsidR="004F0738">
        <w:fldChar w:fldCharType="separate"/>
      </w:r>
      <w:r w:rsidR="00024BB8">
        <w:t xml:space="preserve">Figure </w:t>
      </w:r>
      <w:r w:rsidR="00024BB8">
        <w:rPr>
          <w:noProof/>
        </w:rPr>
        <w:t>1</w:t>
      </w:r>
      <w:r w:rsidR="004F0738">
        <w:fldChar w:fldCharType="end"/>
      </w:r>
      <w:r w:rsidR="004F0738">
        <w:t xml:space="preserve">(a). </w:t>
      </w:r>
    </w:p>
    <w:p w14:paraId="48FE1E12" w14:textId="77777777" w:rsidR="009E03A7" w:rsidRDefault="009E03A7" w:rsidP="00A47CFD"/>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A0FEF" w14:paraId="6217BCCC" w14:textId="77777777" w:rsidTr="006C10AC">
        <w:tc>
          <w:tcPr>
            <w:tcW w:w="750" w:type="pct"/>
          </w:tcPr>
          <w:p w14:paraId="63C6E19A" w14:textId="77777777" w:rsidR="00AA0FEF" w:rsidRDefault="00AA0FEF" w:rsidP="006C10AC"/>
        </w:tc>
        <w:tc>
          <w:tcPr>
            <w:tcW w:w="3500" w:type="pct"/>
          </w:tcPr>
          <w:p w14:paraId="5FC9C6CE" w14:textId="15DD118B" w:rsidR="00DC386A" w:rsidRDefault="00AA0FEF" w:rsidP="00AA0FEF">
            <w:pPr>
              <w:keepNext/>
            </w:pPr>
            <m:oMathPara>
              <m:oMath>
                <m:r>
                  <w:rPr>
                    <w:rFonts w:ascii="Cambria Math" w:hAnsi="Cambria Math"/>
                  </w:rPr>
                  <m:t>∆G(r)=</m:t>
                </m:r>
                <m:d>
                  <m:dPr>
                    <m:ctrlPr>
                      <w:rPr>
                        <w:rFonts w:ascii="Cambria Math" w:hAnsi="Cambria Math"/>
                        <w:i/>
                      </w:rPr>
                    </m:ctrlPr>
                  </m:dPr>
                  <m:e>
                    <m:sSup>
                      <m:sSupPr>
                        <m:ctrlPr>
                          <w:rPr>
                            <w:rFonts w:ascii="Cambria Math" w:hAnsi="Cambria Math"/>
                            <w:i/>
                          </w:rPr>
                        </m:ctrlPr>
                      </m:sSupPr>
                      <m:e>
                        <m:r>
                          <w:rPr>
                            <w:rFonts w:ascii="Cambria Math" w:hAnsi="Cambria Math"/>
                          </w:rPr>
                          <m:t>4πr</m:t>
                        </m:r>
                      </m:e>
                      <m:sup>
                        <m:r>
                          <w:rPr>
                            <w:rFonts w:ascii="Cambria Math" w:hAnsi="Cambria Math"/>
                          </w:rPr>
                          <m:t>2</m:t>
                        </m:r>
                      </m:sup>
                    </m:sSup>
                  </m:e>
                </m:d>
                <m:sSub>
                  <m:sSubPr>
                    <m:ctrlPr>
                      <w:rPr>
                        <w:rFonts w:ascii="Cambria Math" w:hAnsi="Cambria Math"/>
                        <w:i/>
                      </w:rPr>
                    </m:ctrlPr>
                  </m:sSubPr>
                  <m:e>
                    <m:r>
                      <w:rPr>
                        <w:rFonts w:ascii="Cambria Math" w:hAnsi="Cambria Math"/>
                      </w:rPr>
                      <m:t>γ</m:t>
                    </m:r>
                  </m:e>
                  <m:sub>
                    <m:r>
                      <w:rPr>
                        <w:rFonts w:ascii="Cambria Math" w:hAnsi="Cambria Math"/>
                      </w:rPr>
                      <m:t>SL</m:t>
                    </m:r>
                  </m:sub>
                </m:sSub>
                <m:r>
                  <w:rPr>
                    <w:rFonts w:ascii="Cambria Math" w:hAnsi="Cambria Math"/>
                  </w:rPr>
                  <m:t>+(4/3)</m:t>
                </m:r>
                <m:sSup>
                  <m:sSupPr>
                    <m:ctrlPr>
                      <w:rPr>
                        <w:rFonts w:ascii="Cambria Math" w:hAnsi="Cambria Math"/>
                        <w:i/>
                      </w:rPr>
                    </m:ctrlPr>
                  </m:sSupPr>
                  <m:e>
                    <m:r>
                      <w:rPr>
                        <w:rFonts w:ascii="Cambria Math" w:hAnsi="Cambria Math"/>
                      </w:rPr>
                      <m:t>πr</m:t>
                    </m:r>
                  </m:e>
                  <m:sup>
                    <m:r>
                      <w:rPr>
                        <w:rFonts w:ascii="Cambria Math" w:hAnsi="Cambria Math"/>
                      </w:rPr>
                      <m:t>3</m:t>
                    </m:r>
                  </m:sup>
                </m:sSup>
                <m:sSub>
                  <m:sSubPr>
                    <m:ctrlPr>
                      <w:rPr>
                        <w:rFonts w:ascii="Cambria Math" w:hAnsi="Cambria Math"/>
                        <w:i/>
                      </w:rPr>
                    </m:ctrlPr>
                  </m:sSubPr>
                  <m:e>
                    <m:r>
                      <w:rPr>
                        <w:rFonts w:ascii="Cambria Math" w:hAnsi="Cambria Math"/>
                      </w:rPr>
                      <m:t>∆G</m:t>
                    </m:r>
                  </m:e>
                  <m:sub>
                    <m:r>
                      <w:rPr>
                        <w:rFonts w:ascii="Cambria Math" w:hAnsi="Cambria Math"/>
                      </w:rPr>
                      <m:t>V</m:t>
                    </m:r>
                  </m:sub>
                </m:sSub>
              </m:oMath>
            </m:oMathPara>
          </w:p>
        </w:tc>
        <w:tc>
          <w:tcPr>
            <w:tcW w:w="750" w:type="pct"/>
            <w:vAlign w:val="center"/>
          </w:tcPr>
          <w:p w14:paraId="5ADCC252" w14:textId="77777777" w:rsidR="00AA0FEF" w:rsidRDefault="00AA0FEF" w:rsidP="006C10AC">
            <w:pPr>
              <w:jc w:val="center"/>
            </w:pPr>
            <w:bookmarkStart w:id="24" w:name="_Ref420591719"/>
            <w:bookmarkStart w:id="25" w:name="_Ref420591724"/>
            <w:r>
              <w:t>(</w:t>
            </w:r>
            <w:fldSimple w:instr=" STYLEREF 1 \s ">
              <w:r w:rsidR="00024BB8">
                <w:rPr>
                  <w:noProof/>
                </w:rPr>
                <w:t>2</w:t>
              </w:r>
            </w:fldSimple>
            <w:r>
              <w:t>.</w:t>
            </w:r>
            <w:fldSimple w:instr=" SEQ Equation \* ARABIC \s 1 ">
              <w:r w:rsidR="00024BB8">
                <w:rPr>
                  <w:noProof/>
                </w:rPr>
                <w:t>2</w:t>
              </w:r>
            </w:fldSimple>
            <w:bookmarkEnd w:id="24"/>
            <w:r>
              <w:t>)</w:t>
            </w:r>
            <w:bookmarkEnd w:id="25"/>
          </w:p>
        </w:tc>
      </w:tr>
    </w:tbl>
    <w:p w14:paraId="16415782" w14:textId="33CAB7FD" w:rsidR="00AA0FEF" w:rsidRDefault="00AA0FEF" w:rsidP="00A47CFD"/>
    <w:p w14:paraId="7A2EC448" w14:textId="5971A7C3" w:rsidR="004F0738" w:rsidRDefault="004F0738" w:rsidP="00A47CFD">
      <w:r>
        <w:t xml:space="preserve">Where </w:t>
      </w:r>
      <m:oMath>
        <m:r>
          <w:rPr>
            <w:rFonts w:ascii="Cambria Math" w:hAnsi="Cambria Math"/>
          </w:rPr>
          <m:t>∆G</m:t>
        </m:r>
      </m:oMath>
      <w:r>
        <w:t xml:space="preserve"> is the change in free energy, </w:t>
      </w:r>
      <m:oMath>
        <m:r>
          <w:rPr>
            <w:rFonts w:ascii="Cambria Math" w:hAnsi="Cambria Math"/>
          </w:rPr>
          <m:t>r</m:t>
        </m:r>
      </m:oMath>
      <w:r>
        <w:t xml:space="preserve"> the nuclei radius, </w:t>
      </w:r>
      <m:oMath>
        <m:sSub>
          <m:sSubPr>
            <m:ctrlPr>
              <w:rPr>
                <w:rFonts w:ascii="Cambria Math" w:hAnsi="Cambria Math"/>
                <w:i/>
              </w:rPr>
            </m:ctrlPr>
          </m:sSubPr>
          <m:e>
            <m:r>
              <w:rPr>
                <w:rFonts w:ascii="Cambria Math" w:hAnsi="Cambria Math"/>
              </w:rPr>
              <m:t>γ</m:t>
            </m:r>
          </m:e>
          <m:sub>
            <m:r>
              <w:rPr>
                <w:rFonts w:ascii="Cambria Math" w:hAnsi="Cambria Math"/>
              </w:rPr>
              <m:t>SL</m:t>
            </m:r>
          </m:sub>
        </m:sSub>
      </m:oMath>
      <w:r>
        <w:t xml:space="preserve"> the surface energy, and </w:t>
      </w:r>
      <m:oMath>
        <m:sSub>
          <m:sSubPr>
            <m:ctrlPr>
              <w:rPr>
                <w:rFonts w:ascii="Cambria Math" w:hAnsi="Cambria Math"/>
                <w:i/>
              </w:rPr>
            </m:ctrlPr>
          </m:sSubPr>
          <m:e>
            <m:r>
              <w:rPr>
                <w:rFonts w:ascii="Cambria Math" w:hAnsi="Cambria Math"/>
              </w:rPr>
              <m:t>∆G</m:t>
            </m:r>
          </m:e>
          <m:sub>
            <m:r>
              <w:rPr>
                <w:rFonts w:ascii="Cambria Math" w:hAnsi="Cambria Math"/>
              </w:rPr>
              <m:t>V</m:t>
            </m:r>
          </m:sub>
        </m:sSub>
      </m:oMath>
      <w:r>
        <w:t xml:space="preserve"> the </w:t>
      </w:r>
      <w:r w:rsidR="003B55FC">
        <w:t>reduction</w:t>
      </w:r>
      <w:r>
        <w:t xml:space="preserve"> in volume energ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3"/>
        <w:gridCol w:w="4483"/>
      </w:tblGrid>
      <w:tr w:rsidR="00AA0FEF" w14:paraId="7163B5B1" w14:textId="77777777" w:rsidTr="00397A90">
        <w:tc>
          <w:tcPr>
            <w:tcW w:w="4524" w:type="dxa"/>
          </w:tcPr>
          <w:p w14:paraId="0F032C4A" w14:textId="610C3B3A" w:rsidR="00AA0FEF" w:rsidRDefault="004133E2" w:rsidP="00397A90">
            <w:pPr>
              <w:keepNext/>
            </w:pPr>
            <w:r>
              <w:rPr>
                <w:noProof/>
                <w:lang w:eastAsia="en-AU"/>
              </w:rPr>
              <mc:AlternateContent>
                <mc:Choice Requires="wps">
                  <w:drawing>
                    <wp:anchor distT="0" distB="0" distL="114300" distR="114300" simplePos="0" relativeHeight="251688960" behindDoc="0" locked="0" layoutInCell="1" allowOverlap="1" wp14:anchorId="1BFAF43F" wp14:editId="786FF52C">
                      <wp:simplePos x="0" y="0"/>
                      <wp:positionH relativeFrom="column">
                        <wp:posOffset>-68664</wp:posOffset>
                      </wp:positionH>
                      <wp:positionV relativeFrom="paragraph">
                        <wp:posOffset>263262</wp:posOffset>
                      </wp:positionV>
                      <wp:extent cx="419100" cy="276225"/>
                      <wp:effectExtent l="0" t="0" r="0" b="0"/>
                      <wp:wrapNone/>
                      <wp:docPr id="66" name="Text Box 66"/>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77F31D4" w14:textId="77777777" w:rsidR="007232A1" w:rsidRPr="002F2A2A" w:rsidRDefault="007232A1" w:rsidP="004133E2">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BFAF43F" id="_x0000_t202" coordsize="21600,21600" o:spt="202" path="m,l,21600r21600,l21600,xe">
                      <v:stroke joinstyle="miter"/>
                      <v:path gradientshapeok="t" o:connecttype="rect"/>
                    </v:shapetype>
                    <v:shape id="Text Box 66" o:spid="_x0000_s1026" type="#_x0000_t202" style="position:absolute;left:0;text-align:left;margin-left:-5.4pt;margin-top:20.75pt;width:33pt;height:21.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" filled="f" stroked="f" strokeweight=".5pt">
                      <v:textbox>
                        <w:txbxContent>
                          <w:p w14:paraId="077F31D4" w14:textId="77777777" w:rsidR="007232A1" w:rsidRPr="002F2A2A" w:rsidRDefault="007232A1" w:rsidP="004133E2">
                            <w:pPr>
                              <w:rPr>
                                <w:b/>
                              </w:rPr>
                            </w:pPr>
                            <w:r w:rsidRPr="002F2A2A">
                              <w:rPr>
                                <w:b/>
                              </w:rPr>
                              <w:t>(a)</w:t>
                            </w:r>
                          </w:p>
                        </w:txbxContent>
                      </v:textbox>
                    </v:shape>
                  </w:pict>
                </mc:Fallback>
              </mc:AlternateContent>
            </w:r>
            <w:r w:rsidR="00AA0FEF">
              <w:rPr>
                <w:noProof/>
                <w:lang w:eastAsia="en-AU"/>
              </w:rPr>
              <w:drawing>
                <wp:inline distT="0" distB="0" distL="0" distR="0" wp14:anchorId="6EA80EAC" wp14:editId="44015D14">
                  <wp:extent cx="2769154" cy="2412000"/>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nucleation_free_energy.png"/>
                          <pic:cNvPicPr/>
                        </pic:nvPicPr>
                        <pic:blipFill rotWithShape="1">
                          <a:blip r:embed="rId13" cstate="print">
                            <a:extLst>
                              <a:ext uri="{28A0092B-C50C-407E-A947-70E740481C1C}">
                                <a14:useLocalDpi xmlns:a14="http://schemas.microsoft.com/office/drawing/2010/main" val="0"/>
                              </a:ext>
                            </a:extLst>
                          </a:blip>
                          <a:srcRect l="5021" r="9303"/>
                          <a:stretch/>
                        </pic:blipFill>
                        <pic:spPr bwMode="auto">
                          <a:xfrm>
                            <a:off x="0" y="0"/>
                            <a:ext cx="2769154" cy="2412000"/>
                          </a:xfrm>
                          <a:prstGeom prst="rect">
                            <a:avLst/>
                          </a:prstGeom>
                          <a:ln>
                            <a:noFill/>
                          </a:ln>
                          <a:extLst>
                            <a:ext uri="{53640926-AAD7-44D8-BBD7-CCE9431645EC}">
                              <a14:shadowObscured xmlns:a14="http://schemas.microsoft.com/office/drawing/2010/main"/>
                            </a:ext>
                          </a:extLst>
                        </pic:spPr>
                      </pic:pic>
                    </a:graphicData>
                  </a:graphic>
                </wp:inline>
              </w:drawing>
            </w:r>
          </w:p>
        </w:tc>
        <w:tc>
          <w:tcPr>
            <w:tcW w:w="4502" w:type="dxa"/>
          </w:tcPr>
          <w:p w14:paraId="07C6D19A" w14:textId="2D491316" w:rsidR="00AA0FEF" w:rsidRDefault="004133E2" w:rsidP="00A47CFD">
            <w:r>
              <w:rPr>
                <w:noProof/>
                <w:lang w:eastAsia="en-AU"/>
              </w:rPr>
              <mc:AlternateContent>
                <mc:Choice Requires="wps">
                  <w:drawing>
                    <wp:anchor distT="0" distB="0" distL="114300" distR="114300" simplePos="0" relativeHeight="251686912" behindDoc="0" locked="0" layoutInCell="1" allowOverlap="1" wp14:anchorId="75661DD0" wp14:editId="2E6DFCCF">
                      <wp:simplePos x="0" y="0"/>
                      <wp:positionH relativeFrom="column">
                        <wp:posOffset>-92626</wp:posOffset>
                      </wp:positionH>
                      <wp:positionV relativeFrom="paragraph">
                        <wp:posOffset>253940</wp:posOffset>
                      </wp:positionV>
                      <wp:extent cx="419100" cy="276225"/>
                      <wp:effectExtent l="0" t="0" r="0" b="0"/>
                      <wp:wrapNone/>
                      <wp:docPr id="65" name="Text Box 65"/>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674513F" w14:textId="66A783CC" w:rsidR="007232A1" w:rsidRPr="002F2A2A" w:rsidRDefault="007232A1" w:rsidP="004133E2">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661DD0" id="Text Box 65" o:spid="_x0000_s1027" type="#_x0000_t202" style="position:absolute;left:0;text-align:left;margin-left:-7.3pt;margin-top:20pt;width:33pt;height:21.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" filled="f" stroked="f" strokeweight=".5pt">
                      <v:textbox>
                        <w:txbxContent>
                          <w:p w14:paraId="5674513F" w14:textId="66A783CC" w:rsidR="007232A1" w:rsidRPr="002F2A2A" w:rsidRDefault="007232A1" w:rsidP="004133E2">
                            <w:pPr>
                              <w:rPr>
                                <w:b/>
                              </w:rPr>
                            </w:pPr>
                            <w:r>
                              <w:rPr>
                                <w:b/>
                              </w:rPr>
                              <w:t>(b</w:t>
                            </w:r>
                            <w:r w:rsidRPr="002F2A2A">
                              <w:rPr>
                                <w:b/>
                              </w:rPr>
                              <w:t>)</w:t>
                            </w:r>
                          </w:p>
                        </w:txbxContent>
                      </v:textbox>
                    </v:shape>
                  </w:pict>
                </mc:Fallback>
              </mc:AlternateContent>
            </w:r>
            <w:r w:rsidR="006C10AC">
              <w:rPr>
                <w:noProof/>
                <w:lang w:eastAsia="en-AU"/>
              </w:rPr>
              <w:drawing>
                <wp:inline distT="0" distB="0" distL="0" distR="0" wp14:anchorId="6843A5E5" wp14:editId="5B25B38D">
                  <wp:extent cx="2730776" cy="241200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gibbs_free_energy.png"/>
                          <pic:cNvPicPr/>
                        </pic:nvPicPr>
                        <pic:blipFill rotWithShape="1">
                          <a:blip r:embed="rId14" cstate="print">
                            <a:extLst>
                              <a:ext uri="{28A0092B-C50C-407E-A947-70E740481C1C}">
                                <a14:useLocalDpi xmlns:a14="http://schemas.microsoft.com/office/drawing/2010/main" val="0"/>
                              </a:ext>
                            </a:extLst>
                          </a:blip>
                          <a:srcRect l="6208" r="9305"/>
                          <a:stretch/>
                        </pic:blipFill>
                        <pic:spPr bwMode="auto">
                          <a:xfrm>
                            <a:off x="0" y="0"/>
                            <a:ext cx="2730776" cy="24120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20233D97" w14:textId="2A50B3A0" w:rsidR="009E03A7" w:rsidRDefault="00397A90" w:rsidP="00CD1B6E">
      <w:pPr>
        <w:pStyle w:val="Caption"/>
      </w:pPr>
      <w:bookmarkStart w:id="26" w:name="_Ref420594258"/>
      <w:bookmarkStart w:id="27" w:name="_Toc422303973"/>
      <w:r>
        <w:t xml:space="preserve">Figure </w:t>
      </w:r>
      <w:fldSimple w:instr=" SEQ Figure \* ARABIC ">
        <w:r w:rsidR="00024BB8">
          <w:rPr>
            <w:noProof/>
          </w:rPr>
          <w:t>1</w:t>
        </w:r>
      </w:fldSimple>
      <w:bookmarkEnd w:id="26"/>
      <w:r>
        <w:t xml:space="preserve">: (a) Homogeneous </w:t>
      </w:r>
      <w:r w:rsidR="00C65002">
        <w:t>nuclei within the liquid must reach the critical radius (</w:t>
      </w:r>
      <m:oMath>
        <m:sSup>
          <m:sSupPr>
            <m:ctrlPr>
              <w:rPr>
                <w:rFonts w:ascii="Cambria Math" w:hAnsi="Cambria Math"/>
              </w:rPr>
            </m:ctrlPr>
          </m:sSupPr>
          <m:e>
            <m:r>
              <w:rPr>
                <w:rFonts w:ascii="Cambria Math" w:hAnsi="Cambria Math"/>
              </w:rPr>
              <m:t>r</m:t>
            </m:r>
          </m:e>
          <m:sup>
            <m:r>
              <w:rPr>
                <w:rFonts w:ascii="Cambria Math" w:hAnsi="Cambria Math"/>
              </w:rPr>
              <m:t>*</m:t>
            </m:r>
          </m:sup>
        </m:sSup>
      </m:oMath>
      <w:r w:rsidR="00C65002" w:rsidRPr="00C65002">
        <w:t xml:space="preserve">) </w:t>
      </w:r>
      <w:r w:rsidR="00141999">
        <w:t>of</w:t>
      </w:r>
      <w:r w:rsidR="00C65002">
        <w:t xml:space="preserve"> the nucleation barrier energy (</w:t>
      </w:r>
      <m:oMath>
        <m:sSup>
          <m:sSupPr>
            <m:ctrlPr>
              <w:rPr>
                <w:rFonts w:ascii="Cambria Math" w:hAnsi="Cambria Math"/>
              </w:rPr>
            </m:ctrlPr>
          </m:sSupPr>
          <m:e>
            <m:r>
              <w:rPr>
                <w:rFonts w:ascii="Cambria Math" w:hAnsi="Cambria Math"/>
              </w:rPr>
              <m:t>∆G</m:t>
            </m:r>
          </m:e>
          <m:sup>
            <m:r>
              <w:rPr>
                <w:rFonts w:ascii="Cambria Math" w:hAnsi="Cambria Math"/>
              </w:rPr>
              <m:t>*</m:t>
            </m:r>
          </m:sup>
        </m:sSup>
      </m:oMath>
      <w:r w:rsidR="00C65002" w:rsidRPr="00C65002">
        <w:t>)</w:t>
      </w:r>
      <w:r w:rsidR="00C65002">
        <w:t xml:space="preserve"> to initiate crystalline growth.</w:t>
      </w:r>
      <w:r>
        <w:t xml:space="preserve"> </w:t>
      </w:r>
      <w:r w:rsidR="00972809">
        <w:t xml:space="preserve">(b) </w:t>
      </w:r>
      <w:r w:rsidR="00141999">
        <w:t>Thermodynamically stable materials are always at the lowest Free Energy</w:t>
      </w:r>
      <w:r w:rsidR="00A43976">
        <w:t xml:space="preserve"> (</w:t>
      </w:r>
      <m:oMath>
        <m:r>
          <w:rPr>
            <w:rFonts w:ascii="Cambria Math" w:hAnsi="Cambria Math"/>
          </w:rPr>
          <m:t>G</m:t>
        </m:r>
      </m:oMath>
      <w:r w:rsidR="00A43976">
        <w:t>)</w:t>
      </w:r>
      <w:r w:rsidR="008766C1">
        <w:t xml:space="preserve"> state, but can exist in unstable higher free energy </w:t>
      </w:r>
      <w:commentRangeStart w:id="28"/>
      <w:r w:rsidR="008766C1">
        <w:t>states if there is no driving force for the energy reduction</w:t>
      </w:r>
      <w:commentRangeEnd w:id="28"/>
      <w:r w:rsidR="00CF320F">
        <w:rPr>
          <w:rStyle w:val="CommentReference"/>
          <w:i w:val="0"/>
          <w:iCs w:val="0"/>
          <w:color w:val="auto"/>
        </w:rPr>
        <w:commentReference w:id="28"/>
      </w:r>
      <w:r w:rsidR="008766C1">
        <w:t>.</w:t>
      </w:r>
      <w:bookmarkEnd w:id="27"/>
      <w:r w:rsidR="008766C1">
        <w:t xml:space="preserve"> </w:t>
      </w:r>
    </w:p>
    <w:p w14:paraId="4FBFF5C5" w14:textId="2F105FE4" w:rsidR="000B0709" w:rsidRDefault="00332087" w:rsidP="00C422C7">
      <w:r>
        <w:t xml:space="preserve">When </w:t>
      </w:r>
      <w:r w:rsidR="00CF2637">
        <w:t>a</w:t>
      </w:r>
      <w:r>
        <w:t xml:space="preserve"> liquid is cooled below its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its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B0709">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365FC8">
        <w:fldChar w:fldCharType="separate"/>
      </w:r>
      <w:r w:rsidR="000B0709">
        <w:rPr>
          <w:noProof/>
        </w:rPr>
        <w:t>[2, 3]</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B23E31" w:rsidRPr="00B23E31">
        <w:t xml:space="preserve">Note </w:t>
      </w:r>
      <w:r w:rsidR="00DD2BAC">
        <w:t>t</w:t>
      </w:r>
      <w:r w:rsidR="002F23C0">
        <w:t>his</w:t>
      </w:r>
      <w:r w:rsidR="00DD2BAC">
        <w:t xml:space="preserve"> transition</w:t>
      </w:r>
      <w:r w:rsidR="00B23E31" w:rsidRPr="00B23E31">
        <w:t xml:space="preserve"> is not a phase change but instead a kinetic event, meaning the material is not technically </w:t>
      </w:r>
      <w:commentRangeStart w:id="29"/>
      <w:r w:rsidR="00B23E31" w:rsidRPr="00B23E31">
        <w:t>thermodynamically or kinetically stable</w:t>
      </w:r>
      <w:commentRangeEnd w:id="29"/>
      <w:r w:rsidR="00DD2BAC">
        <w:rPr>
          <w:rStyle w:val="CommentReference"/>
        </w:rPr>
        <w:commentReference w:id="29"/>
      </w:r>
      <w:r w:rsidR="00DD2BAC">
        <w:t xml:space="preserve">, but is treated as </w:t>
      </w:r>
      <w:r w:rsidR="00EF29AA">
        <w:t>stable</w:t>
      </w:r>
      <w:r w:rsidR="00DD2BAC">
        <w:t xml:space="preserve"> since the glass does not possess the required </w:t>
      </w:r>
      <w:r w:rsidR="002F23C0">
        <w:t xml:space="preserve">kinetic </w:t>
      </w:r>
      <w:r w:rsidR="00DD2BAC">
        <w:t xml:space="preserve">energy to transform into a more stable </w:t>
      </w:r>
      <w:r w:rsidR="002F23C0">
        <w:t>structure</w:t>
      </w:r>
      <w:r w:rsidR="00B23E31" w:rsidRPr="00B23E31">
        <w:t xml:space="preserve"> </w:t>
      </w:r>
      <w:r w:rsidR="00B23E31" w:rsidRPr="00B23E31">
        <w:fldChar w:fldCharType="begin"/>
      </w:r>
      <w:r w:rsidR="00B23E31" w:rsidRPr="00B23E31">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B23E31" w:rsidRPr="00B23E31">
        <w:fldChar w:fldCharType="separate"/>
      </w:r>
      <w:r w:rsidR="00B23E31" w:rsidRPr="00B23E31">
        <w:rPr>
          <w:noProof/>
        </w:rPr>
        <w:t>[2, 3]</w:t>
      </w:r>
      <w:r w:rsidR="00B23E31" w:rsidRPr="00B23E31">
        <w:fldChar w:fldCharType="end"/>
      </w:r>
      <w:r w:rsidR="00B23E31" w:rsidRPr="00B23E31">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r w:rsidR="00991219">
        <w:t xml:space="preserve">see </w:t>
      </w:r>
      <w:r w:rsidR="00991219">
        <w:fldChar w:fldCharType="begin"/>
      </w:r>
      <w:r w:rsidR="00991219">
        <w:instrText xml:space="preserve"> REF _Ref392600528 \h </w:instrText>
      </w:r>
      <w:r w:rsidR="00991219">
        <w:fldChar w:fldCharType="separate"/>
      </w:r>
      <w:r w:rsidR="00024BB8">
        <w:t xml:space="preserve">Figure </w:t>
      </w:r>
      <w:r w:rsidR="00024BB8">
        <w:rPr>
          <w:noProof/>
        </w:rPr>
        <w:t>2</w:t>
      </w:r>
      <w:r w:rsidR="00991219">
        <w:fldChar w:fldCharType="end"/>
      </w:r>
      <w:r w:rsidR="00991219">
        <w:t>.</w:t>
      </w:r>
      <w:r w:rsidR="000B0709">
        <w:t xml:space="preserve"> </w:t>
      </w:r>
    </w:p>
    <w:p w14:paraId="4322FFC0" w14:textId="01B5B4D3" w:rsidR="00C422C7" w:rsidRDefault="00C422C7" w:rsidP="00C422C7">
      <w:pPr>
        <w:keepNext/>
        <w:jc w:val="center"/>
      </w:pPr>
      <w:r>
        <w:rPr>
          <w:noProof/>
          <w:lang w:eastAsia="en-AU"/>
        </w:rPr>
        <w:lastRenderedPageBreak/>
        <w:drawing>
          <wp:inline distT="0" distB="0" distL="0" distR="0" wp14:anchorId="20191937" wp14:editId="5E8D4C2E">
            <wp:extent cx="3391017" cy="3383057"/>
            <wp:effectExtent l="0" t="0" r="0" b="825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391017" cy="3383057"/>
                    </a:xfrm>
                    <a:prstGeom prst="rect">
                      <a:avLst/>
                    </a:prstGeom>
                  </pic:spPr>
                </pic:pic>
              </a:graphicData>
            </a:graphic>
          </wp:inline>
        </w:drawing>
      </w:r>
    </w:p>
    <w:p w14:paraId="0D23B1E9" w14:textId="2F61C9D3" w:rsidR="00C422C7" w:rsidRDefault="00C422C7" w:rsidP="00DE271C">
      <w:pPr>
        <w:pStyle w:val="Caption"/>
      </w:pPr>
      <w:bookmarkStart w:id="30" w:name="_Ref392600528"/>
      <w:bookmarkStart w:id="31" w:name="_Toc422303974"/>
      <w:r>
        <w:t xml:space="preserve">Figure </w:t>
      </w:r>
      <w:fldSimple w:instr=" SEQ Figure \* ARABIC ">
        <w:r w:rsidR="00024BB8">
          <w:rPr>
            <w:noProof/>
          </w:rPr>
          <w:t>2</w:t>
        </w:r>
      </w:fldSimple>
      <w:bookmarkEnd w:id="30"/>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r w:rsidR="00097E24">
        <w:t>ing</w:t>
      </w:r>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31"/>
      <w:r w:rsidR="00836FCA">
        <w:t xml:space="preserve"> </w:t>
      </w:r>
    </w:p>
    <w:p w14:paraId="3290F5D4" w14:textId="6BA6F325" w:rsidR="004763D7" w:rsidRDefault="009C0CE2" w:rsidP="00EF29AA">
      <w:pPr>
        <w:pStyle w:val="CommentText"/>
        <w:rPr>
          <w:sz w:val="22"/>
          <w:szCs w:val="22"/>
        </w:rPr>
      </w:pPr>
      <w:r>
        <w:rPr>
          <w:sz w:val="22"/>
          <w:szCs w:val="22"/>
        </w:rPr>
        <w:t xml:space="preserve">As the </w:t>
      </w:r>
      <w:r w:rsidR="00645E24" w:rsidRPr="00645E24">
        <w:rPr>
          <w:sz w:val="22"/>
          <w:szCs w:val="22"/>
        </w:rPr>
        <w:t xml:space="preserve">production demonstrates </w:t>
      </w:r>
      <w:r>
        <w:rPr>
          <w:sz w:val="22"/>
          <w:szCs w:val="22"/>
        </w:rPr>
        <w:t>MGs</w:t>
      </w:r>
      <w:r w:rsidR="00645E24" w:rsidRPr="00645E24">
        <w:rPr>
          <w:sz w:val="22"/>
          <w:szCs w:val="22"/>
        </w:rPr>
        <w:t xml:space="preserve"> have</w:t>
      </w:r>
      <w:r w:rsidR="00A044D1" w:rsidRPr="00645E24">
        <w:rPr>
          <w:sz w:val="22"/>
          <w:szCs w:val="22"/>
        </w:rPr>
        <w:t xml:space="preserve"> a similar amorphous atomic structure to liquid metals. This </w:t>
      </w:r>
      <w:r w:rsidR="004763D7" w:rsidRPr="00645E24">
        <w:rPr>
          <w:sz w:val="22"/>
          <w:szCs w:val="22"/>
        </w:rPr>
        <w:t>explains MGs’ relative low density as the</w:t>
      </w:r>
      <w:r w:rsidR="0097088C" w:rsidRPr="00645E24">
        <w:rPr>
          <w:sz w:val="22"/>
          <w:szCs w:val="22"/>
        </w:rPr>
        <w:t>ir</w:t>
      </w:r>
      <w:r w:rsidR="004763D7" w:rsidRPr="00645E24">
        <w:rPr>
          <w:sz w:val="22"/>
          <w:szCs w:val="22"/>
        </w:rPr>
        <w:t xml:space="preserve"> atoms</w:t>
      </w:r>
      <w:r w:rsidR="00A044D1" w:rsidRPr="00645E24">
        <w:rPr>
          <w:sz w:val="22"/>
          <w:szCs w:val="22"/>
        </w:rPr>
        <w:t xml:space="preserve"> are </w:t>
      </w:r>
      <w:r w:rsidR="004763D7" w:rsidRPr="00645E24">
        <w:rPr>
          <w:sz w:val="22"/>
          <w:szCs w:val="22"/>
        </w:rPr>
        <w:t xml:space="preserve">essentially still </w:t>
      </w:r>
      <w:r w:rsidR="00A044D1" w:rsidRPr="00645E24">
        <w:rPr>
          <w:sz w:val="22"/>
          <w:szCs w:val="22"/>
        </w:rPr>
        <w:t>arrange</w:t>
      </w:r>
      <w:r w:rsidR="004763D7" w:rsidRPr="00645E24">
        <w:rPr>
          <w:sz w:val="22"/>
          <w:szCs w:val="22"/>
        </w:rPr>
        <w:t>d</w:t>
      </w:r>
      <w:r w:rsidR="00A044D1" w:rsidRPr="00645E24">
        <w:rPr>
          <w:sz w:val="22"/>
          <w:szCs w:val="22"/>
        </w:rPr>
        <w:t xml:space="preserve"> in </w:t>
      </w:r>
      <w:r w:rsidR="0097088C" w:rsidRPr="00645E24">
        <w:rPr>
          <w:sz w:val="22"/>
          <w:szCs w:val="22"/>
        </w:rPr>
        <w:t>a</w:t>
      </w:r>
      <w:r w:rsidR="00645E24" w:rsidRPr="00645E24">
        <w:rPr>
          <w:sz w:val="22"/>
          <w:szCs w:val="22"/>
        </w:rPr>
        <w:t xml:space="preserve"> spacious liquid-like </w:t>
      </w:r>
      <w:r w:rsidR="004763D7" w:rsidRPr="00645E24">
        <w:rPr>
          <w:sz w:val="22"/>
          <w:szCs w:val="22"/>
        </w:rPr>
        <w:t>configuration</w:t>
      </w:r>
      <w:r w:rsidR="00A044D1" w:rsidRPr="00645E24">
        <w:rPr>
          <w:sz w:val="22"/>
          <w:szCs w:val="22"/>
        </w:rPr>
        <w:t xml:space="preserve"> (see </w:t>
      </w:r>
      <w:r w:rsidR="00A044D1" w:rsidRPr="00645E24">
        <w:rPr>
          <w:sz w:val="22"/>
          <w:szCs w:val="22"/>
        </w:rPr>
        <w:fldChar w:fldCharType="begin"/>
      </w:r>
      <w:r w:rsidR="00A044D1" w:rsidRPr="00645E24">
        <w:rPr>
          <w:sz w:val="22"/>
          <w:szCs w:val="22"/>
        </w:rPr>
        <w:instrText xml:space="preserve"> REF _Ref392600528 \h  \* MERGEFORMAT </w:instrText>
      </w:r>
      <w:r w:rsidR="00A044D1" w:rsidRPr="00645E24">
        <w:rPr>
          <w:sz w:val="22"/>
          <w:szCs w:val="22"/>
        </w:rPr>
      </w:r>
      <w:r w:rsidR="00A044D1" w:rsidRPr="00645E24">
        <w:rPr>
          <w:sz w:val="22"/>
          <w:szCs w:val="22"/>
        </w:rPr>
        <w:fldChar w:fldCharType="separate"/>
      </w:r>
      <w:r w:rsidR="00024BB8" w:rsidRPr="00024BB8">
        <w:rPr>
          <w:sz w:val="22"/>
          <w:szCs w:val="22"/>
        </w:rPr>
        <w:t>Figure 2</w:t>
      </w:r>
      <w:r w:rsidR="00A044D1" w:rsidRPr="00645E24">
        <w:rPr>
          <w:sz w:val="22"/>
          <w:szCs w:val="22"/>
        </w:rPr>
        <w:fldChar w:fldCharType="end"/>
      </w:r>
      <w:r w:rsidR="00A044D1" w:rsidRPr="00645E24">
        <w:rPr>
          <w:sz w:val="22"/>
          <w:szCs w:val="22"/>
        </w:rPr>
        <w:t>).</w:t>
      </w:r>
      <w:r w:rsidR="00645E24" w:rsidRPr="00645E24">
        <w:rPr>
          <w:sz w:val="22"/>
          <w:szCs w:val="22"/>
        </w:rPr>
        <w:t xml:space="preserve"> This liquid-</w:t>
      </w:r>
      <w:r w:rsidR="0097088C" w:rsidRPr="00645E24">
        <w:rPr>
          <w:sz w:val="22"/>
          <w:szCs w:val="22"/>
        </w:rPr>
        <w:t xml:space="preserve">like structure enables MGs to excide traditional alloys’ solubility limits as the lack of </w:t>
      </w:r>
      <w:r>
        <w:rPr>
          <w:sz w:val="22"/>
          <w:szCs w:val="22"/>
        </w:rPr>
        <w:t>LRO</w:t>
      </w:r>
      <w:r w:rsidR="0097088C" w:rsidRPr="00645E24">
        <w:rPr>
          <w:sz w:val="22"/>
          <w:szCs w:val="22"/>
        </w:rPr>
        <w:t xml:space="preserve"> helps prevents the formation of intermetallic compounds.</w:t>
      </w:r>
      <w:r w:rsidR="00A044D1" w:rsidRPr="00645E24">
        <w:rPr>
          <w:sz w:val="22"/>
          <w:szCs w:val="22"/>
        </w:rPr>
        <w:t xml:space="preserve"> </w:t>
      </w:r>
      <w:r w:rsidR="00E95055" w:rsidRPr="00645E24">
        <w:rPr>
          <w:sz w:val="22"/>
          <w:szCs w:val="22"/>
        </w:rPr>
        <w:t xml:space="preserve">MGs lack of significant plastic deformation is due to the atoms not possessing the required kinetic energy for molecular rearrangement. </w:t>
      </w:r>
      <w:r w:rsidR="0097088C" w:rsidRPr="00645E24">
        <w:rPr>
          <w:sz w:val="22"/>
          <w:szCs w:val="22"/>
        </w:rPr>
        <w:t>Hence</w:t>
      </w:r>
      <w:r w:rsidR="00E95055" w:rsidRPr="00645E24">
        <w:rPr>
          <w:sz w:val="22"/>
          <w:szCs w:val="22"/>
        </w:rPr>
        <w:t xml:space="preserve"> the atoms are not able to ‘slide’ past one another </w:t>
      </w:r>
      <w:r w:rsidR="0051263F">
        <w:rPr>
          <w:sz w:val="22"/>
          <w:szCs w:val="22"/>
        </w:rPr>
        <w:t>to</w:t>
      </w:r>
      <w:r w:rsidR="00E95055" w:rsidRPr="00645E24">
        <w:rPr>
          <w:sz w:val="22"/>
          <w:szCs w:val="22"/>
        </w:rPr>
        <w:t xml:space="preserve"> deform </w:t>
      </w:r>
      <w:r w:rsidR="0051263F">
        <w:rPr>
          <w:sz w:val="22"/>
          <w:szCs w:val="22"/>
        </w:rPr>
        <w:t>as</w:t>
      </w:r>
      <w:r w:rsidR="00E95055" w:rsidRPr="00645E24">
        <w:rPr>
          <w:sz w:val="22"/>
          <w:szCs w:val="22"/>
        </w:rPr>
        <w:t xml:space="preserve"> in the molten liquid state.</w:t>
      </w:r>
      <w:r w:rsidR="0097088C">
        <w:rPr>
          <w:sz w:val="22"/>
          <w:szCs w:val="22"/>
        </w:rPr>
        <w:t xml:space="preserve"> </w:t>
      </w:r>
    </w:p>
    <w:p w14:paraId="5EE666A9" w14:textId="0DA7F255" w:rsidR="00AB4811" w:rsidRPr="00AB4811" w:rsidRDefault="00AB4811" w:rsidP="00C422C7">
      <w:pPr>
        <w:pStyle w:val="Heading4"/>
      </w:pPr>
      <w:bookmarkStart w:id="32" w:name="_Toc422303908"/>
      <w:r>
        <w:t>Glass Forming Ability (GFA)</w:t>
      </w:r>
      <w:r w:rsidR="00E45EB5">
        <w:t xml:space="preserve"> and Bulk Metallic Glasses (BMGs)</w:t>
      </w:r>
      <w:bookmarkEnd w:id="32"/>
    </w:p>
    <w:p w14:paraId="6BCBECA0" w14:textId="58CC3187"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B0709">
        <w:rPr>
          <w:noProof/>
        </w:rPr>
        <w:t>[4]</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B0709">
        <w:instrText xml:space="preserve"> ADDIN EN.CITE &lt;EndNote&gt;&lt;Cite AuthorYear="1"&gt;&lt;Author&gt;Klement&lt;/Author&gt;&lt;Year&gt;1960&lt;/Year&gt;&lt;RecNum&gt;100&lt;/RecNum&gt;&lt;DisplayText&gt;Klement, et al. [5]&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B0709">
        <w:rPr>
          <w:noProof/>
        </w:rPr>
        <w:t>Klement, et al. [5]</w:t>
      </w:r>
      <w:r>
        <w:fldChar w:fldCharType="end"/>
      </w:r>
      <w:r>
        <w:t xml:space="preserve">. </w:t>
      </w:r>
      <w:commentRangeStart w:id="33"/>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MGs’ </w:t>
      </w:r>
      <w:r w:rsidR="00BA09D5">
        <w:t>fast structural relaxation</w:t>
      </w:r>
      <w:r w:rsidR="00AE2395">
        <w:t xml:space="preserve"> and recrystallization</w:t>
      </w:r>
      <w:r w:rsidR="00BA09D5">
        <w:t xml:space="preserve"> at elevated temperature</w:t>
      </w:r>
      <w:r w:rsidR="00AE2395">
        <w:t>s</w:t>
      </w:r>
      <w:r w:rsidR="00BA09D5">
        <w:t xml:space="preserve"> </w:t>
      </w:r>
      <w:commentRangeEnd w:id="33"/>
      <w:r w:rsidR="00022D81">
        <w:rPr>
          <w:rStyle w:val="CommentReference"/>
        </w:rPr>
        <w:commentReference w:id="33"/>
      </w:r>
      <w:r w:rsidR="00BA09D5">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B0709">
        <w:rPr>
          <w:noProof/>
        </w:rPr>
        <w:t>[4]</w:t>
      </w:r>
      <w:r w:rsidR="00BA09D5">
        <w:fldChar w:fldCharType="end"/>
      </w:r>
      <w:r w:rsidR="00BA09D5">
        <w:t>.</w:t>
      </w:r>
      <w:r w:rsidR="00AE2395">
        <w:t xml:space="preserve"> </w:t>
      </w:r>
    </w:p>
    <w:p w14:paraId="32CAE79B" w14:textId="2BE53289" w:rsidR="00AA700D" w:rsidRDefault="00B20B6F" w:rsidP="003D384A">
      <w:r>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B0709">
        <w:instrText xml:space="preserve"> ADDIN EN.CITE &lt;EndNote&gt;&lt;Cite&gt;&lt;Author&gt;Inoue&lt;/Author&gt;&lt;Year&gt;2000&lt;/Year&gt;&lt;RecNum&gt;65&lt;/RecNum&gt;&lt;DisplayText&gt;[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B0709">
        <w:rPr>
          <w:noProof/>
        </w:rPr>
        <w:t>[6]</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i04XTwvRGlzcGxheVRleHQ+PHJlY29yZD48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</w:fldData>
        </w:fldChar>
      </w:r>
      <w:r w:rsidR="00625730">
        <w:instrText xml:space="preserve"> ADDIN EN.CITE </w:instrText>
      </w:r>
      <w:r w:rsidR="00625730">
        <w:fldChar w:fldCharType="begin">
          <w:fldData xml:space="preserve">PEVuZE5vdGU+PENpdGU+PEF1dGhvcj5Jbm91ZTwvQXV0aG9yPjxZZWFyPjIwMDA8L1llYXI+PFJl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</w:fldData>
        </w:fldChar>
      </w:r>
      <w:r w:rsidR="00625730">
        <w:instrText xml:space="preserve"> ADDIN EN.CITE.DATA </w:instrText>
      </w:r>
      <w:r w:rsidR="00625730">
        <w:fldChar w:fldCharType="end"/>
      </w:r>
      <w:r w:rsidR="00537802">
        <w:fldChar w:fldCharType="separate"/>
      </w:r>
      <w:r w:rsidR="00625730">
        <w:rPr>
          <w:noProof/>
        </w:rPr>
        <w:t>[6-8]</w:t>
      </w:r>
      <w:r w:rsidR="00537802">
        <w:fldChar w:fldCharType="end"/>
      </w:r>
      <w:r w:rsidR="00537802">
        <w:t xml:space="preserve">. Meaning the GFA of an alloy increases with </w:t>
      </w:r>
      <w:r w:rsidR="00C06C7E">
        <w:t>its</w:t>
      </w:r>
      <w:r w:rsidR="00537802">
        <w:t xml:space="preserve"> reduced glass transition temperature (</w:t>
      </w:r>
      <w:r w:rsidR="00390FE1">
        <w:t xml:space="preserve"> </w:t>
      </w:r>
      <m:oMath>
        <m:sSub>
          <m:sSubPr>
            <m:ctrlPr>
              <w:rPr>
                <w:rFonts w:ascii="Cambria Math" w:hAnsi="Cambria Math"/>
                <w:i/>
              </w:rPr>
            </m:ctrlPr>
          </m:sSubPr>
          <m:e>
            <m:r>
              <w:rPr>
                <w:rFonts w:ascii="Cambria Math" w:hAnsi="Cambria Math"/>
              </w:rPr>
              <m:t>T</m:t>
            </m:r>
          </m:e>
          <m:sub>
            <m:r>
              <w:rPr>
                <w:rFonts w:ascii="Cambria Math" w:hAnsi="Cambria Math"/>
              </w:rPr>
              <m:t>r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390FE1">
        <w:t xml:space="preserve"> </w:t>
      </w:r>
      <w:r w:rsidR="00011B8E">
        <w:t xml:space="preserve">) </w:t>
      </w:r>
      <w:r w:rsidR="00011B8E">
        <w:fldChar w:fldCharType="begin">
          <w:fldData xml:space="preserve">PEVuZE5vdGU+PENpdGU+PEF1dGhvcj5Jbm91ZTwvQXV0aG9yPjxZZWFyPjIwMDA8L1llYXI+PFJl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</w:fldData>
        </w:fldChar>
      </w:r>
      <w:r w:rsidR="00625730">
        <w:instrText xml:space="preserve"> ADDIN EN.CITE </w:instrText>
      </w:r>
      <w:r w:rsidR="00625730">
        <w:fldChar w:fldCharType="begin">
          <w:fldData xml:space="preserve">PEVuZE5vdGU+PENpdGU+PEF1dGhvcj5Jbm91ZTwvQXV0aG9yPjxZZWFyPjIwMDA8L1llYXI+PFJl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</w:fldData>
        </w:fldChar>
      </w:r>
      <w:r w:rsidR="00625730">
        <w:instrText xml:space="preserve"> ADDIN EN.CITE.DATA </w:instrText>
      </w:r>
      <w:r w:rsidR="00625730">
        <w:fldChar w:fldCharType="end"/>
      </w:r>
      <w:r w:rsidR="00011B8E">
        <w:fldChar w:fldCharType="separate"/>
      </w:r>
      <w:r w:rsidR="00625730">
        <w:rPr>
          <w:noProof/>
        </w:rPr>
        <w:t>[6-8]</w:t>
      </w:r>
      <w:r w:rsidR="00011B8E">
        <w:fldChar w:fldCharType="end"/>
      </w:r>
      <w:r w:rsidR="00011B8E">
        <w:t xml:space="preserve">. </w:t>
      </w:r>
    </w:p>
    <w:p w14:paraId="052A7521" w14:textId="2DE7BD3E" w:rsidR="00ED0894" w:rsidRDefault="00011B8E" w:rsidP="00ED0894">
      <w:r>
        <w:t xml:space="preserve">From these </w:t>
      </w:r>
      <w:r w:rsidR="00773D90">
        <w:t>findings</w:t>
      </w:r>
      <w:r w:rsidR="00ED0894">
        <w:t xml:space="preserve"> </w:t>
      </w:r>
      <w:r w:rsidR="00ED0894">
        <w:fldChar w:fldCharType="begin"/>
      </w:r>
      <w:r w:rsidR="000B0709">
        <w:instrText xml:space="preserve"> ADDIN EN.CITE &lt;EndNote&gt;&lt;Cite AuthorYear="1"&gt;&lt;Author&gt;Inoue&lt;/Author&gt;&lt;Year&gt;2000&lt;/Year&gt;&lt;RecNum&gt;65&lt;/RecNum&gt;&lt;DisplayText&gt;Inoue [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B0709">
        <w:rPr>
          <w:noProof/>
        </w:rPr>
        <w:t>Inoue [6]</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34"/>
      <w:r w:rsidR="00030AEC">
        <w:rPr>
          <w:rFonts w:eastAsia="Times New Roman"/>
          <w:lang w:eastAsia="en-AU"/>
        </w:rPr>
        <w:t xml:space="preserve">exothermic </w:t>
      </w:r>
      <w:r w:rsidR="008425B4">
        <w:rPr>
          <w:rFonts w:eastAsia="Times New Roman"/>
          <w:lang w:eastAsia="en-AU"/>
        </w:rPr>
        <w:t>reaction</w:t>
      </w:r>
      <w:commentRangeEnd w:id="34"/>
      <w:r w:rsidR="00030AEC">
        <w:rPr>
          <w:rStyle w:val="CommentReference"/>
        </w:rPr>
        <w:commentReference w:id="34"/>
      </w:r>
      <w:r w:rsidR="00ED0894" w:rsidRPr="002D0D43">
        <w:rPr>
          <w:rFonts w:eastAsia="Times New Roman"/>
          <w:lang w:eastAsia="en-AU"/>
        </w:rPr>
        <w:t>)</w:t>
      </w:r>
      <w:r>
        <w:rPr>
          <w:rFonts w:eastAsia="Times New Roman"/>
          <w:lang w:eastAsia="en-AU"/>
        </w:rPr>
        <w:t>.</w:t>
      </w:r>
    </w:p>
    <w:p w14:paraId="3B208C2B" w14:textId="266C335A" w:rsidR="00522D87" w:rsidRDefault="00891059" w:rsidP="003D384A">
      <w:r>
        <w:rPr>
          <w:rFonts w:eastAsia="Times New Roman"/>
          <w:lang w:eastAsia="en-AU"/>
        </w:rPr>
        <w:lastRenderedPageBreak/>
        <w:t xml:space="preserve">Alloys that follow these rules </w:t>
      </w:r>
      <w:r w:rsidR="00011B8E">
        <w:rPr>
          <w:rFonts w:eastAsia="Times New Roman"/>
          <w:lang w:eastAsia="en-AU"/>
        </w:rPr>
        <w:t>display</w:t>
      </w:r>
      <w:r>
        <w:rPr>
          <w:rFonts w:eastAsia="Times New Roman"/>
          <w:lang w:eastAsia="en-AU"/>
        </w:rPr>
        <w:t xml:space="preserve"> deep eutectics with low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iwgOV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625730">
        <w:rPr>
          <w:rFonts w:eastAsia="Times New Roman"/>
        </w:rPr>
        <w:instrText xml:space="preserve"> ADDIN EN.CITE </w:instrText>
      </w:r>
      <w:r w:rsidR="00625730">
        <w:rPr>
          <w:rFonts w:eastAsia="Times New Roman"/>
        </w:rPr>
        <w:fldChar w:fldCharType="begin">
          <w:fldData xml:space="preserve">PEVuZE5vdGU+PENpdGU+PEF1dGhvcj5Jbm91ZTwvQXV0aG9yPjxZZWFyPjIwMDA8L1llYXI+PFJl
Y051bT42NTwvUmVjTnVtPjxEaXNwbGF5VGV4dD5bNiwgOV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625730">
        <w:rPr>
          <w:rFonts w:eastAsia="Times New Roman"/>
        </w:rPr>
        <w:instrText xml:space="preserve"> ADDIN EN.CITE.DATA </w:instrText>
      </w:r>
      <w:r w:rsidR="00625730">
        <w:rPr>
          <w:rFonts w:eastAsia="Times New Roman"/>
        </w:rPr>
      </w:r>
      <w:r w:rsidR="00625730">
        <w:rPr>
          <w:rFonts w:eastAsia="Times New Roman"/>
        </w:rPr>
        <w:fldChar w:fldCharType="end"/>
      </w:r>
      <w:r>
        <w:rPr>
          <w:rFonts w:eastAsia="Times New Roman"/>
        </w:rPr>
      </w:r>
      <w:r>
        <w:rPr>
          <w:rFonts w:eastAsia="Times New Roman"/>
        </w:rPr>
        <w:fldChar w:fldCharType="separate"/>
      </w:r>
      <w:r w:rsidR="00625730">
        <w:rPr>
          <w:rFonts w:eastAsia="Times New Roman"/>
          <w:noProof/>
        </w:rPr>
        <w:t>[6, 9]</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6">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7B413650" w:rsidR="00ED0894" w:rsidRDefault="003D384A" w:rsidP="003D384A">
      <w:pPr>
        <w:pStyle w:val="Caption"/>
      </w:pPr>
      <w:bookmarkStart w:id="35" w:name="_Ref392852145"/>
      <w:bookmarkStart w:id="36" w:name="_Toc422303975"/>
      <w:r>
        <w:t xml:space="preserve">Figure </w:t>
      </w:r>
      <w:fldSimple w:instr=" SEQ Figure \* ARABIC ">
        <w:r w:rsidR="00024BB8">
          <w:rPr>
            <w:noProof/>
          </w:rPr>
          <w:t>3</w:t>
        </w:r>
      </w:fldSimple>
      <w:bookmarkEnd w:id="35"/>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rPr>
            </m:ctrlPr>
          </m:sSubPr>
          <m:e>
            <m:r>
              <w:rPr>
                <w:rFonts w:ascii="Cambria Math" w:hAnsi="Cambria Math"/>
              </w:rPr>
              <m:t>T</m:t>
            </m:r>
          </m:e>
          <m:sub>
            <m:r>
              <w:rPr>
                <w:rFonts w:ascii="Cambria Math" w:hAnsi="Cambria Math"/>
              </w:rPr>
              <m:t>r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increasing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B0709">
        <w:instrText xml:space="preserve"> ADDIN EN.CITE &lt;EndNote&gt;&lt;Cite&gt;&lt;Author&gt;Trexler&lt;/Author&gt;&lt;Year&gt;2010&lt;/Year&gt;&lt;RecNum&gt;35&lt;/RecNum&gt;&lt;DisplayText&gt;[7]&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B0709">
        <w:rPr>
          <w:noProof/>
        </w:rPr>
        <w:t>[7]</w:t>
      </w:r>
      <w:r>
        <w:fldChar w:fldCharType="end"/>
      </w:r>
      <w:r>
        <w:t>.</w:t>
      </w:r>
      <w:bookmarkEnd w:id="36"/>
    </w:p>
    <w:p w14:paraId="6CFBB64C" w14:textId="729AF0C3"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024BB8">
        <w:t xml:space="preserve">Figure </w:t>
      </w:r>
      <w:r w:rsidR="00024BB8">
        <w:rPr>
          <w:noProof/>
        </w:rPr>
        <w:t>3</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increasing</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7D2768">
        <w:t xml:space="preserve">ratios </w:t>
      </w:r>
      <w:r>
        <w:t xml:space="preserve">possess higher GFAs. </w:t>
      </w:r>
    </w:p>
    <w:p w14:paraId="3E1A21C8" w14:textId="568D2144" w:rsidR="000C7F5C" w:rsidRDefault="00F36464" w:rsidP="000C7F5C">
      <w:pPr>
        <w:pStyle w:val="Heading4"/>
      </w:pPr>
      <w:bookmarkStart w:id="37" w:name="_Toc422303909"/>
      <w:r>
        <w:t>B</w:t>
      </w:r>
      <w:r w:rsidR="000C7F5C">
        <w:t xml:space="preserve">MG Manufacture </w:t>
      </w:r>
      <w:r w:rsidR="00541426">
        <w:t>Methods</w:t>
      </w:r>
      <w:bookmarkEnd w:id="37"/>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8"/>
      <w:r w:rsidR="003633B6">
        <w:t xml:space="preserve">copper heat sinks capable </w:t>
      </w:r>
      <w:commentRangeEnd w:id="38"/>
      <w:r w:rsidR="00A87F08">
        <w:rPr>
          <w:rStyle w:val="CommentReference"/>
        </w:rPr>
        <w:commentReference w:id="38"/>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 xml:space="preserve">Gravity Casting: Molten metal is poured under an </w:t>
      </w:r>
      <w:commentRangeStart w:id="39"/>
      <w:r>
        <w:t xml:space="preserve">air </w:t>
      </w:r>
      <w:commentRangeEnd w:id="39"/>
      <w:r w:rsidR="00572C57">
        <w:rPr>
          <w:rStyle w:val="CommentReference"/>
        </w:rPr>
        <w:commentReference w:id="39"/>
      </w:r>
      <w:r>
        <w:t>atmosphere i</w:t>
      </w:r>
      <w:r w:rsidR="00750F1F">
        <w:t>nto a copper mould to solidify;</w:t>
      </w:r>
    </w:p>
    <w:p w14:paraId="193C5F98" w14:textId="7FE244E6" w:rsidR="003C73F2" w:rsidRDefault="003C73F2" w:rsidP="003C73F2">
      <w:pPr>
        <w:pStyle w:val="ListParagraph"/>
        <w:numPr>
          <w:ilvl w:val="0"/>
          <w:numId w:val="20"/>
        </w:numPr>
      </w:pPr>
      <w:r>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lastRenderedPageBreak/>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460FA31A"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4C499A">
        <w:t>the materials’</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w:t>
      </w:r>
      <w:r w:rsidR="004C499A">
        <w:t>Instead</w:t>
      </w:r>
      <w:r w:rsidR="00E809CC">
        <w:t xml:space="preserve"> m</w:t>
      </w:r>
      <w:r w:rsidR="002B2C73">
        <w:t>ore c</w:t>
      </w:r>
      <w:r w:rsidR="00D33583">
        <w:t>omplex shape</w:t>
      </w:r>
      <w:r w:rsidR="00E809CC">
        <w:t>s</w:t>
      </w:r>
      <w:r w:rsidR="00D33583">
        <w:t xml:space="preserve"> </w:t>
      </w:r>
      <w:r w:rsidR="004C499A">
        <w:t>are</w:t>
      </w:r>
      <w:r w:rsidR="00D33583">
        <w:t xml:space="preserve"> accomplish</w:t>
      </w:r>
      <w:r w:rsidR="00E809CC">
        <w:t>ed</w:t>
      </w:r>
      <w:r w:rsidR="00D33583">
        <w:t xml:space="preserve"> </w:t>
      </w:r>
      <w:r w:rsidR="004C499A">
        <w:t>via</w:t>
      </w:r>
      <w:r w:rsidR="00D33583">
        <w:t xml:space="preserve"> secondary processing </w:t>
      </w:r>
      <w:r w:rsidR="00E809CC">
        <w:t>conducted above</w:t>
      </w:r>
      <w:r w:rsidR="004C499A">
        <w:t xml:space="preserve"> the</w:t>
      </w:r>
      <w:r w:rsidR="00D33583">
        <w:t xml:space="preserve"> </w:t>
      </w:r>
      <w:r w:rsidR="00E809CC">
        <w:t>BMG</w:t>
      </w:r>
      <w:r w:rsidR="00BD5F13">
        <w:t>s</w:t>
      </w:r>
      <w:r w:rsidR="00E809CC">
        <w:t>’</w:t>
      </w:r>
      <w:r w:rsidR="00BD5F13">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40" w:name="_Toc422303910"/>
      <w:r>
        <w:t>Thermoplastic Forming (TPF) Processing</w:t>
      </w:r>
      <w:bookmarkEnd w:id="40"/>
    </w:p>
    <w:p w14:paraId="6B77EC4E" w14:textId="529F06C7"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625730">
        <w:instrText xml:space="preserve"> ADDIN EN.CITE &lt;EndNote&gt;&lt;Cite&gt;&lt;Author&gt;Schroers&lt;/Author&gt;&lt;Year&gt;2010&lt;/Year&gt;&lt;RecNum&gt;46&lt;/RecNum&gt;&lt;DisplayText&gt;[9]&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625730">
        <w:rPr>
          <w:noProof/>
        </w:rPr>
        <w:t>[9]</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superplastically </w:t>
      </w:r>
      <w:r w:rsidR="000F4655">
        <w:t xml:space="preserve">as their </w:t>
      </w:r>
      <m:oMath>
        <m:r>
          <w:rPr>
            <w:rFonts w:ascii="Cambria Math" w:hAnsi="Cambria Math"/>
          </w:rPr>
          <m:t>η</m:t>
        </m:r>
      </m:oMath>
      <w:r w:rsidR="000F4655">
        <w:t xml:space="preserve"> reduces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50004E5B" w:rsidR="007D0E29" w:rsidRDefault="007D0E29" w:rsidP="009A2A7D">
      <w:r>
        <w:rPr>
          <w:rFonts w:eastAsia="Times New Roman"/>
          <w:lang w:eastAsia="en-AU"/>
        </w:rPr>
        <w:t xml:space="preserve">The introduction of this temporary plastic deformation mechanism allows BMGs to </w:t>
      </w:r>
      <w:r>
        <w:t>be post-processed via thermoplastic forming (TPF) techniques, similar to thermoplastic polymers. Once the elevated temperature processing is complete the newly formed BMG components can be slowly cooled below 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 xml:space="preserve">to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625730">
        <w:instrText xml:space="preserve"> ADDIN EN.CITE &lt;EndNote&gt;&lt;Cite&gt;&lt;Author&gt;Schroers&lt;/Author&gt;&lt;Year&gt;2010&lt;/Year&gt;&lt;RecNum&gt;46&lt;/RecNum&gt;&lt;DisplayText&gt;[9]&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625730">
        <w:rPr>
          <w:noProof/>
        </w:rPr>
        <w:t>[9]</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991528" cy="3880517"/>
                    </a:xfrm>
                    <a:prstGeom prst="rect">
                      <a:avLst/>
                    </a:prstGeom>
                  </pic:spPr>
                </pic:pic>
              </a:graphicData>
            </a:graphic>
          </wp:inline>
        </w:drawing>
      </w:r>
    </w:p>
    <w:p w14:paraId="714462BB" w14:textId="06DB4C7D" w:rsidR="003D384A" w:rsidRDefault="003D384A" w:rsidP="003D384A">
      <w:pPr>
        <w:pStyle w:val="Caption"/>
      </w:pPr>
      <w:bookmarkStart w:id="41" w:name="_Ref392861448"/>
      <w:bookmarkStart w:id="42" w:name="_Toc422303976"/>
      <w:r>
        <w:t xml:space="preserve">Figure </w:t>
      </w:r>
      <w:fldSimple w:instr=" SEQ Figure \* ARABIC ">
        <w:r w:rsidR="00024BB8">
          <w:rPr>
            <w:noProof/>
          </w:rPr>
          <w:t>4</w:t>
        </w:r>
      </w:fldSimple>
      <w:bookmarkEnd w:id="41"/>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625730">
        <w:instrText xml:space="preserve"> ADDIN EN.CITE &lt;EndNote&gt;&lt;Cite&gt;&lt;Author&gt;Schroers&lt;/Author&gt;&lt;Year&gt;2010&lt;/Year&gt;&lt;RecNum&gt;46&lt;/RecNum&gt;&lt;DisplayText&gt;[9]&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625730">
        <w:rPr>
          <w:noProof/>
        </w:rPr>
        <w:t>[9]</w:t>
      </w:r>
      <w:r>
        <w:fldChar w:fldCharType="end"/>
      </w:r>
      <w:r>
        <w:t>.</w:t>
      </w:r>
      <w:bookmarkEnd w:id="42"/>
      <w:r>
        <w:t xml:space="preserve"> </w:t>
      </w:r>
    </w:p>
    <w:p w14:paraId="29F13D44" w14:textId="3C26ACD8" w:rsidR="00A56C30" w:rsidRDefault="00A56C30" w:rsidP="003C73F2">
      <w:r>
        <w:fldChar w:fldCharType="begin"/>
      </w:r>
      <w:r>
        <w:instrText xml:space="preserve"> REF _Ref392861448 \h </w:instrText>
      </w:r>
      <w:r>
        <w:fldChar w:fldCharType="separate"/>
      </w:r>
      <w:r w:rsidR="00024BB8">
        <w:t xml:space="preserve">Figure </w:t>
      </w:r>
      <w:r w:rsidR="00024BB8">
        <w:rPr>
          <w:noProof/>
        </w:rPr>
        <w:t>4</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43" w:name="_Toc422303911"/>
      <w:r>
        <w:t>Thin Films</w:t>
      </w:r>
      <w:bookmarkEnd w:id="43"/>
    </w:p>
    <w:p w14:paraId="63F1D5C9" w14:textId="77777777" w:rsidR="00066A47" w:rsidRDefault="00066A47" w:rsidP="00066A47">
      <w:pPr>
        <w:pStyle w:val="Heading3"/>
      </w:pPr>
      <w:bookmarkStart w:id="44" w:name="_Toc422303912"/>
      <w:r>
        <w:t>Thin Film Properties</w:t>
      </w:r>
      <w:bookmarkEnd w:id="44"/>
    </w:p>
    <w:p w14:paraId="162E8D1A" w14:textId="1B8C7579"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45"/>
      <w:r>
        <w:t>hardness</w:t>
      </w:r>
      <w:commentRangeEnd w:id="45"/>
      <w:r>
        <w:rPr>
          <w:rStyle w:val="CommentReference"/>
        </w:rPr>
        <w:commentReference w:id="45"/>
      </w:r>
      <w:r w:rsidR="00D0741F">
        <w:t xml:space="preserve"> </w:t>
      </w:r>
      <w:r w:rsidR="00D0741F">
        <w:fldChar w:fldCharType="begin"/>
      </w:r>
      <w:r w:rsidR="00625730">
        <w:instrText xml:space="preserve"> ADDIN EN.CITE &lt;EndNote&gt;&lt;Cite&gt;&lt;Author&gt;Chu&lt;/Author&gt;&lt;Year&gt;2012&lt;/Year&gt;&lt;RecNum&gt;14&lt;/RecNum&gt;&lt;DisplayText&gt;[10]&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625730">
        <w:rPr>
          <w:noProof/>
        </w:rPr>
        <w:t>[10]</w:t>
      </w:r>
      <w:r w:rsidR="00D0741F">
        <w:fldChar w:fldCharType="end"/>
      </w:r>
      <w:r>
        <w:t xml:space="preserve">, wear residence </w:t>
      </w:r>
      <w:r>
        <w:fldChar w:fldCharType="begin">
          <w:fldData xml:space="preserve">PEVuZE5vdGU+PENpdGU+PEF1dGhvcj5MaXU8L0F1dGhvcj48WWVhcj4yMDA5PC9ZZWFyPjxSZWNO
dW0+MTExPC9SZWNOdW0+PERpc3BsYXlUZXh0PlsxMSwgMTJ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625730">
        <w:instrText xml:space="preserve"> ADDIN EN.CITE </w:instrText>
      </w:r>
      <w:r w:rsidR="00625730">
        <w:fldChar w:fldCharType="begin">
          <w:fldData xml:space="preserve">PEVuZE5vdGU+PENpdGU+PEF1dGhvcj5MaXU8L0F1dGhvcj48WWVhcj4yMDA5PC9ZZWFyPjxSZWNO
dW0+MTExPC9SZWNOdW0+PERpc3BsYXlUZXh0PlsxMSwgMTJ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625730">
        <w:instrText xml:space="preserve"> ADDIN EN.CITE.DATA </w:instrText>
      </w:r>
      <w:r w:rsidR="00625730">
        <w:fldChar w:fldCharType="end"/>
      </w:r>
      <w:r>
        <w:fldChar w:fldCharType="separate"/>
      </w:r>
      <w:r w:rsidR="00625730">
        <w:rPr>
          <w:noProof/>
        </w:rPr>
        <w:t>[11, 12]</w:t>
      </w:r>
      <w:r>
        <w:fldChar w:fldCharType="end"/>
      </w:r>
      <w:r>
        <w:t xml:space="preserve">, fatigue properties </w:t>
      </w:r>
      <w:r>
        <w:fldChar w:fldCharType="begin">
          <w:fldData xml:space="preserve">PEVuZE5vdGU+PENpdGU+PEF1dGhvcj5DaGlhbmc8L0F1dGhvcj48WWVhcj4yMDA2PC9ZZWFyPjxS
ZWNOdW0+MTA3PC9SZWNOdW0+PERpc3BsYXlUZXh0PlsxMywgMTR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625730">
        <w:instrText xml:space="preserve"> ADDIN EN.CITE </w:instrText>
      </w:r>
      <w:r w:rsidR="00625730">
        <w:fldChar w:fldCharType="begin">
          <w:fldData xml:space="preserve">PEVuZE5vdGU+PENpdGU+PEF1dGhvcj5DaGlhbmc8L0F1dGhvcj48WWVhcj4yMDA2PC9ZZWFyPjxS
ZWNOdW0+MTA3PC9SZWNOdW0+PERpc3BsYXlUZXh0PlsxMywgMTR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625730">
        <w:instrText xml:space="preserve"> ADDIN EN.CITE.DATA </w:instrText>
      </w:r>
      <w:r w:rsidR="00625730">
        <w:fldChar w:fldCharType="end"/>
      </w:r>
      <w:r>
        <w:fldChar w:fldCharType="separate"/>
      </w:r>
      <w:r w:rsidR="00625730">
        <w:rPr>
          <w:noProof/>
        </w:rPr>
        <w:t>[13, 14]</w:t>
      </w:r>
      <w:r>
        <w:fldChar w:fldCharType="end"/>
      </w:r>
      <w:r>
        <w:t xml:space="preserve">, corrosion residence </w:t>
      </w:r>
      <w:r>
        <w:fldChar w:fldCharType="begin"/>
      </w:r>
      <w:r w:rsidR="00625730">
        <w:instrText xml:space="preserve"> ADDIN EN.CITE &lt;EndNote&gt;&lt;Cite&gt;&lt;Author&gt;Chu&lt;/Author&gt;&lt;Year&gt;2009&lt;/Year&gt;&lt;RecNum&gt;112&lt;/RecNum&gt;&lt;DisplayText&gt;[15]&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625730">
        <w:rPr>
          <w:noProof/>
        </w:rPr>
        <w:t>[15]</w:t>
      </w:r>
      <w:r>
        <w:fldChar w:fldCharType="end"/>
      </w:r>
      <w:r>
        <w:t xml:space="preserve">, and surface finish </w:t>
      </w:r>
      <w:r>
        <w:fldChar w:fldCharType="begin">
          <w:fldData xml:space="preserve">PEVuZE5vdGU+PENpdGU+PEF1dGhvcj5Uc2FpPC9BdXRob3I+PFllYXI+MjAxMjwvWWVhcj48UmVj
TnVtPjIzPC9SZWNOdW0+PERpc3BsYXlUZXh0PlsxMSwgMTMsIDE0LCAxNl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625730">
        <w:instrText xml:space="preserve"> ADDIN EN.CITE </w:instrText>
      </w:r>
      <w:r w:rsidR="00625730">
        <w:fldChar w:fldCharType="begin">
          <w:fldData xml:space="preserve">PEVuZE5vdGU+PENpdGU+PEF1dGhvcj5Uc2FpPC9BdXRob3I+PFllYXI+MjAxMjwvWWVhcj48UmVj
TnVtPjIzPC9SZWNOdW0+PERpc3BsYXlUZXh0PlsxMSwgMTMsIDE0LCAxNl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625730">
        <w:instrText xml:space="preserve"> ADDIN EN.CITE.DATA </w:instrText>
      </w:r>
      <w:r w:rsidR="00625730">
        <w:fldChar w:fldCharType="end"/>
      </w:r>
      <w:r>
        <w:fldChar w:fldCharType="separate"/>
      </w:r>
      <w:r w:rsidR="00625730">
        <w:rPr>
          <w:noProof/>
        </w:rPr>
        <w:t>[11, 13, 14, 16]</w:t>
      </w:r>
      <w:r>
        <w:fldChar w:fldCharType="end"/>
      </w:r>
      <w:r>
        <w:t xml:space="preserve">. </w:t>
      </w:r>
      <w:r w:rsidR="00692E9A" w:rsidRPr="00027645">
        <w:fldChar w:fldCharType="begin"/>
      </w:r>
      <w:r w:rsidR="00625730">
        <w:instrText xml:space="preserve"> ADDIN EN.CITE &lt;EndNote&gt;&lt;Cite AuthorYear="1"&gt;&lt;Author&gt;Chu&lt;/Author&gt;&lt;Year&gt;2012&lt;/Year&gt;&lt;RecNum&gt;14&lt;/RecNum&gt;&lt;DisplayText&gt;Chu, et al. [10]&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625730">
        <w:rPr>
          <w:noProof/>
        </w:rPr>
        <w:t>Chu, et al. [10]</w:t>
      </w:r>
      <w:r w:rsidR="00692E9A" w:rsidRPr="00027645">
        <w:fldChar w:fldCharType="end"/>
      </w:r>
      <w:r w:rsidR="00692E9A" w:rsidRPr="00027645">
        <w:t xml:space="preserve"> </w:t>
      </w:r>
      <w:r w:rsidR="00D437CA">
        <w:t>have</w:t>
      </w:r>
      <w:r w:rsidR="00692E9A">
        <w:t xml:space="preserve">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6" w:name="_Toc386545849"/>
      <w:bookmarkStart w:id="47" w:name="_Ref391281295"/>
      <w:bookmarkStart w:id="48" w:name="_Ref391281301"/>
      <w:bookmarkStart w:id="49" w:name="_Ref391281306"/>
      <w:bookmarkStart w:id="50" w:name="_Toc422303913"/>
      <w:r>
        <w:lastRenderedPageBreak/>
        <w:t xml:space="preserve">Production via </w:t>
      </w:r>
      <w:r w:rsidR="009B2AB7">
        <w:t>Deposition</w:t>
      </w:r>
      <w:bookmarkEnd w:id="46"/>
      <w:bookmarkEnd w:id="47"/>
      <w:bookmarkEnd w:id="48"/>
      <w:bookmarkEnd w:id="49"/>
      <w:bookmarkEnd w:id="50"/>
    </w:p>
    <w:p w14:paraId="43BEEC5D" w14:textId="43C1D79D" w:rsidR="00E93390"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w:t>
      </w:r>
      <w:r w:rsidR="00E93390">
        <w:t xml:space="preserve">id substrate under low vacuum. </w:t>
      </w:r>
    </w:p>
    <w:p w14:paraId="0E7E94C3" w14:textId="43589B29" w:rsidR="00E93390" w:rsidRDefault="00726A37" w:rsidP="00F5052B">
      <w:r>
        <w:t>The</w:t>
      </w:r>
      <w:r w:rsidR="00E93390">
        <w:t xml:space="preserve"> VD manufacturing route has a significant advantage over traditional BMG liquid casting </w:t>
      </w:r>
      <w:r w:rsidR="00943D76">
        <w:t>methods</w:t>
      </w:r>
      <w:r w:rsidR="00E93390">
        <w:t xml:space="preserve"> in that the composition window is much wider. The vaporised atoms are at much higher vapour pressure than the solid substrate and on impact their kinetic energy is rapidly dissipated into the substrate </w:t>
      </w:r>
      <w:r w:rsidR="00E93390">
        <w:fldChar w:fldCharType="begin"/>
      </w:r>
      <w:r w:rsidR="000B070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E93390">
        <w:fldChar w:fldCharType="separate"/>
      </w:r>
      <w:r w:rsidR="000B0709">
        <w:rPr>
          <w:noProof/>
        </w:rPr>
        <w:t>[3]</w:t>
      </w:r>
      <w:r w:rsidR="00E93390">
        <w:fldChar w:fldCharType="end"/>
      </w:r>
      <w:r w:rsidR="00E93390">
        <w:t xml:space="preserve">. </w:t>
      </w:r>
      <w:r w:rsidR="00E93390" w:rsidRPr="00E70608">
        <w:t xml:space="preserve">This </w:t>
      </w:r>
      <w:r w:rsidR="00E93390">
        <w:t xml:space="preserve">greater distance from equilibrium provides a much greater </w:t>
      </w:r>
      <w:r w:rsidR="00E93390" w:rsidRPr="00E70608">
        <w:t xml:space="preserve">rapid quench </w:t>
      </w:r>
      <w:r w:rsidR="00E93390">
        <w:t xml:space="preserve">for </w:t>
      </w:r>
      <w:r w:rsidR="001D1289">
        <w:t>this</w:t>
      </w:r>
      <w:r w:rsidR="00E93390" w:rsidRPr="00E70608">
        <w:t xml:space="preserve"> </w:t>
      </w:r>
      <w:commentRangeStart w:id="51"/>
      <w:r w:rsidR="00E93390" w:rsidRPr="00E70608">
        <w:t xml:space="preserve">vapour-to-solid </w:t>
      </w:r>
      <w:r w:rsidR="00E93390">
        <w:t>state</w:t>
      </w:r>
      <w:r w:rsidR="00E93390" w:rsidRPr="00E70608">
        <w:t xml:space="preserve"> </w:t>
      </w:r>
      <w:r w:rsidR="001D1289">
        <w:t xml:space="preserve">process </w:t>
      </w:r>
      <w:commentRangeEnd w:id="51"/>
      <w:r w:rsidR="003E7647">
        <w:rPr>
          <w:rStyle w:val="CommentReference"/>
        </w:rPr>
        <w:commentReference w:id="51"/>
      </w:r>
      <w:r w:rsidR="00E93390" w:rsidRPr="00E70608">
        <w:t xml:space="preserve">than the liquid-to-solid </w:t>
      </w:r>
      <w:r w:rsidR="00E93390">
        <w:t>state</w:t>
      </w:r>
      <w:r w:rsidR="00E93390" w:rsidRPr="00E70608">
        <w:t xml:space="preserve"> utilised in BMG casting processes</w:t>
      </w:r>
      <w:r w:rsidR="00E93390">
        <w:t xml:space="preserve"> </w:t>
      </w:r>
      <w:r w:rsidR="00E93390">
        <w:fldChar w:fldCharType="begin"/>
      </w:r>
      <w:r w:rsidR="00625730">
        <w:instrText xml:space="preserve"> ADDIN EN.CITE &lt;EndNote&gt;&lt;Cite&gt;&lt;Author&gt;Chu&lt;/Author&gt;&lt;Year&gt;2012&lt;/Year&gt;&lt;RecNum&gt;15&lt;/RecNum&gt;&lt;DisplayText&gt;[17]&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E93390">
        <w:fldChar w:fldCharType="separate"/>
      </w:r>
      <w:r w:rsidR="00625730">
        <w:rPr>
          <w:noProof/>
        </w:rPr>
        <w:t>[17]</w:t>
      </w:r>
      <w:r w:rsidR="00E93390">
        <w:fldChar w:fldCharType="end"/>
      </w:r>
      <w:r w:rsidR="00E93390">
        <w:t xml:space="preserve">. </w:t>
      </w:r>
    </w:p>
    <w:p w14:paraId="5CDEC976" w14:textId="77777777" w:rsidR="009B2AB7" w:rsidRDefault="009B2AB7" w:rsidP="00F5052B">
      <w:pPr>
        <w:pStyle w:val="Heading4"/>
      </w:pPr>
      <w:bookmarkStart w:id="52" w:name="_Toc422303914"/>
      <w:r>
        <w:t>Pulsed Laser Deposition (PLD)</w:t>
      </w:r>
      <w:bookmarkEnd w:id="52"/>
    </w:p>
    <w:p w14:paraId="3B3C6167" w14:textId="7A456D96"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w:t>
      </w:r>
      <w:r w:rsidR="006D26E0">
        <w:rPr>
          <w:rFonts w:eastAsia="Times New Roman"/>
          <w:lang w:eastAsia="en-AU"/>
        </w:rPr>
        <w:t>,</w:t>
      </w:r>
      <w:r w:rsidR="00811AE4">
        <w:rPr>
          <w:rFonts w:eastAsia="Times New Roman"/>
          <w:lang w:eastAsia="en-AU"/>
        </w:rPr>
        <w:t>’</w:t>
      </w:r>
      <w:r w:rsidR="006D26E0">
        <w:rPr>
          <w:rFonts w:eastAsia="Times New Roman"/>
          <w:lang w:eastAsia="en-AU"/>
        </w:rPr>
        <w:t xml:space="preserve"> typically rotating,</w:t>
      </w:r>
      <w:r w:rsidR="00811AE4">
        <w:rPr>
          <w:rFonts w:eastAsia="Times New Roman"/>
          <w:lang w:eastAsia="en-AU"/>
        </w:rPr>
        <w:t xml:space="preserve">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5279C1">
        <w:rPr>
          <w:rFonts w:eastAsia="Times New Roman"/>
          <w:lang w:eastAsia="en-AU"/>
        </w:rPr>
        <w:t xml:space="preserve"> a</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 xml:space="preserve">a primarily </w:t>
      </w:r>
      <w:commentRangeStart w:id="53"/>
      <w:r w:rsidR="005A1CCF" w:rsidRPr="005A1CCF">
        <w:rPr>
          <w:rFonts w:eastAsia="Times New Roman"/>
          <w:lang w:eastAsia="en-AU"/>
        </w:rPr>
        <w:t>perpendicular plasma plume</w:t>
      </w:r>
      <w:commentRangeEnd w:id="53"/>
      <w:r w:rsidR="005279C1">
        <w:rPr>
          <w:rStyle w:val="CommentReference"/>
        </w:rPr>
        <w:commentReference w:id="53"/>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024BB8">
        <w:t xml:space="preserve">Figure </w:t>
      </w:r>
      <w:r w:rsidR="00024BB8">
        <w:rPr>
          <w:noProof/>
        </w:rPr>
        <w:t>5</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4FF4677B">
            <wp:extent cx="3956115" cy="215310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8">
                      <a:extLst>
                        <a:ext uri="{28A0092B-C50C-407E-A947-70E740481C1C}">
                          <a14:useLocalDpi xmlns:a14="http://schemas.microsoft.com/office/drawing/2010/main" val="0"/>
                        </a:ext>
                      </a:extLst>
                    </a:blip>
                    <a:stretch>
                      <a:fillRect/>
                    </a:stretch>
                  </pic:blipFill>
                  <pic:spPr>
                    <a:xfrm>
                      <a:off x="0" y="0"/>
                      <a:ext cx="3956115" cy="2153106"/>
                    </a:xfrm>
                    <a:prstGeom prst="rect">
                      <a:avLst/>
                    </a:prstGeom>
                  </pic:spPr>
                </pic:pic>
              </a:graphicData>
            </a:graphic>
          </wp:inline>
        </w:drawing>
      </w:r>
    </w:p>
    <w:p w14:paraId="45AAE54E" w14:textId="1D51C4BB" w:rsidR="009B2AB7" w:rsidRPr="00120239" w:rsidRDefault="009B2AB7" w:rsidP="00F5052B">
      <w:pPr>
        <w:pStyle w:val="Caption"/>
        <w:rPr>
          <w:rFonts w:eastAsia="Times New Roman"/>
          <w:lang w:eastAsia="en-AU"/>
        </w:rPr>
      </w:pPr>
      <w:bookmarkStart w:id="54" w:name="_Ref389573118"/>
      <w:bookmarkStart w:id="55" w:name="_Toc422303977"/>
      <w:r>
        <w:t xml:space="preserve">Figure </w:t>
      </w:r>
      <w:fldSimple w:instr=" SEQ Figure \* ARABIC ">
        <w:r w:rsidR="00024BB8">
          <w:rPr>
            <w:noProof/>
          </w:rPr>
          <w:t>5</w:t>
        </w:r>
      </w:fldSimple>
      <w:bookmarkEnd w:id="54"/>
      <w:r>
        <w:t xml:space="preserve">: Schematic of a typical PLD setup showing the incoming laser beam inclined at an approximate 45° angle to the target, and the </w:t>
      </w:r>
      <w:r w:rsidR="006D26E0">
        <w:t xml:space="preserve">rotating </w:t>
      </w:r>
      <w:r>
        <w:t xml:space="preserve">target and substrate parallel to each other. </w:t>
      </w:r>
      <w:r w:rsidR="000D2262">
        <w:t>Modified</w:t>
      </w:r>
      <w:r>
        <w:t xml:space="preserve"> from </w:t>
      </w:r>
      <w:r>
        <w:fldChar w:fldCharType="begin"/>
      </w:r>
      <w:r w:rsidR="00625730">
        <w:instrText xml:space="preserve"> ADDIN EN.CITE &lt;EndNote&gt;&lt;Cite&gt;&lt;Author&gt;Krebs&lt;/Author&gt;&lt;Year&gt;1993&lt;/Year&gt;&lt;RecNum&gt;66&lt;/RecNum&gt;&lt;DisplayText&gt;[18]&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625730">
        <w:rPr>
          <w:noProof/>
        </w:rPr>
        <w:t>[18]</w:t>
      </w:r>
      <w:r>
        <w:fldChar w:fldCharType="end"/>
      </w:r>
      <w:r>
        <w:t>.</w:t>
      </w:r>
      <w:bookmarkEnd w:id="55"/>
    </w:p>
    <w:p w14:paraId="49EB6E4D" w14:textId="37003171" w:rsidR="00F97F56" w:rsidRDefault="00F97F56" w:rsidP="00F97F56">
      <w:pPr>
        <w:pStyle w:val="Heading5"/>
        <w:rPr>
          <w:rFonts w:eastAsia="Times New Roman"/>
          <w:lang w:eastAsia="en-AU"/>
        </w:rPr>
      </w:pPr>
      <w:bookmarkStart w:id="56" w:name="_Toc422303915"/>
      <w:r>
        <w:rPr>
          <w:rFonts w:eastAsia="Times New Roman"/>
          <w:lang w:eastAsia="en-AU"/>
        </w:rPr>
        <w:t>PLD Advantages</w:t>
      </w:r>
      <w:bookmarkEnd w:id="56"/>
    </w:p>
    <w:p w14:paraId="1D87D9C9" w14:textId="1F8BC214"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625730">
        <w:rPr>
          <w:rFonts w:eastAsia="Times New Roman"/>
          <w:lang w:eastAsia="en-AU"/>
        </w:rPr>
        <w:instrText xml:space="preserve"> ADDIN EN.CITE &lt;EndNote&gt;&lt;Cite&gt;&lt;Author&gt;Dijkkamp&lt;/Author&gt;&lt;Year&gt;1987&lt;/Year&gt;&lt;RecNum&gt;94&lt;/RecNum&gt;&lt;DisplayText&gt;[19, 20]&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625730">
        <w:rPr>
          <w:rFonts w:eastAsia="Times New Roman"/>
          <w:noProof/>
          <w:lang w:eastAsia="en-AU"/>
        </w:rPr>
        <w:t>[19, 20]</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57" w:name="_Toc422303916"/>
      <w:r>
        <w:rPr>
          <w:rFonts w:eastAsia="Times New Roman"/>
          <w:lang w:eastAsia="en-AU"/>
        </w:rPr>
        <w:t>PLD Challenges</w:t>
      </w:r>
      <w:bookmarkEnd w:id="57"/>
    </w:p>
    <w:p w14:paraId="482BCCA2" w14:textId="455A3D45"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625730">
        <w:rPr>
          <w:rFonts w:eastAsia="Times New Roman"/>
          <w:lang w:eastAsia="en-AU"/>
        </w:rPr>
        <w:instrText xml:space="preserve"> ADDIN EN.CITE &lt;EndNote&gt;&lt;Cite AuthorYear="1"&gt;&lt;Author&gt;Cao&lt;/Author&gt;&lt;Year&gt;2013&lt;/Year&gt;&lt;RecNum&gt;54&lt;/RecNum&gt;&lt;DisplayText&gt;Cao [21]&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625730">
        <w:rPr>
          <w:rFonts w:eastAsia="Times New Roman"/>
          <w:noProof/>
          <w:lang w:eastAsia="en-AU"/>
        </w:rPr>
        <w:t>Cao [21]</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024BB8">
        <w:t xml:space="preserve">Figure </w:t>
      </w:r>
      <w:r w:rsidR="00024BB8">
        <w:rPr>
          <w:noProof/>
        </w:rPr>
        <w:t>6</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polycaprolacton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52302" cy="3040348"/>
                    </a:xfrm>
                    <a:prstGeom prst="rect">
                      <a:avLst/>
                    </a:prstGeom>
                  </pic:spPr>
                </pic:pic>
              </a:graphicData>
            </a:graphic>
          </wp:inline>
        </w:drawing>
      </w:r>
      <w:r w:rsidR="009B2AB7">
        <w:br w:type="textWrapping" w:clear="all"/>
      </w:r>
    </w:p>
    <w:p w14:paraId="2F041CBB" w14:textId="1C5CC353" w:rsidR="009B2AB7" w:rsidRPr="000A37BE" w:rsidRDefault="009B2AB7" w:rsidP="00F5052B">
      <w:pPr>
        <w:pStyle w:val="Caption"/>
        <w:rPr>
          <w:rFonts w:ascii="Calibri" w:eastAsia="Times New Roman" w:hAnsi="Calibri" w:cs="Times New Roman"/>
          <w:color w:val="000000"/>
          <w:lang w:eastAsia="en-AU"/>
        </w:rPr>
      </w:pPr>
      <w:bookmarkStart w:id="58" w:name="_Ref389554898"/>
      <w:bookmarkStart w:id="59" w:name="_Toc422303978"/>
      <w:r>
        <w:t xml:space="preserve">Figure </w:t>
      </w:r>
      <w:fldSimple w:instr=" SEQ Figure \* ARABIC ">
        <w:r w:rsidR="00024BB8">
          <w:rPr>
            <w:noProof/>
          </w:rPr>
          <w:t>6</w:t>
        </w:r>
      </w:fldSimple>
      <w:bookmarkEnd w:id="58"/>
      <w:r>
        <w:t>: Amorphous target XRD scan before (black curve) and after (red curve) PLD showing the shift from characteristic amorphous structure to crystalline</w:t>
      </w:r>
      <w:r w:rsidR="001563C2">
        <w:t>. Reproduced from</w:t>
      </w:r>
      <w:r>
        <w:t xml:space="preserve"> </w:t>
      </w:r>
      <w:r>
        <w:fldChar w:fldCharType="begin"/>
      </w:r>
      <w:r w:rsidR="00625730">
        <w:instrText xml:space="preserve"> ADDIN EN.CITE &lt;EndNote&gt;&lt;Cite&gt;&lt;Author&gt;Cao&lt;/Author&gt;&lt;Year&gt;2013&lt;/Year&gt;&lt;RecNum&gt;54&lt;/RecNum&gt;&lt;DisplayText&gt;[21]&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625730">
        <w:rPr>
          <w:noProof/>
        </w:rPr>
        <w:t>[21]</w:t>
      </w:r>
      <w:r>
        <w:fldChar w:fldCharType="end"/>
      </w:r>
      <w:r>
        <w:t>.</w:t>
      </w:r>
      <w:bookmarkEnd w:id="59"/>
    </w:p>
    <w:p w14:paraId="4BCF0AB9" w14:textId="76589E9F"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625730">
        <w:rPr>
          <w:rFonts w:eastAsia="Times New Roman"/>
          <w:lang w:eastAsia="en-AU"/>
        </w:rPr>
        <w:instrText xml:space="preserve"> ADDIN EN.CITE &lt;EndNote&gt;&lt;Cite AuthorYear="1"&gt;&lt;Author&gt;Krebs&lt;/Author&gt;&lt;Year&gt;1993&lt;/Year&gt;&lt;RecNum&gt;66&lt;/RecNum&gt;&lt;DisplayText&gt;Krebs and Bremert [18]&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625730">
        <w:rPr>
          <w:rFonts w:eastAsia="Times New Roman"/>
          <w:noProof/>
          <w:lang w:eastAsia="en-AU"/>
        </w:rPr>
        <w:t>Krebs and Bremert [18]</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625730">
        <w:rPr>
          <w:rFonts w:eastAsia="Times New Roman"/>
          <w:lang w:eastAsia="en-AU"/>
        </w:rPr>
        <w:instrText xml:space="preserve"> ADDIN EN.CITE &lt;EndNote&gt;&lt;Cite AuthorYear="1"&gt;&lt;Author&gt;Cao&lt;/Author&gt;&lt;Year&gt;2013&lt;/Year&gt;&lt;RecNum&gt;54&lt;/RecNum&gt;&lt;DisplayText&gt;Cao [21]&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625730">
        <w:rPr>
          <w:rFonts w:eastAsia="Times New Roman"/>
          <w:noProof/>
          <w:lang w:eastAsia="en-AU"/>
        </w:rPr>
        <w:t>Cao [21]</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60" w:name="_Toc422303917"/>
      <w:r>
        <w:t>Sputtering Deposition</w:t>
      </w:r>
      <w:bookmarkEnd w:id="60"/>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61" w:name="_Toc422303918"/>
      <w:r w:rsidRPr="00120239">
        <w:rPr>
          <w:rFonts w:eastAsia="Times New Roman"/>
          <w:lang w:eastAsia="en-AU"/>
        </w:rPr>
        <w:t xml:space="preserve">Direct Current (DC) </w:t>
      </w:r>
      <w:commentRangeStart w:id="62"/>
      <w:r w:rsidRPr="00120239">
        <w:rPr>
          <w:rFonts w:eastAsia="Times New Roman"/>
          <w:lang w:eastAsia="en-AU"/>
        </w:rPr>
        <w:t>Sputtering</w:t>
      </w:r>
      <w:commentRangeEnd w:id="62"/>
      <w:r w:rsidR="00070001">
        <w:rPr>
          <w:rStyle w:val="CommentReference"/>
          <w:rFonts w:asciiTheme="minorHAnsi" w:eastAsiaTheme="minorEastAsia" w:hAnsiTheme="minorHAnsi" w:cstheme="minorBidi"/>
          <w:color w:val="auto"/>
        </w:rPr>
        <w:commentReference w:id="62"/>
      </w:r>
      <w:bookmarkEnd w:id="61"/>
    </w:p>
    <w:p w14:paraId="47D1E0C4" w14:textId="0DD494E1"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63"/>
      <w:r>
        <w:rPr>
          <w:rFonts w:eastAsia="Times New Roman"/>
          <w:lang w:eastAsia="en-AU"/>
        </w:rPr>
        <w:t>ionises the low pressure inert working gas</w:t>
      </w:r>
      <w:commentRangeEnd w:id="63"/>
      <w:r w:rsidR="00773D11">
        <w:rPr>
          <w:rStyle w:val="CommentReference"/>
        </w:rPr>
        <w:commentReference w:id="63"/>
      </w:r>
      <w:r>
        <w:rPr>
          <w:rFonts w:eastAsia="Times New Roman"/>
          <w:lang w:eastAsia="en-AU"/>
        </w:rPr>
        <w:t>, generally Argon, into a plasma</w:t>
      </w:r>
      <w:r w:rsidR="00066B02">
        <w:rPr>
          <w:rFonts w:eastAsia="Times New Roman"/>
          <w:lang w:eastAsia="en-AU"/>
        </w:rPr>
        <w:t>,</w:t>
      </w:r>
      <w:r w:rsidR="00C81D9E">
        <w:rPr>
          <w:rFonts w:eastAsia="Times New Roman"/>
          <w:lang w:eastAsia="en-AU"/>
        </w:rPr>
        <w:t xml:space="preserve">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 xml:space="preserve">are deposited as the </w:t>
      </w:r>
      <w:r w:rsidR="00066B02">
        <w:rPr>
          <w:rFonts w:eastAsia="Times New Roman"/>
          <w:lang w:eastAsia="en-AU"/>
        </w:rPr>
        <w:t>thin film</w:t>
      </w:r>
      <w:r>
        <w:rPr>
          <w:rFonts w:eastAsia="Times New Roman"/>
          <w:lang w:eastAsia="en-AU"/>
        </w:rPr>
        <w:t xml:space="preserve">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024BB8">
        <w:t xml:space="preserve">Figure </w:t>
      </w:r>
      <w:r w:rsidR="00024BB8">
        <w:rPr>
          <w:noProof/>
        </w:rPr>
        <w:t>7</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20">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6CCE2FF3" w:rsidR="009B2AB7" w:rsidRDefault="009B2AB7" w:rsidP="00F5052B">
      <w:pPr>
        <w:pStyle w:val="Caption"/>
        <w:rPr>
          <w:rFonts w:eastAsia="Times New Roman"/>
          <w:lang w:eastAsia="en-AU"/>
        </w:rPr>
      </w:pPr>
      <w:bookmarkStart w:id="64" w:name="_Ref390874095"/>
      <w:bookmarkStart w:id="65" w:name="_Toc422303979"/>
      <w:r>
        <w:t xml:space="preserve">Figure </w:t>
      </w:r>
      <w:fldSimple w:instr=" SEQ Figure \* ARABIC ">
        <w:r w:rsidR="00024BB8">
          <w:rPr>
            <w:noProof/>
          </w:rPr>
          <w:t>7</w:t>
        </w:r>
      </w:fldSimple>
      <w:bookmarkEnd w:id="64"/>
      <w:r>
        <w:t xml:space="preserve">: Schematic of a typical DC sputtering setup with an Ar working gas. The high-voltage field generates and propels Ar+ </w:t>
      </w:r>
      <w:r w:rsidR="00F9685F">
        <w:t>cat</w:t>
      </w:r>
      <w:r>
        <w:t xml:space="preserve">ions toward the negative target of material “M.” Dislodged </w:t>
      </w:r>
      <w:r w:rsidR="001D35B9">
        <w:t xml:space="preserve">neutral </w:t>
      </w:r>
      <w:r>
        <w:t>“M” atoms are hurled in all directions with some being deposited on</w:t>
      </w:r>
      <w:r w:rsidR="00066B02">
        <w:t>to</w:t>
      </w:r>
      <w:r>
        <w:t xml:space="preserve"> the positive substrate. </w:t>
      </w:r>
      <w:r w:rsidR="00EB3623">
        <w:t>Modified</w:t>
      </w:r>
      <w:r>
        <w:t xml:space="preserve"> from </w:t>
      </w:r>
      <w:r>
        <w:fldChar w:fldCharType="begin"/>
      </w:r>
      <w:r w:rsidR="00625730">
        <w:instrText xml:space="preserve"> ADDIN EN.CITE &lt;EndNote&gt;&lt;Cite&gt;&lt;Author&gt;Brown&lt;/Author&gt;&lt;Year&gt;2014&lt;/Year&gt;&lt;RecNum&gt;72&lt;/RecNum&gt;&lt;DisplayText&gt;[22]&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625730">
        <w:rPr>
          <w:noProof/>
        </w:rPr>
        <w:t>[22]</w:t>
      </w:r>
      <w:r>
        <w:fldChar w:fldCharType="end"/>
      </w:r>
      <w:r>
        <w:t>.</w:t>
      </w:r>
      <w:bookmarkEnd w:id="65"/>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Ar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66" w:name="_Toc422303919"/>
      <w:r w:rsidRPr="00120239">
        <w:rPr>
          <w:rFonts w:eastAsia="Times New Roman"/>
          <w:lang w:eastAsia="en-AU"/>
        </w:rPr>
        <w:t>Magnetron Sputtering</w:t>
      </w:r>
      <w:bookmarkEnd w:id="66"/>
    </w:p>
    <w:p w14:paraId="17373585" w14:textId="245B0138"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 xml:space="preserve">This trap also increases the total volume of plasma cations via trapped free electrons colliding with neutral working gas </w:t>
      </w:r>
      <w:r w:rsidR="004F117F">
        <w:t xml:space="preserve">atoms </w:t>
      </w:r>
      <w:r w:rsidR="001A6E9F">
        <w:t xml:space="preserve">and ionising </w:t>
      </w:r>
      <w:r w:rsidR="004F117F">
        <w:t>them</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67"/>
      <w:r w:rsidR="000F76B1">
        <w:t xml:space="preserve">lower </w:t>
      </w:r>
      <w:r w:rsidR="001A6E9F">
        <w:t>working pressures</w:t>
      </w:r>
      <w:commentRangeEnd w:id="67"/>
      <w:r w:rsidR="00696581">
        <w:rPr>
          <w:rStyle w:val="CommentReference"/>
        </w:rPr>
        <w:commentReference w:id="67"/>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8" w:name="_Toc422303920"/>
      <w:r>
        <w:rPr>
          <w:rFonts w:eastAsia="Times New Roman"/>
          <w:lang w:eastAsia="en-AU"/>
        </w:rPr>
        <w:t xml:space="preserve">Sputtering </w:t>
      </w:r>
      <w:r w:rsidR="00BB380C">
        <w:rPr>
          <w:rFonts w:eastAsia="Times New Roman"/>
          <w:lang w:eastAsia="en-AU"/>
        </w:rPr>
        <w:t>Advantages</w:t>
      </w:r>
      <w:bookmarkEnd w:id="68"/>
    </w:p>
    <w:p w14:paraId="3C0CE69D" w14:textId="26A52CFD"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9"/>
      <w:r w:rsidRPr="00DF1FE4">
        <w:rPr>
          <w:rFonts w:eastAsia="Times New Roman"/>
          <w:lang w:eastAsia="en-AU"/>
        </w:rPr>
        <w:fldChar w:fldCharType="begin"/>
      </w:r>
      <w:r w:rsidR="00625730">
        <w:rPr>
          <w:rFonts w:eastAsia="Times New Roman"/>
          <w:lang w:eastAsia="en-AU"/>
        </w:rPr>
        <w:instrText xml:space="preserve"> ADDIN EN.CITE &lt;EndNote&gt;&lt;Cite&gt;&lt;Author&gt;Liu&lt;/Author&gt;&lt;Year&gt;2012&lt;/Year&gt;&lt;RecNum&gt;16&lt;/RecNum&gt;&lt;DisplayText&gt;[23]&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625730">
        <w:rPr>
          <w:rFonts w:eastAsia="Times New Roman"/>
          <w:noProof/>
          <w:lang w:eastAsia="en-AU"/>
        </w:rPr>
        <w:t>[23]</w:t>
      </w:r>
      <w:r w:rsidRPr="00DF1FE4">
        <w:rPr>
          <w:rFonts w:eastAsia="Times New Roman"/>
          <w:lang w:eastAsia="en-AU"/>
        </w:rPr>
        <w:fldChar w:fldCharType="end"/>
      </w:r>
      <w:commentRangeEnd w:id="69"/>
      <w:r w:rsidR="00061612">
        <w:rPr>
          <w:rStyle w:val="CommentReference"/>
        </w:rPr>
        <w:commentReference w:id="69"/>
      </w:r>
      <w:r w:rsidRPr="00DF1FE4">
        <w:rPr>
          <w:rFonts w:eastAsia="Times New Roman"/>
          <w:lang w:eastAsia="en-AU"/>
        </w:rPr>
        <w:t>.</w:t>
      </w:r>
      <w:r w:rsidRPr="00DF1FE4">
        <w:t xml:space="preserve"> Instead</w:t>
      </w:r>
      <w:r w:rsidRPr="0007513C">
        <w:t xml:space="preserve">, as shown by </w:t>
      </w:r>
      <w:r w:rsidRPr="0007513C">
        <w:fldChar w:fldCharType="begin"/>
      </w:r>
      <w:r w:rsidR="00625730">
        <w:instrText xml:space="preserve"> ADDIN EN.CITE &lt;EndNote&gt;&lt;Cite AuthorYear="1"&gt;&lt;Author&gt;Liu&lt;/Author&gt;&lt;Year&gt;2012&lt;/Year&gt;&lt;RecNum&gt;16&lt;/RecNum&gt;&lt;DisplayText&gt;Liu, et al. [23]&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625730">
        <w:rPr>
          <w:noProof/>
        </w:rPr>
        <w:t>Liu, et al. [23]</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Ar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0922884F"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IxLCAyM1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625730">
        <w:rPr>
          <w:rFonts w:eastAsia="Times New Roman"/>
          <w:lang w:eastAsia="en-AU"/>
        </w:rPr>
        <w:instrText xml:space="preserve"> ADDIN EN.CITE </w:instrText>
      </w:r>
      <w:r w:rsidR="00625730">
        <w:rPr>
          <w:rFonts w:eastAsia="Times New Roman"/>
          <w:lang w:eastAsia="en-AU"/>
        </w:rPr>
        <w:fldChar w:fldCharType="begin">
          <w:fldData xml:space="preserve">PEVuZE5vdGU+PENpdGU+PEF1dGhvcj5MaXU8L0F1dGhvcj48WWVhcj4yMDEyPC9ZZWFyPjxSZWNO
dW0+MTY8L1JlY051bT48RGlzcGxheVRleHQ+WzIxLCAyM1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625730">
        <w:rPr>
          <w:rFonts w:eastAsia="Times New Roman"/>
          <w:lang w:eastAsia="en-AU"/>
        </w:rPr>
        <w:instrText xml:space="preserve"> ADDIN EN.CITE.DATA </w:instrText>
      </w:r>
      <w:r w:rsidR="00625730">
        <w:rPr>
          <w:rFonts w:eastAsia="Times New Roman"/>
          <w:lang w:eastAsia="en-AU"/>
        </w:rPr>
      </w:r>
      <w:r w:rsidR="00625730">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625730">
        <w:rPr>
          <w:rFonts w:eastAsia="Times New Roman"/>
          <w:noProof/>
          <w:lang w:eastAsia="en-AU"/>
        </w:rPr>
        <w:t>[21, 23]</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625730">
        <w:rPr>
          <w:rFonts w:eastAsia="Times New Roman"/>
          <w:lang w:eastAsia="en-AU"/>
        </w:rPr>
        <w:instrText xml:space="preserve"> ADDIN EN.CITE &lt;EndNote&gt;&lt;Cite AuthorYear="1"&gt;&lt;Author&gt;Liu&lt;/Author&gt;&lt;Year&gt;2012&lt;/Year&gt;&lt;RecNum&gt;16&lt;/RecNum&gt;&lt;DisplayText&gt;Liu, et al. [23]&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625730">
        <w:rPr>
          <w:rFonts w:eastAsia="Times New Roman"/>
          <w:noProof/>
          <w:lang w:eastAsia="en-AU"/>
        </w:rPr>
        <w:t>Liu, et al. [23]</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Ar pressure and high sputtering power. </w:t>
      </w:r>
    </w:p>
    <w:p w14:paraId="54586688" w14:textId="5B2290A2" w:rsidR="00BB380C" w:rsidRDefault="00793FC4" w:rsidP="003A0451">
      <w:pPr>
        <w:pStyle w:val="Heading5"/>
        <w:rPr>
          <w:rFonts w:eastAsia="Times New Roman"/>
          <w:lang w:eastAsia="en-AU"/>
        </w:rPr>
      </w:pPr>
      <w:bookmarkStart w:id="70" w:name="_Toc422303921"/>
      <w:r>
        <w:rPr>
          <w:rFonts w:eastAsia="Times New Roman"/>
          <w:lang w:eastAsia="en-AU"/>
        </w:rPr>
        <w:lastRenderedPageBreak/>
        <w:t xml:space="preserve">Sputtering </w:t>
      </w:r>
      <w:r w:rsidR="00BB380C">
        <w:rPr>
          <w:rFonts w:eastAsia="Times New Roman"/>
          <w:lang w:eastAsia="en-AU"/>
        </w:rPr>
        <w:t>Challenges</w:t>
      </w:r>
      <w:bookmarkEnd w:id="70"/>
    </w:p>
    <w:p w14:paraId="2EF3A6A0" w14:textId="11DAB3EE"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xLCAyMywgMjR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625730">
        <w:rPr>
          <w:rFonts w:eastAsia="Times New Roman"/>
          <w:lang w:eastAsia="en-AU"/>
        </w:rPr>
        <w:instrText xml:space="preserve"> ADDIN EN.CITE </w:instrText>
      </w:r>
      <w:r w:rsidR="00625730">
        <w:rPr>
          <w:rFonts w:eastAsia="Times New Roman"/>
          <w:lang w:eastAsia="en-AU"/>
        </w:rPr>
        <w:fldChar w:fldCharType="begin">
          <w:fldData xml:space="preserve">PEVuZE5vdGU+PENpdGU+PEF1dGhvcj5MaXU8L0F1dGhvcj48WWVhcj4yMDEyPC9ZZWFyPjxSZWNO
dW0+MTY8L1JlY051bT48RGlzcGxheVRleHQ+WzIxLCAyMywgMjR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625730">
        <w:rPr>
          <w:rFonts w:eastAsia="Times New Roman"/>
          <w:lang w:eastAsia="en-AU"/>
        </w:rPr>
        <w:instrText xml:space="preserve"> ADDIN EN.CITE.DATA </w:instrText>
      </w:r>
      <w:r w:rsidR="00625730">
        <w:rPr>
          <w:rFonts w:eastAsia="Times New Roman"/>
          <w:lang w:eastAsia="en-AU"/>
        </w:rPr>
      </w:r>
      <w:r w:rsidR="00625730">
        <w:rPr>
          <w:rFonts w:eastAsia="Times New Roman"/>
          <w:lang w:eastAsia="en-AU"/>
        </w:rPr>
        <w:fldChar w:fldCharType="end"/>
      </w:r>
      <w:r>
        <w:rPr>
          <w:rFonts w:eastAsia="Times New Roman"/>
          <w:lang w:eastAsia="en-AU"/>
        </w:rPr>
      </w:r>
      <w:r>
        <w:rPr>
          <w:rFonts w:eastAsia="Times New Roman"/>
          <w:lang w:eastAsia="en-AU"/>
        </w:rPr>
        <w:fldChar w:fldCharType="separate"/>
      </w:r>
      <w:r w:rsidR="00625730">
        <w:rPr>
          <w:rFonts w:eastAsia="Times New Roman"/>
          <w:noProof/>
          <w:lang w:eastAsia="en-AU"/>
        </w:rPr>
        <w:t>[21, 23, 24]</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71"/>
      <w:r w:rsidR="00E247A8">
        <w:rPr>
          <w:rFonts w:eastAsia="Times New Roman"/>
          <w:lang w:eastAsia="en-AU"/>
        </w:rPr>
        <w:fldChar w:fldCharType="begin">
          <w:fldData xml:space="preserve">PEVuZE5vdGU+PENpdGU+PEF1dGhvcj5EZW5nPC9BdXRob3I+PFllYXI+MjAwNzwvWWVhcj48UmVj
TnVtPjExPC9SZWNOdW0+PERpc3BsYXlUZXh0PlsyNS0yN1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625730">
        <w:rPr>
          <w:rFonts w:eastAsia="Times New Roman"/>
          <w:lang w:eastAsia="en-AU"/>
        </w:rPr>
        <w:instrText xml:space="preserve"> ADDIN EN.CITE </w:instrText>
      </w:r>
      <w:r w:rsidR="00625730">
        <w:rPr>
          <w:rFonts w:eastAsia="Times New Roman"/>
          <w:lang w:eastAsia="en-AU"/>
        </w:rPr>
        <w:fldChar w:fldCharType="begin">
          <w:fldData xml:space="preserve">PEVuZE5vdGU+PENpdGU+PEF1dGhvcj5EZW5nPC9BdXRob3I+PFllYXI+MjAwNzwvWWVhcj48UmVj
TnVtPjExPC9SZWNOdW0+PERpc3BsYXlUZXh0PlsyNS0yN1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625730">
        <w:rPr>
          <w:rFonts w:eastAsia="Times New Roman"/>
          <w:lang w:eastAsia="en-AU"/>
        </w:rPr>
        <w:instrText xml:space="preserve"> ADDIN EN.CITE.DATA </w:instrText>
      </w:r>
      <w:r w:rsidR="00625730">
        <w:rPr>
          <w:rFonts w:eastAsia="Times New Roman"/>
          <w:lang w:eastAsia="en-AU"/>
        </w:rPr>
      </w:r>
      <w:r w:rsidR="00625730">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625730">
        <w:rPr>
          <w:rFonts w:eastAsia="Times New Roman"/>
          <w:noProof/>
          <w:lang w:eastAsia="en-AU"/>
        </w:rPr>
        <w:t>[25-27]</w:t>
      </w:r>
      <w:r w:rsidR="00E247A8">
        <w:rPr>
          <w:rFonts w:eastAsia="Times New Roman"/>
          <w:lang w:eastAsia="en-AU"/>
        </w:rPr>
        <w:fldChar w:fldCharType="end"/>
      </w:r>
      <w:commentRangeEnd w:id="71"/>
      <w:r w:rsidR="007C119D">
        <w:rPr>
          <w:rStyle w:val="CommentReference"/>
        </w:rPr>
        <w:commentReference w:id="71"/>
      </w:r>
      <w:r>
        <w:rPr>
          <w:rFonts w:eastAsia="Times New Roman"/>
          <w:lang w:eastAsia="en-AU"/>
        </w:rPr>
        <w:t xml:space="preserve">, but as shown by </w:t>
      </w:r>
      <w:r>
        <w:rPr>
          <w:rFonts w:eastAsia="Times New Roman"/>
          <w:lang w:eastAsia="en-AU"/>
        </w:rPr>
        <w:fldChar w:fldCharType="begin"/>
      </w:r>
      <w:r w:rsidR="00625730">
        <w:rPr>
          <w:rFonts w:eastAsia="Times New Roman"/>
          <w:lang w:eastAsia="en-AU"/>
        </w:rPr>
        <w:instrText xml:space="preserve"> ADDIN EN.CITE &lt;EndNote&gt;&lt;Cite AuthorYear="1"&gt;&lt;Author&gt;Liu&lt;/Author&gt;&lt;Year&gt;2012&lt;/Year&gt;&lt;RecNum&gt;16&lt;/RecNum&gt;&lt;DisplayText&gt;Liu, et al. [23]&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625730">
        <w:rPr>
          <w:rFonts w:eastAsia="Times New Roman"/>
          <w:noProof/>
          <w:lang w:eastAsia="en-AU"/>
        </w:rPr>
        <w:t>Liu, et al. [23]</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625730">
        <w:rPr>
          <w:rFonts w:eastAsia="Times New Roman"/>
          <w:lang w:eastAsia="en-AU"/>
        </w:rPr>
        <w:instrText xml:space="preserve"> ADDIN EN.CITE &lt;EndNote&gt;&lt;Cite AuthorYear="1"&gt;&lt;Author&gt;Liu&lt;/Author&gt;&lt;Year&gt;2012&lt;/Year&gt;&lt;RecNum&gt;16&lt;/RecNum&gt;&lt;DisplayText&gt;Liu, et al. [23]&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625730">
        <w:rPr>
          <w:rFonts w:eastAsia="Times New Roman"/>
          <w:noProof/>
          <w:lang w:eastAsia="en-AU"/>
        </w:rPr>
        <w:t>Liu, et al. [23]</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r w:rsidRPr="0007513C">
        <w:t>Ar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72" w:name="_Toc422303922"/>
      <w:r>
        <w:t>Preferred PVD Methods</w:t>
      </w:r>
      <w:bookmarkEnd w:id="72"/>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73" w:name="_Toc386545848"/>
      <w:bookmarkStart w:id="74" w:name="_Ref392575118"/>
      <w:bookmarkStart w:id="75" w:name="_Ref392575122"/>
      <w:bookmarkStart w:id="76" w:name="_Toc422303923"/>
      <w:commentRangeStart w:id="77"/>
      <w:r>
        <w:t>Ultrastable G</w:t>
      </w:r>
      <w:r w:rsidR="009B2AB7">
        <w:t>las</w:t>
      </w:r>
      <w:r>
        <w:t>s</w:t>
      </w:r>
      <w:bookmarkEnd w:id="73"/>
      <w:r w:rsidR="00A92FAA">
        <w:t xml:space="preserve"> (US</w:t>
      </w:r>
      <w:r w:rsidR="00456FD4">
        <w:t>G)</w:t>
      </w:r>
      <w:bookmarkEnd w:id="74"/>
      <w:bookmarkEnd w:id="75"/>
      <w:commentRangeEnd w:id="77"/>
      <w:r w:rsidR="005B130E">
        <w:rPr>
          <w:rStyle w:val="CommentReference"/>
          <w:rFonts w:asciiTheme="minorHAnsi" w:eastAsiaTheme="minorEastAsia" w:hAnsiTheme="minorHAnsi" w:cstheme="minorBidi"/>
          <w:b w:val="0"/>
          <w:bCs w:val="0"/>
          <w:smallCaps w:val="0"/>
          <w:color w:val="auto"/>
        </w:rPr>
        <w:commentReference w:id="77"/>
      </w:r>
      <w:bookmarkEnd w:id="76"/>
    </w:p>
    <w:p w14:paraId="59928A5B" w14:textId="6E07E25C" w:rsidR="00905DB2" w:rsidRDefault="00CA3086" w:rsidP="007B5A5E">
      <w:r>
        <w:t>Ultrastable glasses</w:t>
      </w:r>
      <w:r w:rsidR="009E1CE0">
        <w:t xml:space="preserve"> (U</w:t>
      </w:r>
      <w:r w:rsidR="00EA6AFA">
        <w:t>S</w:t>
      </w:r>
      <w:r w:rsidR="009E1CE0">
        <w:t>Gs)</w:t>
      </w:r>
      <w:r>
        <w:t xml:space="preserve"> 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8"/>
      <w:r w:rsidR="001D18C7">
        <w:t>high</w:t>
      </w:r>
      <w:r w:rsidR="00FD468F">
        <w:t xml:space="preserve"> density</w:t>
      </w:r>
      <w:r w:rsidR="009A4BC8">
        <w:t xml:space="preserve">, </w:t>
      </w:r>
      <w:r w:rsidR="001D18C7">
        <w:t xml:space="preserve">high </w:t>
      </w:r>
      <w:r w:rsidR="006C2035">
        <w:t xml:space="preserve">elastic </w:t>
      </w:r>
      <w:r w:rsidR="00FD468F">
        <w:t>modulus</w:t>
      </w:r>
      <w:commentRangeEnd w:id="78"/>
      <w:r w:rsidR="007705F6">
        <w:rPr>
          <w:rStyle w:val="CommentReference"/>
        </w:rPr>
        <w:commentReference w:id="78"/>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625730">
        <w:instrText xml:space="preserve"> ADDIN EN.CITE &lt;EndNote&gt;&lt;Cite&gt;&lt;Author&gt;Swallen&lt;/Author&gt;&lt;Year&gt;2007&lt;/Year&gt;&lt;RecNum&gt;32&lt;/RecNum&gt;&lt;DisplayText&gt;[28, 29]&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625730">
        <w:rPr>
          <w:noProof/>
        </w:rPr>
        <w:t>[28, 29]</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0F089A38" w:rsidR="000C63EA" w:rsidRDefault="005D7656" w:rsidP="00E30833">
      <w:pPr>
        <w:pStyle w:val="Heading3"/>
      </w:pPr>
      <w:bookmarkStart w:id="79" w:name="_Ref419987115"/>
      <w:bookmarkStart w:id="80" w:name="_Ref419987125"/>
      <w:bookmarkStart w:id="81" w:name="_Toc422303924"/>
      <w:r>
        <w:t>USG</w:t>
      </w:r>
      <w:r w:rsidR="000C63EA">
        <w:t xml:space="preserve"> General </w:t>
      </w:r>
      <w:r w:rsidR="000369CE">
        <w:t xml:space="preserve">Properties and </w:t>
      </w:r>
      <w:r w:rsidR="007B400D">
        <w:t>Development</w:t>
      </w:r>
      <w:bookmarkEnd w:id="79"/>
      <w:bookmarkEnd w:id="80"/>
      <w:bookmarkEnd w:id="81"/>
    </w:p>
    <w:p w14:paraId="4C833761" w14:textId="199D7C88"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B0709">
        <w:rPr>
          <w:noProof/>
        </w:rPr>
        <w:t>Aji, et al. [4]</w:t>
      </w:r>
      <w:r w:rsidR="00AD5060">
        <w:fldChar w:fldCharType="end"/>
      </w:r>
      <w:r>
        <w:t xml:space="preserve"> </w:t>
      </w:r>
      <w:r w:rsidR="00DB5B01">
        <w:t xml:space="preserve">whom produced materials with 30% gains in elastic modulus and hardness.  </w:t>
      </w:r>
    </w:p>
    <w:p w14:paraId="7FED47A8" w14:textId="00A309BF"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NCwgMzAsIDMx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625730">
        <w:instrText xml:space="preserve"> ADDIN EN.CITE </w:instrText>
      </w:r>
      <w:r w:rsidR="00625730">
        <w:fldChar w:fldCharType="begin">
          <w:fldData xml:space="preserve">PEVuZE5vdGU+PENpdGU+PEF1dGhvcj5ZdTwvQXV0aG9yPjxZZWFyPjIwMTM8L1llYXI+PFJlY051
bT4xNzwvUmVjTnVtPjxEaXNwbGF5VGV4dD5bNCwgMzAsIDMx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625730">
        <w:instrText xml:space="preserve"> ADDIN EN.CITE.DATA </w:instrText>
      </w:r>
      <w:r w:rsidR="00625730">
        <w:fldChar w:fldCharType="end"/>
      </w:r>
      <w:r>
        <w:fldChar w:fldCharType="separate"/>
      </w:r>
      <w:r w:rsidR="00625730">
        <w:rPr>
          <w:noProof/>
        </w:rPr>
        <w:t>[4, 30, 31]</w:t>
      </w:r>
      <w:r>
        <w:fldChar w:fldCharType="end"/>
      </w:r>
      <w:r>
        <w:t xml:space="preserve">. Part of the reason for this is it unclear if the more simple atomic structures of metallic alloys, relativity to molecular and polymer glasses, are suitable to form USGs </w:t>
      </w:r>
      <w:r>
        <w:fldChar w:fldCharType="begin"/>
      </w:r>
      <w:r w:rsidR="00625730">
        <w:instrText xml:space="preserve"> ADDIN EN.CITE &lt;EndNote&gt;&lt;Cite&gt;&lt;Author&gt;Yu&lt;/Author&gt;&lt;Year&gt;2013&lt;/Year&gt;&lt;RecNum&gt;17&lt;/RecNum&gt;&lt;DisplayText&gt;[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625730">
        <w:rPr>
          <w:noProof/>
        </w:rPr>
        <w:t>[30]</w:t>
      </w:r>
      <w:r>
        <w:fldChar w:fldCharType="end"/>
      </w:r>
      <w:r>
        <w:t xml:space="preserve">. </w:t>
      </w:r>
      <w:r w:rsidR="00461F9F">
        <w:t>Nevertheless</w:t>
      </w:r>
      <w:r>
        <w:t xml:space="preserve"> the work of </w:t>
      </w:r>
      <w:r>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625730">
        <w:rPr>
          <w:noProof/>
        </w:rPr>
        <w:t>Yu, et al. [30]</w:t>
      </w:r>
      <w:r>
        <w:fldChar w:fldCharType="end"/>
      </w:r>
      <w:r w:rsidR="00C97920">
        <w:t xml:space="preserve">, </w:t>
      </w:r>
      <w:r w:rsidR="00C9792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B0709">
        <w:rPr>
          <w:noProof/>
        </w:rPr>
        <w:t>Aji, et al. [4]</w:t>
      </w:r>
      <w:r w:rsidR="00C97920">
        <w:fldChar w:fldCharType="end"/>
      </w:r>
      <w:r w:rsidR="00C97920">
        <w:t xml:space="preserve">, and </w:t>
      </w:r>
      <w:r w:rsidR="00C97920">
        <w:fldChar w:fldCharType="begin"/>
      </w:r>
      <w:r w:rsidR="00625730">
        <w:instrText xml:space="preserve"> ADDIN EN.CITE &lt;EndNote&gt;&lt;Cite AuthorYear="1"&gt;&lt;Author&gt;Wang&lt;/Author&gt;&lt;Year&gt;2014&lt;/Year&gt;&lt;RecNum&gt;114&lt;/RecNum&gt;&lt;DisplayText&gt;Wang, et al. [31]&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625730">
        <w:rPr>
          <w:noProof/>
        </w:rPr>
        <w:t>Wang, et al. [31]</w:t>
      </w:r>
      <w:r w:rsidR="00C97920">
        <w:fldChar w:fldCharType="end"/>
      </w:r>
      <w:r>
        <w:t xml:space="preserve"> on </w:t>
      </w:r>
      <w:r w:rsidR="00C97920">
        <w:t>Zr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AD1BF7" w14:textId="5DDB3FFC" w:rsidR="000369CE" w:rsidRDefault="005D7656" w:rsidP="000369CE">
      <w:pPr>
        <w:pStyle w:val="Heading3"/>
      </w:pPr>
      <w:bookmarkStart w:id="82" w:name="_Toc422303925"/>
      <w:r>
        <w:t>USG</w:t>
      </w:r>
      <w:r w:rsidR="000369CE">
        <w:t xml:space="preserve"> Production</w:t>
      </w:r>
      <w:bookmarkEnd w:id="82"/>
    </w:p>
    <w:p w14:paraId="3F6FB650" w14:textId="086A686A" w:rsidR="00921E01"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r w:rsidR="00F27749">
        <w:fldChar w:fldCharType="begin">
          <w:fldData xml:space="preserve">PEVuZE5vdGU+PENpdGU+PEF1dGhvcj5ZdTwvQXV0aG9yPjxZZWFyPjIwMTM8L1llYXI+PFJlY051
bT4xNzwvUmVjTnVtPjxEaXNwbGF5VGV4dD5bMywgNCwgMzAtMzJ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625730">
        <w:instrText xml:space="preserve"> ADDIN EN.CITE </w:instrText>
      </w:r>
      <w:r w:rsidR="00625730">
        <w:fldChar w:fldCharType="begin">
          <w:fldData xml:space="preserve">PEVuZE5vdGU+PENpdGU+PEF1dGhvcj5ZdTwvQXV0aG9yPjxZZWFyPjIwMTM8L1llYXI+PFJlY051
bT4xNzwvUmVjTnVtPjxEaXNwbGF5VGV4dD5bMywgNCwgMzAtMzJ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625730">
        <w:instrText xml:space="preserve"> ADDIN EN.CITE.DATA </w:instrText>
      </w:r>
      <w:r w:rsidR="00625730">
        <w:fldChar w:fldCharType="end"/>
      </w:r>
      <w:r w:rsidR="00F27749">
        <w:fldChar w:fldCharType="separate"/>
      </w:r>
      <w:r w:rsidR="00625730">
        <w:rPr>
          <w:noProof/>
        </w:rPr>
        <w:t>[3, 4, 30-32]</w:t>
      </w:r>
      <w:r w:rsidR="00F27749">
        <w:fldChar w:fldCharType="end"/>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NCwgMjgsIDMx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625730">
        <w:instrText xml:space="preserve"> ADDIN EN.CITE </w:instrText>
      </w:r>
      <w:r w:rsidR="00625730">
        <w:fldChar w:fldCharType="begin">
          <w:fldData xml:space="preserve">PEVuZE5vdGU+PENpdGU+PEF1dGhvcj5XYW5nPC9BdXRob3I+PFllYXI+MjAxNDwvWWVhcj48UmVj
TnVtPjExNDwvUmVjTnVtPjxEaXNwbGF5VGV4dD5bNCwgMjgsIDMx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625730">
        <w:instrText xml:space="preserve"> ADDIN EN.CITE.DATA </w:instrText>
      </w:r>
      <w:r w:rsidR="00625730">
        <w:fldChar w:fldCharType="end"/>
      </w:r>
      <w:r w:rsidR="001D386E">
        <w:fldChar w:fldCharType="separate"/>
      </w:r>
      <w:r w:rsidR="00625730">
        <w:rPr>
          <w:noProof/>
        </w:rPr>
        <w:t>[4, 28, 31]</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 xml:space="preserve">structure the higher the substrate </w:t>
      </w:r>
      <w:r w:rsidR="00630931">
        <w:lastRenderedPageBreak/>
        <w:t>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625730">
        <w:instrText xml:space="preserve"> ADDIN EN.CITE &lt;EndNote&gt;&lt;Cite&gt;&lt;Author&gt;Yu&lt;/Author&gt;&lt;Year&gt;2013&lt;/Year&gt;&lt;RecNum&gt;17&lt;/RecNum&gt;&lt;DisplayText&gt;[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625730">
        <w:rPr>
          <w:noProof/>
        </w:rPr>
        <w:t>[30]</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4LTMwLCAzMywgMzR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625730">
        <w:instrText xml:space="preserve"> ADDIN EN.CITE </w:instrText>
      </w:r>
      <w:r w:rsidR="00625730">
        <w:fldChar w:fldCharType="begin">
          <w:fldData xml:space="preserve">PEVuZE5vdGU+PENpdGU+PEF1dGhvcj5EYXdzb248L0F1dGhvcj48WWVhcj4yMDExPC9ZZWFyPjxS
ZWNOdW0+ODc8L1JlY051bT48RGlzcGxheVRleHQ+WzI4LTMwLCAzMywgMzR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625730">
        <w:instrText xml:space="preserve"> ADDIN EN.CITE.DATA </w:instrText>
      </w:r>
      <w:r w:rsidR="00625730">
        <w:fldChar w:fldCharType="end"/>
      </w:r>
      <w:r w:rsidR="00E02540">
        <w:fldChar w:fldCharType="separate"/>
      </w:r>
      <w:r w:rsidR="00625730">
        <w:rPr>
          <w:noProof/>
        </w:rPr>
        <w:t>[28-30, 33, 34]</w:t>
      </w:r>
      <w:r w:rsidR="00E02540">
        <w:fldChar w:fldCharType="end"/>
      </w:r>
      <w:r w:rsidR="00E02540">
        <w:t xml:space="preserve">. </w:t>
      </w:r>
    </w:p>
    <w:p w14:paraId="4424A39C" w14:textId="018731AF" w:rsidR="002B2418" w:rsidRDefault="00C033DF" w:rsidP="00921E01">
      <w:r>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625730">
        <w:rPr>
          <w:noProof/>
        </w:rPr>
        <w:t>Yu, et al. [30]</w:t>
      </w:r>
      <w:r>
        <w:fldChar w:fldCharType="end"/>
      </w:r>
      <w:r>
        <w:t xml:space="preserve"> </w:t>
      </w:r>
      <w:r w:rsidR="00F27749">
        <w:t xml:space="preserve">has </w:t>
      </w:r>
      <w:r w:rsidR="00B81ED8">
        <w:t>noted</w:t>
      </w:r>
      <w:r w:rsidR="003D2113">
        <w:t xml:space="preserve"> that</w:t>
      </w:r>
      <w:r>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the USGs’</w:t>
      </w:r>
      <w:r w:rsidR="005D1316">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5A1E89">
        <w:t xml:space="preserve">Theoretically higher temperatures should allow for more efficient rearrangement of atoms, but this does not happen </w:t>
      </w:r>
      <w:r w:rsidR="00615D35">
        <w:t>due to</w:t>
      </w:r>
      <w:r w:rsidR="005A1E89">
        <w:t xml:space="preserve"> unidentified limiting factors. </w:t>
      </w:r>
      <w:r w:rsidR="005A1E89">
        <w:fldChar w:fldCharType="begin"/>
      </w:r>
      <w:r w:rsidR="00615D35">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5A1E89">
        <w:fldChar w:fldCharType="separate"/>
      </w:r>
      <w:r w:rsidR="00615D35">
        <w:rPr>
          <w:noProof/>
        </w:rPr>
        <w:t>Ishii and Nakayama [3]</w:t>
      </w:r>
      <w:r w:rsidR="005A1E89">
        <w:fldChar w:fldCharType="end"/>
      </w:r>
      <w:r w:rsidR="005A1E89">
        <w:t xml:space="preserve"> </w:t>
      </w:r>
      <w:r w:rsidR="00615D35">
        <w:t xml:space="preserve">suggest </w:t>
      </w:r>
      <w:r w:rsidR="005A1E89">
        <w:t>increased diffusion and quicker relaxation</w:t>
      </w:r>
      <w:r w:rsidR="00615D35">
        <w:t xml:space="preserve"> times at the surface may be responsible while </w:t>
      </w:r>
      <w:r w:rsidR="00615D35">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15D35">
        <w:fldChar w:fldCharType="separate"/>
      </w:r>
      <w:r w:rsidR="00625730">
        <w:rPr>
          <w:noProof/>
        </w:rPr>
        <w:t>Yu, et al. [30]</w:t>
      </w:r>
      <w:r w:rsidR="00615D35">
        <w:fldChar w:fldCharType="end"/>
      </w:r>
      <w:r w:rsidR="00615D35">
        <w:t xml:space="preserve"> extends, suggesting the quicker relaxation times lead to a low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15D35">
        <w:t xml:space="preserve"> at the USG surface. </w:t>
      </w:r>
      <w:r w:rsidR="00B81ED8">
        <w:t xml:space="preserve">This implies the surface atoms behave as a SCL, meaning the </w:t>
      </w:r>
      <w:r w:rsidR="00564EF4">
        <w:t>atoms have essentially been quenched from</w:t>
      </w:r>
      <w:r w:rsidR="00124CB2">
        <w:t xml:space="preserve"> the</w:t>
      </w:r>
      <w:r w:rsidR="00564EF4">
        <w:t xml:space="preserve"> liquid</w:t>
      </w:r>
      <w:r w:rsidR="00DC2840">
        <w:t xml:space="preserve"> state</w:t>
      </w:r>
      <w:r w:rsidR="00564EF4">
        <w:t xml:space="preserve"> instead of being directly depos</w:t>
      </w:r>
      <w:r w:rsidR="00DC2840">
        <w:t>it</w:t>
      </w:r>
      <w:r w:rsidR="00564EF4">
        <w:t>ed from the vapour state</w:t>
      </w:r>
      <w:r w:rsidR="00B81ED8">
        <w:t xml:space="preserve"> </w:t>
      </w:r>
      <w:r w:rsidR="00B81ED8">
        <w:fldChar w:fldCharType="begin"/>
      </w:r>
      <w:r w:rsidR="00625730">
        <w:instrText xml:space="preserve"> ADDIN EN.CITE &lt;EndNote&gt;&lt;Cite&gt;&lt;Author&gt;Yu&lt;/Author&gt;&lt;Year&gt;2013&lt;/Year&gt;&lt;RecNum&gt;17&lt;/RecNum&gt;&lt;DisplayText&gt;[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B81ED8">
        <w:fldChar w:fldCharType="separate"/>
      </w:r>
      <w:r w:rsidR="00625730">
        <w:rPr>
          <w:noProof/>
        </w:rPr>
        <w:t>[30]</w:t>
      </w:r>
      <w:r w:rsidR="00B81ED8">
        <w:fldChar w:fldCharType="end"/>
      </w:r>
      <w:r w:rsidR="00B81ED8">
        <w:t>. It is anticipated the simple atomic structure of SMGs could serve as model material in the study of the</w:t>
      </w:r>
      <w:r w:rsidR="00124CB2">
        <w:t>se</w:t>
      </w:r>
      <w:r w:rsidR="00B81ED8">
        <w:t xml:space="preserve"> glass thermodynamics and kinetics phenomena </w:t>
      </w:r>
      <w:r w:rsidR="00B81ED8">
        <w:fldChar w:fldCharType="begin">
          <w:fldData xml:space="preserve">PEVuZE5vdGU+PENpdGU+PEF1dGhvcj5XYW5nPC9BdXRob3I+PFllYXI+MjAxNDwvWWVhcj48UmVj
TnVtPjExNDwvUmVjTnVtPjxEaXNwbGF5VGV4dD5bMzAsIDMx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625730">
        <w:instrText xml:space="preserve"> ADDIN EN.CITE </w:instrText>
      </w:r>
      <w:r w:rsidR="00625730">
        <w:fldChar w:fldCharType="begin">
          <w:fldData xml:space="preserve">PEVuZE5vdGU+PENpdGU+PEF1dGhvcj5XYW5nPC9BdXRob3I+PFllYXI+MjAxNDwvWWVhcj48UmVj
TnVtPjExNDwvUmVjTnVtPjxEaXNwbGF5VGV4dD5bMzAsIDMx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625730">
        <w:instrText xml:space="preserve"> ADDIN EN.CITE.DATA </w:instrText>
      </w:r>
      <w:r w:rsidR="00625730">
        <w:fldChar w:fldCharType="end"/>
      </w:r>
      <w:r w:rsidR="00B81ED8">
        <w:fldChar w:fldCharType="separate"/>
      </w:r>
      <w:r w:rsidR="00625730">
        <w:rPr>
          <w:noProof/>
        </w:rPr>
        <w:t>[30, 31]</w:t>
      </w:r>
      <w:r w:rsidR="00B81ED8">
        <w:fldChar w:fldCharType="end"/>
      </w:r>
      <w:r w:rsidR="00B5275D">
        <w:t xml:space="preserve">. </w:t>
      </w:r>
    </w:p>
    <w:p w14:paraId="0EFB0F43" w14:textId="0C2E1496" w:rsidR="005C1F67" w:rsidRDefault="00F84117" w:rsidP="005C1F67">
      <w:pPr>
        <w:keepNext/>
        <w:jc w:val="center"/>
      </w:pPr>
      <w:r>
        <w:rPr>
          <w:noProof/>
          <w:lang w:eastAsia="en-AU"/>
        </w:rPr>
        <w:drawing>
          <wp:inline distT="0" distB="0" distL="0" distR="0" wp14:anchorId="5ED872A4" wp14:editId="03E6F80A">
            <wp:extent cx="3648075" cy="394802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3655228" cy="3955768"/>
                    </a:xfrm>
                    <a:prstGeom prst="rect">
                      <a:avLst/>
                    </a:prstGeom>
                  </pic:spPr>
                </pic:pic>
              </a:graphicData>
            </a:graphic>
          </wp:inline>
        </w:drawing>
      </w:r>
    </w:p>
    <w:p w14:paraId="4CA566DF" w14:textId="19A5AF5D" w:rsidR="002B2418" w:rsidRPr="00124CB2" w:rsidRDefault="005C1F67" w:rsidP="005C1F67">
      <w:pPr>
        <w:pStyle w:val="Caption"/>
      </w:pPr>
      <w:bookmarkStart w:id="83" w:name="_Toc422303980"/>
      <w:r>
        <w:t xml:space="preserve">Figure </w:t>
      </w:r>
      <w:fldSimple w:instr=" SEQ Figure \* ARABIC ">
        <w:r w:rsidR="00024BB8">
          <w:rPr>
            <w:noProof/>
          </w:rPr>
          <w:t>8</w:t>
        </w:r>
      </w:fldSimple>
      <w:r>
        <w:t xml:space="preserve">: </w:t>
      </w:r>
      <w:r w:rsidR="000C1901">
        <w:t xml:space="preserve">Relationship between </w:t>
      </w:r>
      <m:oMath>
        <m:sSub>
          <m:sSubPr>
            <m:ctrlPr>
              <w:rPr>
                <w:rFonts w:ascii="Cambria Math" w:hAnsi="Cambria Math"/>
              </w:rPr>
            </m:ctrlPr>
          </m:sSubPr>
          <m:e>
            <m:r>
              <w:rPr>
                <w:rFonts w:ascii="Cambria Math" w:hAnsi="Cambria Math"/>
              </w:rPr>
              <m:t>T</m:t>
            </m:r>
          </m:e>
          <m:sub>
            <m:r>
              <w:rPr>
                <w:rFonts w:ascii="Cambria Math" w:hAnsi="Cambria Math"/>
              </w:rPr>
              <m:t>sub</m:t>
            </m:r>
          </m:sub>
        </m:sSub>
      </m:oMath>
      <w:r w:rsidR="000C1901">
        <w:t xml:space="preserve"> and </w:t>
      </w:r>
      <m:oMath>
        <m:sSub>
          <m:sSubPr>
            <m:ctrlPr>
              <w:rPr>
                <w:rFonts w:ascii="Cambria Math" w:hAnsi="Cambria Math"/>
              </w:rPr>
            </m:ctrlPr>
          </m:sSubPr>
          <m:e>
            <m:r>
              <w:rPr>
                <w:rFonts w:ascii="Cambria Math" w:hAnsi="Cambria Math"/>
              </w:rPr>
              <m:t>δT</m:t>
            </m:r>
          </m:e>
          <m:sub>
            <m:r>
              <w:rPr>
                <w:rFonts w:ascii="Cambria Math" w:hAnsi="Cambria Math"/>
              </w:rPr>
              <m:t>g</m:t>
            </m:r>
          </m:sub>
        </m:sSub>
      </m:oMath>
      <w:r w:rsidR="000C1901">
        <w:t xml:space="preserve"> </w:t>
      </w:r>
      <w:r w:rsidR="00B5275D">
        <w:t>for the</w:t>
      </w:r>
      <w:r w:rsidR="000C1901">
        <w:t xml:space="preserve"> </w:t>
      </w:r>
      <w:r w:rsidR="00B5275D">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B5275D">
        <w:fldChar w:fldCharType="separate"/>
      </w:r>
      <w:r w:rsidR="00625730">
        <w:rPr>
          <w:noProof/>
        </w:rPr>
        <w:t>Yu, et al. [30]</w:t>
      </w:r>
      <w:r w:rsidR="00B5275D">
        <w:fldChar w:fldCharType="end"/>
      </w:r>
      <w:r w:rsidR="00B5275D">
        <w:t xml:space="preserve"> </w:t>
      </w:r>
      <w:r w:rsidR="000C1901">
        <w:t>SMG. Data clearly shows</w:t>
      </w:r>
      <w:r w:rsidR="00B5275D">
        <w:t xml:space="preserve"> deposition at </w:t>
      </w:r>
      <w:r w:rsidR="000C1901">
        <w:t xml:space="preserve"> </w:t>
      </w:r>
      <m:oMath>
        <m:sSub>
          <m:sSubPr>
            <m:ctrlPr>
              <w:rPr>
                <w:rFonts w:ascii="Cambria Math" w:hAnsi="Cambria Math"/>
              </w:rPr>
            </m:ctrlPr>
          </m:sSubPr>
          <m:e>
            <m:r>
              <w:rPr>
                <w:rFonts w:ascii="Cambria Math" w:hAnsi="Cambria Math"/>
              </w:rPr>
              <m:t>T</m:t>
            </m:r>
          </m:e>
          <m:sub>
            <m:r>
              <w:rPr>
                <w:rFonts w:ascii="Cambria Math" w:hAnsi="Cambria Math"/>
              </w:rPr>
              <m:t>sub</m:t>
            </m:r>
          </m:sub>
        </m:sSub>
      </m:oMath>
      <w:r w:rsidR="000C1901">
        <w:t xml:space="preserve"> outside of the ideal temperature range results in poor USG </w:t>
      </w:r>
      <m:oMath>
        <m:sSub>
          <m:sSubPr>
            <m:ctrlPr>
              <w:rPr>
                <w:rFonts w:ascii="Cambria Math" w:hAnsi="Cambria Math"/>
              </w:rPr>
            </m:ctrlPr>
          </m:sSubPr>
          <m:e>
            <m:r>
              <w:rPr>
                <w:rFonts w:ascii="Cambria Math" w:hAnsi="Cambria Math"/>
              </w:rPr>
              <m:t>δT</m:t>
            </m:r>
          </m:e>
          <m:sub>
            <m:r>
              <w:rPr>
                <w:rFonts w:ascii="Cambria Math" w:hAnsi="Cambria Math"/>
              </w:rPr>
              <m:t>g</m:t>
            </m:r>
          </m:sub>
        </m:sSub>
      </m:oMath>
      <w:r w:rsidR="000C1901">
        <w:t xml:space="preserve"> gains. </w:t>
      </w:r>
      <w:r>
        <w:t xml:space="preserve">Reproduced from </w:t>
      </w:r>
      <w:r w:rsidR="00F84117">
        <w:fldChar w:fldCharType="begin"/>
      </w:r>
      <w:r w:rsidR="00625730">
        <w:instrText xml:space="preserve"> ADDIN EN.CITE &lt;EndNote&gt;&lt;Cite&gt;&lt;Author&gt;Yu&lt;/Author&gt;&lt;Year&gt;2013&lt;/Year&gt;&lt;RecNum&gt;17&lt;/RecNum&gt;&lt;DisplayText&gt;[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F84117">
        <w:fldChar w:fldCharType="separate"/>
      </w:r>
      <w:r w:rsidR="00625730">
        <w:rPr>
          <w:noProof/>
        </w:rPr>
        <w:t>[30]</w:t>
      </w:r>
      <w:r w:rsidR="00F84117">
        <w:fldChar w:fldCharType="end"/>
      </w:r>
      <w:r w:rsidR="00F84117">
        <w:t>.</w:t>
      </w:r>
      <w:bookmarkEnd w:id="83"/>
    </w:p>
    <w:p w14:paraId="29F38310" w14:textId="05DAAB4C"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84"/>
      <w:r w:rsidR="00825141">
        <w:fldChar w:fldCharType="begin">
          <w:fldData xml:space="preserve">PEVuZE5vdGU+PENpdGU+PEF1dGhvcj5EYXdzb248L0F1dGhvcj48WWVhcj4yMDExPC9ZZWFyPjxS
ZWNOdW0+ODc8L1JlY051bT48RGlzcGxheVRleHQ+WzIsIDI5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625730">
        <w:instrText xml:space="preserve"> ADDIN EN.CITE </w:instrText>
      </w:r>
      <w:r w:rsidR="00625730">
        <w:fldChar w:fldCharType="begin">
          <w:fldData xml:space="preserve">PEVuZE5vdGU+PENpdGU+PEF1dGhvcj5EYXdzb248L0F1dGhvcj48WWVhcj4yMDExPC9ZZWFyPjxS
ZWNOdW0+ODc8L1JlY051bT48RGlzcGxheVRleHQ+WzIsIDI5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625730">
        <w:instrText xml:space="preserve"> ADDIN EN.CITE.DATA </w:instrText>
      </w:r>
      <w:r w:rsidR="00625730">
        <w:fldChar w:fldCharType="end"/>
      </w:r>
      <w:r w:rsidR="00825141">
        <w:fldChar w:fldCharType="separate"/>
      </w:r>
      <w:r w:rsidR="00625730">
        <w:rPr>
          <w:noProof/>
        </w:rPr>
        <w:t>[2, 29]</w:t>
      </w:r>
      <w:r w:rsidR="00825141">
        <w:fldChar w:fldCharType="end"/>
      </w:r>
      <w:commentRangeEnd w:id="84"/>
      <w:r w:rsidR="00825141">
        <w:rPr>
          <w:rStyle w:val="CommentReference"/>
        </w:rPr>
        <w:commentReference w:id="84"/>
      </w:r>
      <w:r w:rsidR="00825141">
        <w:t xml:space="preserve">. The results of the VD techniques cannot even be replicated with extensive artificial aging or annealing times be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625730">
        <w:instrText xml:space="preserve"> ADDIN EN.CITE &lt;EndNote&gt;&lt;Cite AuthorYear="1"&gt;&lt;Author&gt;Swallen&lt;/Author&gt;&lt;Year&gt;2007&lt;/Year&gt;&lt;RecNum&gt;32&lt;/RecNum&gt;&lt;DisplayText&gt;Swallen, et al.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625730">
        <w:rPr>
          <w:noProof/>
        </w:rPr>
        <w:t>Swallen, et al. [28]</w:t>
      </w:r>
      <w:r w:rsidR="00825141">
        <w:fldChar w:fldCharType="end"/>
      </w:r>
      <w:r w:rsidR="00825141">
        <w:t xml:space="preserve"> found with </w:t>
      </w:r>
      <w:commentRangeStart w:id="85"/>
      <w:r w:rsidR="006737DB">
        <w:t>organic</w:t>
      </w:r>
      <w:r w:rsidR="00825141">
        <w:t xml:space="preserve"> </w:t>
      </w:r>
      <w:commentRangeEnd w:id="85"/>
      <w:r w:rsidR="006737DB">
        <w:rPr>
          <w:rStyle w:val="CommentReference"/>
        </w:rPr>
        <w:commentReference w:id="85"/>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625730">
        <w:instrText xml:space="preserve"> ADDIN EN.CITE &lt;EndNote&gt;&lt;Cite AuthorYear="1"&gt;&lt;Author&gt;Kearns&lt;/Author&gt;&lt;Year&gt;2008&lt;/Year&gt;&lt;RecNum&gt;90&lt;/RecNum&gt;&lt;DisplayText&gt;Kearns, et al. [34]&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625730">
        <w:rPr>
          <w:noProof/>
        </w:rPr>
        <w:t>Kearns, et al. [34]</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and </w:t>
      </w:r>
      <w:r>
        <w:fldChar w:fldCharType="begin"/>
      </w:r>
      <w:r w:rsidR="00625730">
        <w:instrText xml:space="preserve"> ADDIN EN.CITE &lt;EndNote&gt;&lt;Cite AuthorYear="1"&gt;&lt;Author&gt;Wang&lt;/Author&gt;&lt;Year&gt;2014&lt;/Year&gt;&lt;RecNum&gt;114&lt;/RecNum&gt;&lt;DisplayText&gt;Wang, et al. [31]&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sidR="00625730">
        <w:rPr>
          <w:noProof/>
        </w:rPr>
        <w:t>Wang, et al. [31]</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86" w:name="_Ref391643364"/>
      <w:bookmarkStart w:id="87" w:name="_Ref391643367"/>
      <w:bookmarkStart w:id="88" w:name="_Toc422303926"/>
      <w:r>
        <w:lastRenderedPageBreak/>
        <w:t xml:space="preserve">SMG </w:t>
      </w:r>
      <w:bookmarkEnd w:id="86"/>
      <w:bookmarkEnd w:id="87"/>
      <w:r w:rsidR="001C4F61">
        <w:t>Characterisation</w:t>
      </w:r>
      <w:r>
        <w:t xml:space="preserve"> </w:t>
      </w:r>
      <w:r w:rsidR="005B4319">
        <w:t xml:space="preserve">and Modelling </w:t>
      </w:r>
      <w:r w:rsidR="000C63EA">
        <w:t>Techniques</w:t>
      </w:r>
      <w:bookmarkEnd w:id="88"/>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9" w:name="_Toc422303927"/>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9"/>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3696129F" w14:textId="0946E820" w:rsidR="007116E0"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its</w:t>
      </w:r>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w:t>
      </w:r>
      <w:commentRangeStart w:id="90"/>
      <w:r w:rsidR="005561C6">
        <w:rPr>
          <w:rFonts w:eastAsia="Times New Roman"/>
          <w:lang w:eastAsia="en-AU"/>
        </w:rPr>
        <w:t xml:space="preserve">Crystallisation temperature </w:t>
      </w:r>
      <w:commentRangeEnd w:id="90"/>
      <w:r w:rsidR="00007070">
        <w:rPr>
          <w:rStyle w:val="CommentReference"/>
        </w:rPr>
        <w:commentReference w:id="90"/>
      </w:r>
      <w:r w:rsidR="005561C6">
        <w:rPr>
          <w:rFonts w:eastAsia="Times New Roman"/>
          <w:lang w:eastAsia="en-AU"/>
        </w:rPr>
        <w:t>(</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91"/>
      <w:r w:rsidR="00F31ACE">
        <w:rPr>
          <w:rFonts w:eastAsia="Times New Roman"/>
          <w:lang w:eastAsia="en-AU"/>
        </w:rPr>
        <w:t xml:space="preserve">endothermic </w:t>
      </w:r>
      <w:commentRangeEnd w:id="91"/>
      <w:r w:rsidR="007C711A">
        <w:rPr>
          <w:rStyle w:val="CommentReference"/>
        </w:rPr>
        <w:commentReference w:id="91"/>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r w:rsidR="007116E0">
        <w:rPr>
          <w:rFonts w:eastAsia="Times New Roman"/>
          <w:lang w:eastAsia="en-AU"/>
        </w:rPr>
        <w:t xml:space="preserve">Note these peaks correspond with </w:t>
      </w:r>
      <w:commentRangeStart w:id="92"/>
      <w:r w:rsidR="007116E0">
        <w:rPr>
          <w:rFonts w:eastAsia="Times New Roman"/>
          <w:lang w:eastAsia="en-AU"/>
        </w:rPr>
        <w:t>Gibb’s Free Energy</w:t>
      </w:r>
      <w:commentRangeEnd w:id="92"/>
      <w:r w:rsidR="007116E0">
        <w:rPr>
          <w:rStyle w:val="CommentReference"/>
        </w:rPr>
        <w:commentReference w:id="92"/>
      </w:r>
      <w:r w:rsidR="007116E0">
        <w:rPr>
          <w:rFonts w:eastAsia="Times New Roman"/>
          <w:lang w:eastAsia="en-AU"/>
        </w:rPr>
        <w:t>, with system restructuring to more ordered lower energy states being exothermic</w:t>
      </w:r>
      <w:r w:rsidR="00253518">
        <w:rPr>
          <w:rFonts w:eastAsia="Times New Roman"/>
          <w:lang w:eastAsia="en-AU"/>
        </w:rPr>
        <w:t xml:space="preserve"> (i.e. glass to crystalline)</w:t>
      </w:r>
      <w:r w:rsidR="007116E0">
        <w:rPr>
          <w:rFonts w:eastAsia="Times New Roman"/>
          <w:lang w:eastAsia="en-AU"/>
        </w:rPr>
        <w:t xml:space="preserve">, and disordered lower energy </w:t>
      </w:r>
      <w:r w:rsidR="00253518">
        <w:rPr>
          <w:rFonts w:eastAsia="Times New Roman"/>
          <w:lang w:eastAsia="en-AU"/>
        </w:rPr>
        <w:t>states</w:t>
      </w:r>
      <w:r w:rsidR="007116E0">
        <w:rPr>
          <w:rFonts w:eastAsia="Times New Roman"/>
          <w:lang w:eastAsia="en-AU"/>
        </w:rPr>
        <w:t xml:space="preserve"> being endothermic</w:t>
      </w:r>
      <w:r w:rsidR="00253518">
        <w:rPr>
          <w:rFonts w:eastAsia="Times New Roman"/>
          <w:lang w:eastAsia="en-AU"/>
        </w:rPr>
        <w:t xml:space="preserve"> (i.e. crystalline to liquid)</w:t>
      </w:r>
      <w:r w:rsidR="007116E0">
        <w:rPr>
          <w:rFonts w:eastAsia="Times New Roman"/>
          <w:lang w:eastAsia="en-AU"/>
        </w:rPr>
        <w:t xml:space="preserve">, see </w:t>
      </w:r>
      <w:r w:rsidR="007116E0">
        <w:rPr>
          <w:rFonts w:eastAsia="Times New Roman"/>
          <w:lang w:eastAsia="en-AU"/>
        </w:rPr>
        <w:fldChar w:fldCharType="begin"/>
      </w:r>
      <w:r w:rsidR="007116E0">
        <w:rPr>
          <w:rFonts w:eastAsia="Times New Roman"/>
          <w:lang w:eastAsia="en-AU"/>
        </w:rPr>
        <w:instrText xml:space="preserve"> REF _Ref420594258 \h </w:instrText>
      </w:r>
      <w:r w:rsidR="007116E0">
        <w:rPr>
          <w:rFonts w:eastAsia="Times New Roman"/>
          <w:lang w:eastAsia="en-AU"/>
        </w:rPr>
      </w:r>
      <w:r w:rsidR="007116E0">
        <w:rPr>
          <w:rFonts w:eastAsia="Times New Roman"/>
          <w:lang w:eastAsia="en-AU"/>
        </w:rPr>
        <w:fldChar w:fldCharType="separate"/>
      </w:r>
      <w:r w:rsidR="00024BB8">
        <w:t xml:space="preserve">Figure </w:t>
      </w:r>
      <w:r w:rsidR="00024BB8">
        <w:rPr>
          <w:noProof/>
        </w:rPr>
        <w:t>1</w:t>
      </w:r>
      <w:r w:rsidR="007116E0">
        <w:rPr>
          <w:rFonts w:eastAsia="Times New Roman"/>
          <w:lang w:eastAsia="en-AU"/>
        </w:rPr>
        <w:fldChar w:fldCharType="end"/>
      </w:r>
      <w:r w:rsidR="007116E0">
        <w:rPr>
          <w:rFonts w:eastAsia="Times New Roman"/>
          <w:lang w:eastAsia="en-AU"/>
        </w:rPr>
        <w:t xml:space="preserve"> (b).</w:t>
      </w:r>
    </w:p>
    <w:p w14:paraId="69136F76" w14:textId="5FFE3335"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625730">
        <w:instrText xml:space="preserve"> ADDIN EN.CITE &lt;EndNote&gt;&lt;Cite&gt;&lt;Author&gt;Kearns&lt;/Author&gt;&lt;Year&gt;2008&lt;/Year&gt;&lt;RecNum&gt;90&lt;/RecNum&gt;&lt;DisplayText&gt;[34]&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625730">
        <w:rPr>
          <w:noProof/>
        </w:rPr>
        <w:t>[34]</w:t>
      </w:r>
      <w:r w:rsidR="005E7588">
        <w:fldChar w:fldCharType="end"/>
      </w:r>
      <w:r w:rsidR="005E7588">
        <w:t xml:space="preserve">. </w:t>
      </w:r>
      <w:r w:rsidR="004A2BAD">
        <w:t xml:space="preserve">The value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 generally taken as the maxima of the derivative of trace with respect to temperature.</w:t>
      </w:r>
    </w:p>
    <w:p w14:paraId="69F973AB" w14:textId="720D17E3"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93"/>
      <w:r w:rsidR="00A64270">
        <w:t>curve the</w:t>
      </w:r>
      <w:commentRangeEnd w:id="93"/>
      <w:r w:rsidR="00647C7E">
        <w:rPr>
          <w:rStyle w:val="CommentReference"/>
        </w:rPr>
        <w:commentReference w:id="93"/>
      </w:r>
      <w:commentRangeStart w:id="94"/>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94"/>
      <w:r w:rsidR="00AA65E4">
        <w:rPr>
          <w:rStyle w:val="CommentReference"/>
        </w:rPr>
        <w:commentReference w:id="94"/>
      </w:r>
      <w:r w:rsidR="00A64270">
        <w:t xml:space="preserve"> by measuring were the film’s enthalpy line interests the extrapolated SCL enthalpy line of the </w:t>
      </w:r>
      <w:r>
        <w:t xml:space="preserve">bulk </w:t>
      </w:r>
      <w:r w:rsidR="00A64270">
        <w:t>material</w:t>
      </w:r>
      <w:r w:rsidR="00F6705F">
        <w:t xml:space="preserve"> (</w:t>
      </w:r>
      <w:r w:rsidR="00F6705F">
        <w:fldChar w:fldCharType="begin"/>
      </w:r>
      <w:r w:rsidR="00F6705F">
        <w:instrText xml:space="preserve"> REF _Ref419384194 \h </w:instrText>
      </w:r>
      <w:r w:rsidR="00F6705F">
        <w:fldChar w:fldCharType="separate"/>
      </w:r>
      <w:r w:rsidR="00024BB8">
        <w:t xml:space="preserve">Figure </w:t>
      </w:r>
      <w:r w:rsidR="00024BB8">
        <w:rPr>
          <w:noProof/>
        </w:rPr>
        <w:t>9</w:t>
      </w:r>
      <w:r w:rsidR="00F6705F">
        <w:fldChar w:fldCharType="end"/>
      </w:r>
      <w:r w:rsidR="00F6705F">
        <w:t>)</w:t>
      </w:r>
      <w:r w:rsidR="00A64270">
        <w:t xml:space="preserve"> </w:t>
      </w:r>
      <w:r w:rsidR="00A64270">
        <w:fldChar w:fldCharType="begin"/>
      </w:r>
      <w:r w:rsidR="00625730">
        <w:instrText xml:space="preserve"> ADDIN EN.CITE &lt;EndNote&gt;&lt;Cite&gt;&lt;Author&gt;Kearns&lt;/Author&gt;&lt;Year&gt;2008&lt;/Year&gt;&lt;RecNum&gt;90&lt;/RecNum&gt;&lt;DisplayText&gt;[34]&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625730">
        <w:rPr>
          <w:noProof/>
        </w:rPr>
        <w:t>[34]</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0D8DC69" w:rsidR="0099386A" w:rsidRDefault="005C3754" w:rsidP="007C69D9">
      <w:pPr>
        <w:keepNext/>
        <w:jc w:val="center"/>
      </w:pPr>
      <w:r>
        <w:rPr>
          <w:noProof/>
          <w:lang w:eastAsia="en-AU"/>
        </w:rPr>
        <w:lastRenderedPageBreak/>
        <mc:AlternateContent>
          <mc:Choice Requires="wps">
            <w:drawing>
              <wp:anchor distT="0" distB="0" distL="114300" distR="114300" simplePos="0" relativeHeight="251676672" behindDoc="0" locked="0" layoutInCell="1" allowOverlap="1" wp14:anchorId="7A93D00C" wp14:editId="3F6B48C8">
                <wp:simplePos x="0" y="0"/>
                <wp:positionH relativeFrom="column">
                  <wp:posOffset>5029200</wp:posOffset>
                </wp:positionH>
                <wp:positionV relativeFrom="paragraph">
                  <wp:posOffset>57150</wp:posOffset>
                </wp:positionV>
                <wp:extent cx="419100" cy="27622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B71F50" w14:textId="78C8641D" w:rsidR="007232A1" w:rsidRPr="002F2A2A" w:rsidRDefault="007232A1">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93D00C" id="Text Box 19" o:spid="_x0000_s1028" type="#_x0000_t202" style="position:absolute;left:0;text-align:left;margin-left:396pt;margin-top:4.5pt;width:33pt;height:21.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" filled="f" stroked="f" strokeweight=".5pt">
                <v:textbox>
                  <w:txbxContent>
                    <w:p w14:paraId="1AB71F50" w14:textId="78C8641D" w:rsidR="007232A1" w:rsidRPr="002F2A2A" w:rsidRDefault="007232A1">
                      <w:pPr>
                        <w:rPr>
                          <w:b/>
                        </w:rPr>
                      </w:pPr>
                      <w:r w:rsidRPr="002F2A2A">
                        <w:rPr>
                          <w:b/>
                        </w:rPr>
                        <w:t>(a)</w:t>
                      </w:r>
                    </w:p>
                  </w:txbxContent>
                </v:textbox>
              </v:shape>
            </w:pict>
          </mc:Fallback>
        </mc:AlternateContent>
      </w:r>
      <w:r w:rsidR="0099386A">
        <w:rPr>
          <w:noProof/>
          <w:lang w:eastAsia="en-AU"/>
        </w:rPr>
        <w:drawing>
          <wp:inline distT="0" distB="0" distL="0" distR="0" wp14:anchorId="07EAAEDD" wp14:editId="70F09CA1">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476750" cy="3371202"/>
                    </a:xfrm>
                    <a:prstGeom prst="rect">
                      <a:avLst/>
                    </a:prstGeom>
                  </pic:spPr>
                </pic:pic>
              </a:graphicData>
            </a:graphic>
          </wp:inline>
        </w:drawing>
      </w:r>
    </w:p>
    <w:p w14:paraId="36B1E8F9" w14:textId="23B074BE" w:rsidR="00A72449" w:rsidRDefault="002F2A2A" w:rsidP="00A72449">
      <w:pPr>
        <w:pStyle w:val="Caption"/>
        <w:keepNext/>
        <w:jc w:val="center"/>
      </w:pPr>
      <w:r>
        <w:rPr>
          <w:noProof/>
          <w:lang w:eastAsia="en-AU"/>
        </w:rPr>
        <mc:AlternateContent>
          <mc:Choice Requires="wps">
            <w:drawing>
              <wp:anchor distT="0" distB="0" distL="114300" distR="114300" simplePos="0" relativeHeight="251678720" behindDoc="0" locked="0" layoutInCell="1" allowOverlap="1" wp14:anchorId="38E44A0C" wp14:editId="1F88218E">
                <wp:simplePos x="0" y="0"/>
                <wp:positionH relativeFrom="column">
                  <wp:posOffset>4581525</wp:posOffset>
                </wp:positionH>
                <wp:positionV relativeFrom="paragraph">
                  <wp:posOffset>66040</wp:posOffset>
                </wp:positionV>
                <wp:extent cx="419100" cy="27622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81D7BA" w14:textId="1AF3A18E" w:rsidR="007232A1" w:rsidRPr="002F2A2A" w:rsidRDefault="007232A1" w:rsidP="002F2A2A">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E44A0C" id="Text Box 20" o:spid="_x0000_s1029" type="#_x0000_t202" style="position:absolute;left:0;text-align:left;margin-left:360.75pt;margin-top:5.2pt;width:33pt;height:21.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" filled="f" stroked="f" strokeweight=".5pt">
                <v:textbox>
                  <w:txbxContent>
                    <w:p w14:paraId="6D81D7BA" w14:textId="1AF3A18E" w:rsidR="007232A1" w:rsidRPr="002F2A2A" w:rsidRDefault="007232A1" w:rsidP="002F2A2A">
                      <w:pPr>
                        <w:rPr>
                          <w:b/>
                        </w:rPr>
                      </w:pPr>
                      <w:r>
                        <w:rPr>
                          <w:b/>
                        </w:rPr>
                        <w:t>(b</w:t>
                      </w:r>
                      <w:r w:rsidRPr="002F2A2A">
                        <w:rPr>
                          <w:b/>
                        </w:rPr>
                        <w:t>)</w:t>
                      </w:r>
                    </w:p>
                  </w:txbxContent>
                </v:textbox>
              </v:shape>
            </w:pict>
          </mc:Fallback>
        </mc:AlternateContent>
      </w:r>
      <w:r w:rsidR="00A72449">
        <w:rPr>
          <w:noProof/>
          <w:lang w:eastAsia="en-AU"/>
        </w:rPr>
        <w:drawing>
          <wp:inline distT="0" distB="0" distL="0" distR="0" wp14:anchorId="528AB587" wp14:editId="102528F3">
            <wp:extent cx="3562350" cy="3428949"/>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igh entropy.png"/>
                    <pic:cNvPicPr/>
                  </pic:nvPicPr>
                  <pic:blipFill>
                    <a:blip r:embed="rId23">
                      <a:extLst>
                        <a:ext uri="{28A0092B-C50C-407E-A947-70E740481C1C}">
                          <a14:useLocalDpi xmlns:a14="http://schemas.microsoft.com/office/drawing/2010/main" val="0"/>
                        </a:ext>
                      </a:extLst>
                    </a:blip>
                    <a:stretch>
                      <a:fillRect/>
                    </a:stretch>
                  </pic:blipFill>
                  <pic:spPr>
                    <a:xfrm>
                      <a:off x="0" y="0"/>
                      <a:ext cx="3566516" cy="3432959"/>
                    </a:xfrm>
                    <a:prstGeom prst="rect">
                      <a:avLst/>
                    </a:prstGeom>
                  </pic:spPr>
                </pic:pic>
              </a:graphicData>
            </a:graphic>
          </wp:inline>
        </w:drawing>
      </w:r>
    </w:p>
    <w:p w14:paraId="27A084DB" w14:textId="155505BE" w:rsidR="00136B17" w:rsidRDefault="00A72449" w:rsidP="00A72449">
      <w:pPr>
        <w:pStyle w:val="Caption"/>
      </w:pPr>
      <w:bookmarkStart w:id="95" w:name="_Ref419384194"/>
      <w:bookmarkStart w:id="96" w:name="_Toc422303981"/>
      <w:r>
        <w:t xml:space="preserve">Figure </w:t>
      </w:r>
      <w:fldSimple w:instr=" SEQ Figure \* ARABIC ">
        <w:r w:rsidR="00024BB8">
          <w:rPr>
            <w:noProof/>
          </w:rPr>
          <w:t>9</w:t>
        </w:r>
      </w:fldSimple>
      <w:bookmarkEnd w:id="95"/>
      <w:r>
        <w:t xml:space="preserve">: (a) An integrated DSC trace for the </w:t>
      </w:r>
      <w:commentRangeStart w:id="97"/>
      <w:r>
        <w:t xml:space="preserve">molecular </w:t>
      </w:r>
      <w:commentRangeEnd w:id="97"/>
      <w:r>
        <w:rPr>
          <w:rStyle w:val="CommentReference"/>
          <w:i w:val="0"/>
          <w:iCs w:val="0"/>
          <w:color w:val="auto"/>
        </w:rPr>
        <w:commentReference w:id="97"/>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obtained when varying the deposition rate (the coloured line</w:t>
      </w:r>
      <w:r w:rsidR="00B90723">
        <w:t>s</w:t>
      </w:r>
      <w:r>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indicating a reduction in enthalpy compared to ordinary glass. (b) An integrated DSC trace for</w:t>
      </w:r>
      <w:r w:rsidR="00F6705F">
        <w:t xml:space="preserve"> the</w:t>
      </w:r>
      <w:r>
        <w:t xml:space="preserve"> polymer PMMA system showing increased enthalpy with varied substrate temperature. Reproduced from </w:t>
      </w:r>
      <w:r>
        <w:fldChar w:fldCharType="begin"/>
      </w:r>
      <w:r w:rsidR="00625730">
        <w:instrText xml:space="preserve"> ADDIN EN.CITE &lt;EndNote&gt;&lt;Cite&gt;&lt;Author&gt;Kearns&lt;/Author&gt;&lt;Year&gt;2008&lt;/Year&gt;&lt;RecNum&gt;90&lt;/RecNum&gt;&lt;DisplayText&gt;[34]&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625730">
        <w:rPr>
          <w:noProof/>
        </w:rPr>
        <w:t>[34]</w:t>
      </w:r>
      <w:r>
        <w:fldChar w:fldCharType="end"/>
      </w:r>
      <w:r>
        <w:t xml:space="preserve"> and </w:t>
      </w:r>
      <w:r>
        <w:fldChar w:fldCharType="begin"/>
      </w:r>
      <w:r w:rsidR="00625730">
        <w:instrText xml:space="preserve"> ADDIN EN.CITE &lt;EndNote&gt;&lt;Cite&gt;&lt;Author&gt;Guo&lt;/Author&gt;&lt;Year&gt;2012&lt;/Year&gt;&lt;RecNum&gt;96&lt;/RecNum&gt;&lt;DisplayText&gt;[35]&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sidR="00625730">
        <w:rPr>
          <w:noProof/>
        </w:rPr>
        <w:t>[35]</w:t>
      </w:r>
      <w:r>
        <w:fldChar w:fldCharType="end"/>
      </w:r>
      <w:r>
        <w:t xml:space="preserve"> respectively.</w:t>
      </w:r>
      <w:bookmarkEnd w:id="96"/>
    </w:p>
    <w:p w14:paraId="79B8062F" w14:textId="168463AB"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0LCAzM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625730">
        <w:instrText xml:space="preserve"> ADDIN EN.CITE </w:instrText>
      </w:r>
      <w:r w:rsidR="00625730">
        <w:fldChar w:fldCharType="begin">
          <w:fldData xml:space="preserve">PEVuZE5vdGU+PENpdGU+PEF1dGhvcj5Bamk8L0F1dGhvcj48WWVhcj4yMDEzPC9ZZWFyPjxSZWNO
dW0+MTE4PC9SZWNOdW0+PERpc3BsYXlUZXh0Pls0LCAzMV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625730">
        <w:instrText xml:space="preserve"> ADDIN EN.CITE.DATA </w:instrText>
      </w:r>
      <w:r w:rsidR="00625730">
        <w:fldChar w:fldCharType="end"/>
      </w:r>
      <w:r w:rsidR="003C4FE9">
        <w:fldChar w:fldCharType="separate"/>
      </w:r>
      <w:r w:rsidR="00625730">
        <w:rPr>
          <w:noProof/>
        </w:rPr>
        <w:t>[4, 31]</w:t>
      </w:r>
      <w:r w:rsidR="003C4FE9">
        <w:fldChar w:fldCharType="end"/>
      </w:r>
      <w:r w:rsidR="003E72CD">
        <w:t xml:space="preserve">. </w:t>
      </w:r>
      <w:r w:rsidR="006F6D91">
        <w:t xml:space="preserve">However the work </w:t>
      </w:r>
      <w:r w:rsidR="006F6D91">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625730">
        <w:rPr>
          <w:noProof/>
        </w:rPr>
        <w:t>Yu, et al. [30]</w:t>
      </w:r>
      <w:r w:rsidR="006F6D91">
        <w:fldChar w:fldCharType="end"/>
      </w:r>
      <w:r w:rsidR="006F6D91">
        <w:t xml:space="preserve"> </w:t>
      </w:r>
      <w:r w:rsidR="00F5482E">
        <w:t xml:space="preserve">and </w:t>
      </w:r>
      <w:r w:rsidR="00F5482E">
        <w:fldChar w:fldCharType="begin"/>
      </w:r>
      <w:r w:rsidR="00625730">
        <w:instrText xml:space="preserve"> ADDIN EN.CITE &lt;EndNote&gt;&lt;Cite AuthorYear="1"&gt;&lt;Author&gt;Guo&lt;/Author&gt;&lt;Year&gt;2012&lt;/Year&gt;&lt;RecNum&gt;96&lt;/RecNum&gt;&lt;DisplayText&gt;Guo, et al. [35]&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625730">
        <w:rPr>
          <w:noProof/>
        </w:rPr>
        <w:t>Guo, et al. [35]</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r w:rsidR="005C420D">
        <w:t xml:space="preserve">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625730">
        <w:instrText xml:space="preserve"> ADDIN EN.CITE &lt;EndNote&gt;&lt;Cite AuthorYear="1"&gt;&lt;Author&gt;Kearns&lt;/Author&gt;&lt;Year&gt;2008&lt;/Year&gt;&lt;RecNum&gt;90&lt;/RecNum&gt;&lt;DisplayText&gt;Kearns, et al. [34]&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625730">
        <w:rPr>
          <w:noProof/>
        </w:rPr>
        <w:t>Kearns, et al. [34]</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w:t>
      </w:r>
      <w:r w:rsidR="006F6D91">
        <w:lastRenderedPageBreak/>
        <w:t>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98" w:name="_Toc422303928"/>
      <w:r>
        <w:t xml:space="preserve">The Theoretical Entropy Limit of Glasses and the Kauzmann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98"/>
    </w:p>
    <w:p w14:paraId="0B191679" w14:textId="096900E0" w:rsidR="00AB6EF0" w:rsidRDefault="00AB6EF0" w:rsidP="00AB6EF0">
      <w:r>
        <w:t xml:space="preserve">Normally a glass is formed when </w:t>
      </w:r>
      <w:r w:rsidR="000706E4">
        <w:t>a material’s</w:t>
      </w:r>
      <w:r>
        <w:t xml:space="preserve"> SCL solidifies on reaching 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w:t>
      </w:r>
      <w:r w:rsidR="006E3AE2">
        <w:t xml:space="preserve">before solidifying </w:t>
      </w:r>
      <w:r>
        <w:t xml:space="preserve">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w:t>
      </w:r>
      <w:commentRangeStart w:id="99"/>
      <w:r>
        <w:t xml:space="preserve">Kauzmann temperature </w:t>
      </w:r>
      <w:commentRangeEnd w:id="99"/>
      <w:r w:rsidR="00D71C68">
        <w:rPr>
          <w:rStyle w:val="CommentReference"/>
        </w:rPr>
        <w:commentReference w:id="99"/>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024BB8">
        <w:t xml:space="preserve">Figure </w:t>
      </w:r>
      <w:r w:rsidR="00024BB8">
        <w:rPr>
          <w:noProof/>
        </w:rPr>
        <w:t>10</w:t>
      </w:r>
      <w:r>
        <w:fldChar w:fldCharType="end"/>
      </w:r>
      <w:r w:rsidR="00A529F7">
        <w:t>)</w:t>
      </w:r>
      <w:r>
        <w:t xml:space="preserve"> </w:t>
      </w:r>
      <w:commentRangeStart w:id="100"/>
      <w:r>
        <w:fldChar w:fldCharType="begin"/>
      </w:r>
      <w:r w:rsidR="00625730">
        <w:instrText xml:space="preserve"> ADDIN EN.CITE &lt;EndNote&gt;&lt;Cite&gt;&lt;Author&gt;Kearns&lt;/Author&gt;&lt;Year&gt;2008&lt;/Year&gt;&lt;RecNum&gt;90&lt;/RecNum&gt;&lt;DisplayText&gt;[28, 34]&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625730">
        <w:rPr>
          <w:noProof/>
        </w:rPr>
        <w:t>[28, 34]</w:t>
      </w:r>
      <w:r>
        <w:fldChar w:fldCharType="end"/>
      </w:r>
      <w:commentRangeEnd w:id="100"/>
      <w:r w:rsidR="00D4768F">
        <w:rPr>
          <w:rStyle w:val="CommentReference"/>
        </w:rPr>
        <w:commentReference w:id="100"/>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drawing>
          <wp:inline distT="0" distB="0" distL="0" distR="0" wp14:anchorId="74E26DD2" wp14:editId="155D3D39">
            <wp:extent cx="5014928" cy="376119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4">
                      <a:extLst>
                        <a:ext uri="{28A0092B-C50C-407E-A947-70E740481C1C}">
                          <a14:useLocalDpi xmlns:a14="http://schemas.microsoft.com/office/drawing/2010/main" val="0"/>
                        </a:ext>
                      </a:extLst>
                    </a:blip>
                    <a:stretch>
                      <a:fillRect/>
                    </a:stretch>
                  </pic:blipFill>
                  <pic:spPr>
                    <a:xfrm>
                      <a:off x="0" y="0"/>
                      <a:ext cx="5014928" cy="3761196"/>
                    </a:xfrm>
                    <a:prstGeom prst="rect">
                      <a:avLst/>
                    </a:prstGeom>
                  </pic:spPr>
                </pic:pic>
              </a:graphicData>
            </a:graphic>
          </wp:inline>
        </w:drawing>
      </w:r>
    </w:p>
    <w:p w14:paraId="2EBC9C8D" w14:textId="2420A92E" w:rsidR="00AB6EF0" w:rsidRPr="00462C3F" w:rsidRDefault="00AB6EF0" w:rsidP="001563C2">
      <w:pPr>
        <w:pStyle w:val="Caption"/>
        <w:rPr>
          <w:rFonts w:eastAsia="Times New Roman"/>
          <w:lang w:eastAsia="en-AU"/>
        </w:rPr>
      </w:pPr>
      <w:bookmarkStart w:id="101" w:name="_Ref391649931"/>
      <w:bookmarkStart w:id="102" w:name="_Toc422303982"/>
      <w:r>
        <w:t xml:space="preserve">Figure </w:t>
      </w:r>
      <w:fldSimple w:instr=" SEQ Figure \* ARABIC ">
        <w:r w:rsidR="00024BB8">
          <w:rPr>
            <w:noProof/>
          </w:rPr>
          <w:t>10</w:t>
        </w:r>
      </w:fldSimple>
      <w:bookmarkEnd w:id="101"/>
      <w:r>
        <w:t>: Schematic of glass temperature vs entropy in a typical glass forming system. The Kauzmann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625730">
        <w:instrText xml:space="preserve"> ADDIN EN.CITE &lt;EndNote&gt;&lt;Cite&gt;&lt;Author&gt;Kearns&lt;/Author&gt;&lt;Year&gt;2008&lt;/Year&gt;&lt;RecNum&gt;90&lt;/RecNum&gt;&lt;DisplayText&gt;[34]&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625730">
        <w:rPr>
          <w:noProof/>
        </w:rPr>
        <w:t>[34]</w:t>
      </w:r>
      <w:r>
        <w:fldChar w:fldCharType="end"/>
      </w:r>
      <w:r>
        <w:t>.</w:t>
      </w:r>
      <w:bookmarkEnd w:id="102"/>
    </w:p>
    <w:p w14:paraId="480AFDF3" w14:textId="78A4BF5B" w:rsidR="00DD43B6" w:rsidRDefault="00441AB8" w:rsidP="00CB2A6E">
      <w:r>
        <w:t>Rewriting</w:t>
      </w:r>
      <w:r w:rsidR="00107231">
        <w:t xml:space="preserve"> </w:t>
      </w:r>
      <w:r w:rsidR="00107231">
        <w:fldChar w:fldCharType="begin"/>
      </w:r>
      <w:r w:rsidR="00625730">
        <w:instrText xml:space="preserve"> ADDIN EN.CITE &lt;EndNote&gt;&lt;Cite AuthorYear="1"&gt;&lt;Author&gt;Swallen&lt;/Author&gt;&lt;Year&gt;2007&lt;/Year&gt;&lt;RecNum&gt;32&lt;/RecNum&gt;&lt;DisplayText&gt;Swallen, et al.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625730">
        <w:rPr>
          <w:noProof/>
        </w:rPr>
        <w:t>Swallen, et al. [28]</w:t>
      </w:r>
      <w:r w:rsidR="00107231">
        <w:fldChar w:fldCharType="end"/>
      </w:r>
      <w:r w:rsidR="00107231">
        <w:t xml:space="preserve"> and </w:t>
      </w:r>
      <w:r w:rsidR="00107231">
        <w:fldChar w:fldCharType="begin"/>
      </w:r>
      <w:r w:rsidR="00625730">
        <w:instrText xml:space="preserve"> ADDIN EN.CITE &lt;EndNote&gt;&lt;Cite AuthorYear="1"&gt;&lt;Author&gt;Kearns&lt;/Author&gt;&lt;Year&gt;2008&lt;/Year&gt;&lt;RecNum&gt;90&lt;/RecNum&gt;&lt;DisplayText&gt;Kearns, et al. [34]&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625730">
        <w:rPr>
          <w:noProof/>
        </w:rPr>
        <w:t>Kearns, et al. [34]</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7232A1"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103" w:name="_Ref391912605"/>
            <w:r>
              <w:t>(</w:t>
            </w:r>
            <w:fldSimple w:instr=" STYLEREF 1 \s ">
              <w:r w:rsidR="00024BB8">
                <w:rPr>
                  <w:noProof/>
                </w:rPr>
                <w:t>2</w:t>
              </w:r>
            </w:fldSimple>
            <w:r>
              <w:t>.</w:t>
            </w:r>
            <w:fldSimple w:instr=" SEQ Equation \* ARABIC \s 1 ">
              <w:r w:rsidR="00024BB8">
                <w:rPr>
                  <w:noProof/>
                </w:rPr>
                <w:t>3</w:t>
              </w:r>
            </w:fldSimple>
            <w:r>
              <w:t>)</w:t>
            </w:r>
            <w:bookmarkEnd w:id="103"/>
          </w:p>
        </w:tc>
      </w:tr>
    </w:tbl>
    <w:p w14:paraId="79297F71" w14:textId="77777777" w:rsidR="00DD43B6" w:rsidRDefault="00DD43B6" w:rsidP="00CB2A6E"/>
    <w:p w14:paraId="4B5A1BAE" w14:textId="2EB61ABA" w:rsidR="00441AB8" w:rsidRDefault="00AA6D40" w:rsidP="00CB2A6E">
      <w:r>
        <w:t xml:space="preserve">Equation </w:t>
      </w:r>
      <w:r>
        <w:fldChar w:fldCharType="begin"/>
      </w:r>
      <w:r>
        <w:instrText xml:space="preserve"> REF _Ref391912605 \h </w:instrText>
      </w:r>
      <w:r>
        <w:fldChar w:fldCharType="separate"/>
      </w:r>
      <w:r w:rsidR="00024BB8">
        <w:t>(</w:t>
      </w:r>
      <w:r w:rsidR="00024BB8">
        <w:rPr>
          <w:noProof/>
        </w:rPr>
        <w:t>2</w:t>
      </w:r>
      <w:r w:rsidR="00024BB8">
        <w:t>.</w:t>
      </w:r>
      <w:r w:rsidR="00024BB8">
        <w:rPr>
          <w:noProof/>
        </w:rPr>
        <w:t>3</w:t>
      </w:r>
      <w:r w:rsidR="00024BB8">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r w:rsidR="003145E8">
        <w:t xml:space="preserve">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625730">
        <w:instrText xml:space="preserve"> ADDIN EN.CITE &lt;EndNote&gt;&lt;Cite&gt;&lt;Author&gt;Kearns&lt;/Author&gt;&lt;Year&gt;2008&lt;/Year&gt;&lt;RecNum&gt;90&lt;/RecNum&gt;&lt;DisplayText&gt;[28, 34]&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625730">
        <w:rPr>
          <w:noProof/>
        </w:rPr>
        <w:t>[28, 34]</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306FC067" w:rsidR="008A4095" w:rsidRDefault="009B3DF7" w:rsidP="00CB2A6E">
      <w:r>
        <w:lastRenderedPageBreak/>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104"/>
      <w:r>
        <w:t>entropy</w:t>
      </w:r>
      <w:r w:rsidR="001539E9">
        <w:t xml:space="preserve"> </w:t>
      </w:r>
      <w:commentRangeEnd w:id="104"/>
      <w:r w:rsidR="003145E8">
        <w:rPr>
          <w:rStyle w:val="CommentReference"/>
        </w:rPr>
        <w:commentReference w:id="104"/>
      </w:r>
      <w:r w:rsidR="001539E9">
        <w:t xml:space="preserve">SMGs of </w:t>
      </w:r>
      <w:r w:rsidR="001539E9">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625730">
        <w:rPr>
          <w:noProof/>
        </w:rPr>
        <w:t>Yu, et al. [30]</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105" w:name="_Toc422303929"/>
      <w:r>
        <w:t xml:space="preserve">Glass </w:t>
      </w:r>
      <w:r w:rsidR="00A32A9B">
        <w:t xml:space="preserve">Fragility </w:t>
      </w:r>
      <w:r w:rsidR="005B4319">
        <w:t>(</w:t>
      </w:r>
      <m:oMath>
        <m:r>
          <m:rPr>
            <m:sty m:val="bi"/>
          </m:rPr>
          <w:rPr>
            <w:rFonts w:ascii="Cambria Math" w:hAnsi="Cambria Math"/>
          </w:rPr>
          <m:t>m</m:t>
        </m:r>
      </m:oMath>
      <w:r w:rsidR="005B4319">
        <w:t>)</w:t>
      </w:r>
      <w:bookmarkEnd w:id="105"/>
    </w:p>
    <w:p w14:paraId="2BC39486" w14:textId="78691725" w:rsidR="00186053" w:rsidRDefault="00186053" w:rsidP="00186053">
      <w:r>
        <w:t xml:space="preserve">The </w:t>
      </w:r>
      <w:commentRangeStart w:id="106"/>
      <w:r>
        <w:t>fragility (</w:t>
      </w:r>
      <m:oMath>
        <m:r>
          <w:rPr>
            <w:rFonts w:ascii="Cambria Math" w:hAnsi="Cambria Math"/>
          </w:rPr>
          <m:t>m</m:t>
        </m:r>
      </m:oMath>
      <w:r>
        <w:t xml:space="preserve">) </w:t>
      </w:r>
      <w:commentRangeEnd w:id="106"/>
      <w:r w:rsidR="000F0F03">
        <w:rPr>
          <w:rStyle w:val="CommentReference"/>
        </w:rPr>
        <w:commentReference w:id="106"/>
      </w:r>
      <w:r>
        <w:t>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r w:rsidR="00A744A7">
        <w:t>tion of</w:t>
      </w:r>
      <w:r w:rsidR="00536C8C">
        <w:t xml:space="preserve"> reduced</w:t>
      </w:r>
      <w:r w:rsidR="00A744A7">
        <w:t xml:space="preserve"> inverse temperature</w:t>
      </w:r>
      <w:r w:rsidR="00723B58">
        <w:t xml:space="preserve"> scaled by the glass transition temperature</w:t>
      </w:r>
      <w:r w:rsidR="00A744A7">
        <w:t xml:space="preserve"> </w:t>
      </w:r>
      <w:r>
        <w:t>(</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T</m:t>
        </m:r>
      </m:oMath>
      <w:r w:rsidR="00723B58">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107" w:name="_Ref392083534"/>
            <w:r>
              <w:t>(</w:t>
            </w:r>
            <w:fldSimple w:instr=" STYLEREF 1 \s ">
              <w:r w:rsidR="00024BB8">
                <w:rPr>
                  <w:noProof/>
                </w:rPr>
                <w:t>2</w:t>
              </w:r>
            </w:fldSimple>
            <w:r>
              <w:t>.</w:t>
            </w:r>
            <w:fldSimple w:instr=" SEQ Equation \* ARABIC \s 1 ">
              <w:r w:rsidR="00024BB8">
                <w:rPr>
                  <w:noProof/>
                </w:rPr>
                <w:t>4</w:t>
              </w:r>
            </w:fldSimple>
            <w:r>
              <w:t>)</w:t>
            </w:r>
            <w:bookmarkEnd w:id="107"/>
          </w:p>
        </w:tc>
      </w:tr>
    </w:tbl>
    <w:p w14:paraId="11D3CC64" w14:textId="77777777" w:rsidR="00AA328C" w:rsidRDefault="00AA328C" w:rsidP="0040600C"/>
    <w:p w14:paraId="65E3A754" w14:textId="10348335"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625730">
        <w:instrText xml:space="preserve"> ADDIN EN.CITE &lt;EndNote&gt;&lt;Cite&gt;&lt;Author&gt;Shelby&lt;/Author&gt;&lt;Year&gt;2005&lt;/Year&gt;&lt;RecNum&gt;99&lt;/RecNum&gt;&lt;DisplayText&gt;[36, 37]&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Cite&gt;&lt;Author&gt;Angell&lt;/Author&gt;&lt;Year&gt;1995&lt;/Year&gt;&lt;RecNum&gt;164&lt;/RecNum&gt;&lt;record&gt;&lt;rec-number&gt;164&lt;/rec-number&gt;&lt;foreign-keys&gt;&lt;key app="EN" db-id="pp9ztr5rp0w99besv0nvs2ti09e99ssw2r00" timestamp="1432700736"&gt;164&lt;/key&gt;&lt;/foreign-keys&gt;&lt;ref-type name="Journal Article"&gt;17&lt;/ref-type&gt;&lt;contributors&gt;&lt;authors&gt;&lt;author&gt;Angell, C. A.&lt;/author&gt;&lt;/authors&gt;&lt;/contributors&gt;&lt;titles&gt;&lt;title&gt;Formation of Glasses from Liquids and Biopolymers&lt;/title&gt;&lt;secondary-title&gt;Science&lt;/secondary-title&gt;&lt;/titles&gt;&lt;periodical&gt;&lt;full-title&gt;Science&lt;/full-title&gt;&lt;/periodical&gt;&lt;pages&gt;1924-1935&lt;/pages&gt;&lt;volume&gt;267&lt;/volume&gt;&lt;number&gt;5206&lt;/number&gt;&lt;dates&gt;&lt;year&gt;1995&lt;/year&gt;&lt;pub-dates&gt;&lt;date&gt;March 31, 1995&lt;/date&gt;&lt;/pub-dates&gt;&lt;/dates&gt;&lt;urls&gt;&lt;related-urls&gt;&lt;url&gt;http://www.sciencemag.org/content/267/5206/1924.abstract&lt;/url&gt;&lt;/related-urls&gt;&lt;/urls&gt;&lt;electronic-resource-num&gt;10.1126/science.267.5206.1924&lt;/electronic-resource-num&gt;&lt;/record&gt;&lt;/Cite&gt;&lt;/EndNote&gt;</w:instrText>
      </w:r>
      <w:r>
        <w:fldChar w:fldCharType="separate"/>
      </w:r>
      <w:r w:rsidR="00625730">
        <w:rPr>
          <w:noProof/>
        </w:rPr>
        <w:t>[36, 37]</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024BB8">
        <w:t xml:space="preserve">Figure </w:t>
      </w:r>
      <w:r w:rsidR="00024BB8">
        <w:rPr>
          <w:noProof/>
        </w:rPr>
        <w:t>11</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99476" cy="3044819"/>
                    </a:xfrm>
                    <a:prstGeom prst="rect">
                      <a:avLst/>
                    </a:prstGeom>
                  </pic:spPr>
                </pic:pic>
              </a:graphicData>
            </a:graphic>
          </wp:inline>
        </w:drawing>
      </w:r>
    </w:p>
    <w:p w14:paraId="0201072E" w14:textId="0B71A277" w:rsidR="008A3934" w:rsidRDefault="008A3934" w:rsidP="001563C2">
      <w:pPr>
        <w:pStyle w:val="Caption"/>
      </w:pPr>
      <w:bookmarkStart w:id="108" w:name="_Ref392088176"/>
      <w:bookmarkStart w:id="109" w:name="_Toc422303983"/>
      <w:r>
        <w:t xml:space="preserve">Figure </w:t>
      </w:r>
      <w:fldSimple w:instr=" SEQ Figure \* ARABIC ">
        <w:r w:rsidR="00024BB8">
          <w:rPr>
            <w:noProof/>
          </w:rPr>
          <w:t>11</w:t>
        </w:r>
      </w:fldSimple>
      <w:bookmarkEnd w:id="108"/>
      <w:r>
        <w:t xml:space="preserve">: </w:t>
      </w:r>
      <w:r w:rsidR="00186053">
        <w:t>Viscosity</w:t>
      </w:r>
      <w:r w:rsidR="00B43E3B">
        <w:t xml:space="preserve"> </w:t>
      </w:r>
      <w:r w:rsidR="00186053">
        <w:t xml:space="preserve">as a function of </w:t>
      </w:r>
      <w:r w:rsidR="00536C8C">
        <w:t>reduced inverse</w:t>
      </w:r>
      <w:r w:rsidR="00186053">
        <w:t xml:space="preserve">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625730">
        <w:instrText xml:space="preserve"> ADDIN EN.CITE &lt;EndNote&gt;&lt;Cite&gt;&lt;Author&gt;Shelby&lt;/Author&gt;&lt;Year&gt;2005&lt;/Year&gt;&lt;RecNum&gt;99&lt;/RecNum&gt;&lt;DisplayText&gt;[36]&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625730">
        <w:rPr>
          <w:noProof/>
        </w:rPr>
        <w:t>[36]</w:t>
      </w:r>
      <w:r>
        <w:fldChar w:fldCharType="end"/>
      </w:r>
      <w:r w:rsidR="00EB71F0">
        <w:t>.</w:t>
      </w:r>
      <w:bookmarkEnd w:id="109"/>
    </w:p>
    <w:p w14:paraId="2C975B7F" w14:textId="210513A8" w:rsidR="005B7137" w:rsidRPr="00E110AE" w:rsidRDefault="006E5043" w:rsidP="005B7137">
      <w:r>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625730">
        <w:rPr>
          <w:noProof/>
        </w:rPr>
        <w:t>Yu, et al. [30]</w:t>
      </w:r>
      <w:r>
        <w:fldChar w:fldCharType="end"/>
      </w:r>
      <w:r w:rsidRPr="006E5043">
        <w:t xml:space="preserve"> found </w:t>
      </w:r>
      <m:oMath>
        <m:r>
          <w:rPr>
            <w:rFonts w:ascii="Cambria Math" w:hAnsi="Cambria Math"/>
          </w:rPr>
          <m:t>m</m:t>
        </m:r>
      </m:oMath>
      <w:r>
        <w:t xml:space="preserve"> of metallic, molecular, and polymer USGs correlate </w:t>
      </w:r>
      <w:r w:rsidR="0085176E">
        <w:t xml:space="preserve">with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024BB8">
        <w:t xml:space="preserve">Figure </w:t>
      </w:r>
      <w:r w:rsidR="00024BB8">
        <w:rPr>
          <w:noProof/>
        </w:rPr>
        <w:t>12</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r w:rsidR="00760D00">
        <w:t xml:space="preserve">high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r w:rsidR="005B7137">
        <w:t xml:space="preserve">Despite  </w:t>
      </w:r>
      <w:r w:rsidR="005B7137">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5B7137">
        <w:fldChar w:fldCharType="separate"/>
      </w:r>
      <w:r w:rsidR="00625730">
        <w:rPr>
          <w:noProof/>
        </w:rPr>
        <w:t xml:space="preserve">Yu, et </w:t>
      </w:r>
      <w:r w:rsidR="00625730">
        <w:rPr>
          <w:noProof/>
        </w:rPr>
        <w:lastRenderedPageBreak/>
        <w:t>al. [30]</w:t>
      </w:r>
      <w:r w:rsidR="005B7137">
        <w:fldChar w:fldCharType="end"/>
      </w:r>
      <w:r w:rsidR="005B7137">
        <w:t xml:space="preserve"> providing the only SMG data a review of multiple glass systems by </w:t>
      </w:r>
      <w:r w:rsidR="005B7137">
        <w:fldChar w:fldCharType="begin"/>
      </w:r>
      <w:r w:rsidR="00625730">
        <w:instrText xml:space="preserve"> ADDIN EN.CITE &lt;EndNote&gt;&lt;Cite AuthorYear="1"&gt;&lt;Author&gt;Angell&lt;/Author&gt;&lt;Year&gt;2014&lt;/Year&gt;&lt;RecNum&gt;131&lt;/RecNum&gt;&lt;DisplayText&gt;Angell [38]&lt;/DisplayText&gt;&lt;record&gt;&lt;rec-number&gt;131&lt;/rec-number&gt;&lt;foreign-keys&gt;&lt;key app="EN" db-id="pp9ztr5rp0w99besv0nvs2ti09e99ssw2r00" timestamp="1415064555"&gt;131&lt;/key&gt;&lt;/foreign-keys&gt;&lt;ref-type name="Journal Article"&gt;17&lt;/ref-type&gt;&lt;contributors&gt;&lt;authors&gt;&lt;author&gt;Angell, C. Austen&lt;/author&gt;&lt;/authors&gt;&lt;/contributors&gt;&lt;titles&gt;&lt;title&gt;On the uncertain distinction between fast landscape exploration and second amorphous phase (ideal glass) interpretations of the ultrastable glass phenomenon&lt;/title&gt;&lt;secondary-title&gt;Journal of Non-Crystalline Solids&lt;/secondary-title&gt;&lt;/titles&gt;&lt;periodical&gt;&lt;full-title&gt;Journal of Non-Crystalline Solids&lt;/full-title&gt;&lt;/periodical&gt;&lt;number&gt;0&lt;/number&gt;&lt;keywords&gt;&lt;keyword&gt;Ultrastable glasses&lt;/keyword&gt;&lt;keyword&gt;Liquid–liquid phase transitions&lt;/keyword&gt;&lt;keyword&gt;Liquid–glass phase transitions&lt;/keyword&gt;&lt;keyword&gt;Rotator phases with lambda transitions&lt;/keyword&gt;&lt;keyword&gt;Fragile–strong transition&lt;/keyword&gt;&lt;/keywords&gt;&lt;dates&gt;&lt;year&gt;2014&lt;/year&gt;&lt;/dates&gt;&lt;isbn&gt;0022-3093&lt;/isbn&gt;&lt;urls&gt;&lt;related-urls&gt;&lt;url&gt;http://www.sciencedirect.com/science/article/pii/S0022309314004384&lt;/url&gt;&lt;/related-urls&gt;&lt;/urls&gt;&lt;electronic-resource-num&gt;http://dx.doi.org/10.1016/j.jnoncrysol.2014.08.044&lt;/electronic-resource-num&gt;&lt;/record&gt;&lt;/Cite&gt;&lt;/EndNote&gt;</w:instrText>
      </w:r>
      <w:r w:rsidR="005B7137">
        <w:fldChar w:fldCharType="separate"/>
      </w:r>
      <w:r w:rsidR="00625730">
        <w:rPr>
          <w:noProof/>
        </w:rPr>
        <w:t>Angell [38]</w:t>
      </w:r>
      <w:r w:rsidR="005B7137">
        <w:fldChar w:fldCharType="end"/>
      </w:r>
      <w:r w:rsidR="005B7137">
        <w:t xml:space="preserve"> supports this fragility relationship,  suggesting th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5B7137">
        <w:t xml:space="preserve"> improvements for SMGs may have a modest limit. </w:t>
      </w:r>
    </w:p>
    <w:p w14:paraId="0A25F65D" w14:textId="1951D3D7" w:rsidR="009561D3" w:rsidRDefault="009561D3" w:rsidP="00F5052B">
      <w:pPr>
        <w:jc w:val="center"/>
      </w:pPr>
      <w:r>
        <w:rPr>
          <w:noProof/>
          <w:lang w:eastAsia="en-AU"/>
        </w:rPr>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17245" cy="3008565"/>
                    </a:xfrm>
                    <a:prstGeom prst="rect">
                      <a:avLst/>
                    </a:prstGeom>
                  </pic:spPr>
                </pic:pic>
              </a:graphicData>
            </a:graphic>
          </wp:inline>
        </w:drawing>
      </w:r>
    </w:p>
    <w:p w14:paraId="7D46C257" w14:textId="609C1DFD" w:rsidR="0077065A" w:rsidRDefault="009561D3" w:rsidP="00BB1810">
      <w:pPr>
        <w:pStyle w:val="Caption"/>
      </w:pPr>
      <w:bookmarkStart w:id="110" w:name="_Ref391906542"/>
      <w:bookmarkStart w:id="111" w:name="_Toc422303984"/>
      <w:r>
        <w:t xml:space="preserve">Figure </w:t>
      </w:r>
      <w:fldSimple w:instr=" SEQ Figure \* ARABIC ">
        <w:r w:rsidR="00024BB8">
          <w:rPr>
            <w:noProof/>
          </w:rPr>
          <w:t>12</w:t>
        </w:r>
      </w:fldSimple>
      <w:bookmarkEnd w:id="110"/>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625730">
        <w:instrText xml:space="preserve"> ADDIN EN.CITE &lt;EndNote&gt;&lt;Cite&gt;&lt;Author&gt;Yu&lt;/Author&gt;&lt;Year&gt;2013&lt;/Year&gt;&lt;RecNum&gt;17&lt;/RecNum&gt;&lt;DisplayText&gt;[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625730">
        <w:rPr>
          <w:noProof/>
        </w:rPr>
        <w:t>[30]</w:t>
      </w:r>
      <w:r>
        <w:fldChar w:fldCharType="end"/>
      </w:r>
      <w:r>
        <w:t>.</w:t>
      </w:r>
      <w:bookmarkEnd w:id="111"/>
    </w:p>
    <w:p w14:paraId="3AF0A49A" w14:textId="6B0E13E0" w:rsidR="00E14A20" w:rsidRDefault="000E2472" w:rsidP="00563A24">
      <w:pPr>
        <w:pStyle w:val="Heading4"/>
      </w:pPr>
      <w:bookmarkStart w:id="112" w:name="_Toc422303930"/>
      <w:r>
        <w:t>Glass</w:t>
      </w:r>
      <w:r w:rsidR="00563A24">
        <w:t xml:space="preserve"> D</w:t>
      </w:r>
      <w:r w:rsidR="00E14A20">
        <w:t>ensity</w:t>
      </w:r>
      <w:r w:rsidR="00347272">
        <w:t xml:space="preserve"> (</w:t>
      </w:r>
      <m:oMath>
        <m:r>
          <m:rPr>
            <m:sty m:val="bi"/>
          </m:rPr>
          <w:rPr>
            <w:rFonts w:ascii="Cambria Math" w:hAnsi="Cambria Math"/>
          </w:rPr>
          <m:t>ρ</m:t>
        </m:r>
      </m:oMath>
      <w:r w:rsidR="00347272">
        <w:t>)</w:t>
      </w:r>
      <w:bookmarkEnd w:id="112"/>
      <w:r w:rsidR="00E14A20">
        <w:t xml:space="preserve"> </w:t>
      </w:r>
    </w:p>
    <w:p w14:paraId="7C99CC60" w14:textId="1D92C2CC" w:rsidR="00EB51C8" w:rsidRDefault="0005400E" w:rsidP="0005400E">
      <w:r>
        <w:t>USG are characterised as being denser than their liquid quenched counterparts</w:t>
      </w:r>
      <w:r w:rsidR="00A60303">
        <w:t xml:space="preserve"> </w:t>
      </w:r>
      <w:r w:rsidR="00A60303">
        <w:fldChar w:fldCharType="begin"/>
      </w:r>
      <w:r w:rsidR="00625730">
        <w:instrText xml:space="preserve"> ADDIN EN.CITE &lt;EndNote&gt;&lt;Cite&gt;&lt;Author&gt;Wang&lt;/Author&gt;&lt;Year&gt;2014&lt;/Year&gt;&lt;RecNum&gt;114&lt;/RecNum&gt;&lt;DisplayText&gt;[31]&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A60303">
        <w:fldChar w:fldCharType="separate"/>
      </w:r>
      <w:r w:rsidR="00625730">
        <w:rPr>
          <w:noProof/>
        </w:rPr>
        <w:t>[31]</w:t>
      </w:r>
      <w:r w:rsidR="00A60303">
        <w:fldChar w:fldCharType="end"/>
      </w:r>
      <w:r>
        <w:t xml:space="preserve">. </w:t>
      </w:r>
      <w:r w:rsidR="005B7EB2">
        <w:t>This is somewhat unexpected as traditional glass theory predicts more rapid cooling should produce low</w:t>
      </w:r>
      <w:r w:rsidR="00D904B1">
        <w:t>er</w:t>
      </w:r>
      <w:r w:rsidR="005B7EB2">
        <w:t xml:space="preserve"> density</w:t>
      </w:r>
      <w:r w:rsidR="00C00261">
        <w:t xml:space="preserve"> glass coupled with</w:t>
      </w:r>
      <w:r w:rsidR="005B7EB2">
        <w:t xml:space="preserve"> high</w:t>
      </w:r>
      <w:r w:rsidR="00D904B1">
        <w:t>er</w:t>
      </w:r>
      <w:r w:rsidR="005B7EB2">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B7EB2">
        <w:t xml:space="preserve"> (see </w:t>
      </w:r>
      <w:r w:rsidR="005B7EB2">
        <w:fldChar w:fldCharType="begin"/>
      </w:r>
      <w:r w:rsidR="005B7EB2">
        <w:instrText xml:space="preserve"> REF _Ref392600528 \h </w:instrText>
      </w:r>
      <w:r w:rsidR="005B7EB2">
        <w:fldChar w:fldCharType="separate"/>
      </w:r>
      <w:r w:rsidR="00024BB8">
        <w:t xml:space="preserve">Figure </w:t>
      </w:r>
      <w:r w:rsidR="00024BB8">
        <w:rPr>
          <w:noProof/>
        </w:rPr>
        <w:t>2</w:t>
      </w:r>
      <w:r w:rsidR="005B7EB2">
        <w:fldChar w:fldCharType="end"/>
      </w:r>
      <w:r w:rsidR="005B7EB2">
        <w:t xml:space="preserve">). </w:t>
      </w:r>
      <w:r>
        <w:t>It appear</w:t>
      </w:r>
      <w:r w:rsidR="00EB51C8">
        <w:t>s</w:t>
      </w:r>
      <w:r>
        <w:t xml:space="preserve"> t</w:t>
      </w:r>
      <w:r w:rsidR="00E14A20">
        <w:t xml:space="preserve">he process </w:t>
      </w:r>
      <w:r>
        <w:t>of depositing</w:t>
      </w:r>
      <w:r w:rsidR="00E14A20">
        <w:t xml:space="preserve"> atoms</w:t>
      </w:r>
      <w:r w:rsidR="0039763B">
        <w:t>/molecules</w:t>
      </w:r>
      <w:r w:rsidR="00E14A20">
        <w:t xml:space="preserve"> layer by layer </w:t>
      </w:r>
      <w:r w:rsidR="00EB51C8">
        <w:t xml:space="preserve">via VD </w:t>
      </w:r>
      <w:r>
        <w:t>allows</w:t>
      </w:r>
      <w:r w:rsidR="00E14A20">
        <w:t xml:space="preserve"> </w:t>
      </w:r>
      <w:r w:rsidR="005B7EB2">
        <w:t xml:space="preserve">glasses </w:t>
      </w:r>
      <w:r>
        <w:t>to achieve</w:t>
      </w:r>
      <w:r w:rsidR="005B7EB2">
        <w:t xml:space="preserve"> both</w:t>
      </w:r>
      <w:r>
        <w:t xml:space="preserve"> </w:t>
      </w:r>
      <w:r w:rsidR="00C00261">
        <w:t>enhanced</w:t>
      </w:r>
      <w:r w:rsidR="005B7EB2">
        <w:t xml:space="preserve"> density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00261">
        <w:t>, t</w:t>
      </w:r>
      <w:r w:rsidR="00EB51C8">
        <w:t xml:space="preserve">hough </w:t>
      </w:r>
      <w:r w:rsidR="00EB51C8">
        <w:fldChar w:fldCharType="begin"/>
      </w:r>
      <w:r w:rsidR="00625730">
        <w:instrText xml:space="preserve"> ADDIN EN.CITE &lt;EndNote&gt;&lt;Cite AuthorYear="1"&gt;&lt;Author&gt;Nakayama&lt;/Author&gt;&lt;Year&gt;2013&lt;/Year&gt;&lt;RecNum&gt;145&lt;/RecNum&gt;&lt;DisplayText&gt;Nakayama, et al. [32]&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EB51C8">
        <w:fldChar w:fldCharType="separate"/>
      </w:r>
      <w:r w:rsidR="00625730">
        <w:rPr>
          <w:noProof/>
        </w:rPr>
        <w:t>Nakayama, et al. [32]</w:t>
      </w:r>
      <w:r w:rsidR="00EB51C8">
        <w:fldChar w:fldCharType="end"/>
      </w:r>
      <w:r w:rsidR="00EE4F62">
        <w:t xml:space="preserve"> point</w:t>
      </w:r>
      <w:r w:rsidR="00EB51C8">
        <w:t xml:space="preserve"> out that while the </w:t>
      </w:r>
      <w:r w:rsidR="00E41D4F">
        <w:t xml:space="preserve">deposition </w:t>
      </w:r>
      <w:r w:rsidR="00EB51C8">
        <w:t>conditions for dense glass seem to match those of USG, it is not yet clear if the two phenomena are the same class of material.</w:t>
      </w:r>
    </w:p>
    <w:p w14:paraId="76344C01" w14:textId="1B94FFCA" w:rsidR="00360846" w:rsidRDefault="005E30A9" w:rsidP="00E14A20">
      <w:r>
        <w:fldChar w:fldCharType="begin"/>
      </w:r>
      <w:r>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and Nakayama [3]</w:t>
      </w:r>
      <w:r>
        <w:fldChar w:fldCharType="end"/>
      </w:r>
      <w:r>
        <w:t xml:space="preserve"> and </w:t>
      </w:r>
      <w:r>
        <w:fldChar w:fldCharType="begin"/>
      </w:r>
      <w:r w:rsidR="00625730">
        <w:instrText xml:space="preserve"> ADDIN EN.CITE &lt;EndNote&gt;&lt;Cite AuthorYear="1"&gt;&lt;Author&gt;Nakayama&lt;/Author&gt;&lt;Year&gt;2013&lt;/Year&gt;&lt;RecNum&gt;145&lt;/RecNum&gt;&lt;DisplayText&gt;Nakayama, et al. [32]&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sidR="00625730">
        <w:rPr>
          <w:noProof/>
        </w:rPr>
        <w:t>Nakayama, et al. [32]</w:t>
      </w:r>
      <w:r>
        <w:fldChar w:fldCharType="end"/>
      </w:r>
      <w:r>
        <w:t xml:space="preserve"> have found a </w:t>
      </w:r>
      <w:r w:rsidR="00EB51C8">
        <w:t>relationship</w:t>
      </w:r>
      <w:r>
        <w:t xml:space="preserve"> between depo</w:t>
      </w:r>
      <w:r w:rsidR="00360846">
        <w:t xml:space="preserve">sition temperature </w:t>
      </w:r>
      <w:r w:rsidR="00047527">
        <w:t>and a decrease in molar volume</w:t>
      </w:r>
      <w:r w:rsidR="00EB51C8">
        <w:t xml:space="preserve">, </w:t>
      </w:r>
      <w:r w:rsidR="0039763B">
        <w:t xml:space="preserve">i.e. </w:t>
      </w:r>
      <w:r w:rsidR="00EB51C8">
        <w:t>increased density,</w:t>
      </w:r>
      <w:r w:rsidR="00047527">
        <w:t xml:space="preserve"> </w:t>
      </w:r>
      <w:r>
        <w:t>with many molecular glasses.</w:t>
      </w:r>
      <w:r w:rsidR="00047527">
        <w:t xml:space="preserve"> </w:t>
      </w:r>
      <w:r w:rsidR="00EB51C8">
        <w:t>The</w:t>
      </w:r>
      <w:r w:rsidR="00360846">
        <w:t xml:space="preserve"> relationship shows the density of USG increase with th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360846">
        <w:t xml:space="preserve"> up to the USG formation temperature limit (see Section </w:t>
      </w:r>
      <w:r w:rsidR="00360846">
        <w:fldChar w:fldCharType="begin"/>
      </w:r>
      <w:r w:rsidR="00360846">
        <w:instrText xml:space="preserve"> REF _Ref419987125 \r \h </w:instrText>
      </w:r>
      <w:r w:rsidR="00360846">
        <w:fldChar w:fldCharType="separate"/>
      </w:r>
      <w:r w:rsidR="00024BB8">
        <w:t>2.3.1</w:t>
      </w:r>
      <w:r w:rsidR="00360846">
        <w:fldChar w:fldCharType="end"/>
      </w:r>
      <w:r w:rsidR="00360846">
        <w:t xml:space="preserve">) </w:t>
      </w:r>
      <w:r w:rsidR="00360846">
        <w:fldChar w:fldCharType="begin"/>
      </w:r>
      <w:r w:rsidR="00625730">
        <w:instrText xml:space="preserve"> ADDIN EN.CITE &lt;EndNote&gt;&lt;Cite&gt;&lt;Author&gt;Ishii&lt;/Author&gt;&lt;Year&gt;2014&lt;/Year&gt;&lt;RecNum&gt;147&lt;/RecNum&gt;&lt;DisplayText&gt;[3, 32]&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Cite&gt;&lt;Author&gt;Nakayama&lt;/Author&gt;&lt;Year&gt;2013&lt;/Year&gt;&lt;RecNum&gt;145&lt;/RecNum&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360846">
        <w:fldChar w:fldCharType="separate"/>
      </w:r>
      <w:r w:rsidR="00625730">
        <w:rPr>
          <w:noProof/>
        </w:rPr>
        <w:t>[3, 32]</w:t>
      </w:r>
      <w:r w:rsidR="00360846">
        <w:fldChar w:fldCharType="end"/>
      </w:r>
      <w:r w:rsidR="00360846">
        <w:t>.</w:t>
      </w:r>
      <w:r w:rsidR="00EB51C8">
        <w:t xml:space="preserve"> </w:t>
      </w:r>
      <w:r w:rsidR="00EB51C8">
        <w:fldChar w:fldCharType="begin"/>
      </w:r>
      <w:r w:rsidR="00625730">
        <w:instrText xml:space="preserve"> ADDIN EN.CITE &lt;EndNote&gt;&lt;Cite AuthorYear="1"&gt;&lt;Author&gt;Swallen&lt;/Author&gt;&lt;Year&gt;2007&lt;/Year&gt;&lt;RecNum&gt;32&lt;/RecNum&gt;&lt;DisplayText&gt;Swallen, et al.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EB51C8">
        <w:fldChar w:fldCharType="separate"/>
      </w:r>
      <w:r w:rsidR="00625730">
        <w:rPr>
          <w:noProof/>
        </w:rPr>
        <w:t>Swallen, et al. [28]</w:t>
      </w:r>
      <w:r w:rsidR="00EB51C8">
        <w:fldChar w:fldCharType="end"/>
      </w:r>
      <w:r w:rsidR="00EB51C8">
        <w:t xml:space="preserve"> has also observed a very similar relationship between organic glass density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EB51C8">
        <w:t xml:space="preserve">. </w:t>
      </w:r>
      <w:r w:rsidR="00327312">
        <w:fldChar w:fldCharType="begin"/>
      </w:r>
      <w:r w:rsidR="00625730">
        <w:instrText xml:space="preserve"> ADDIN EN.CITE &lt;EndNote&gt;&lt;Cite AuthorYear="1"&gt;&lt;Author&gt;Dawson&lt;/Author&gt;&lt;Year&gt;2010&lt;/Year&gt;&lt;RecNum&gt;86&lt;/RecNum&gt;&lt;DisplayText&gt;Dawson, et al. [33]&lt;/DisplayText&gt;&lt;record&gt;&lt;rec-number&gt;86&lt;/rec-number&gt;&lt;foreign-keys&gt;&lt;key app="EN" db-id="pp9ztr5rp0w99besv0nvs2ti09e99ssw2r00" timestamp="1403133513"&gt;86&lt;/key&gt;&lt;/foreign-keys&gt;&lt;ref-type name="Journal Article"&gt;17&lt;/ref-type&gt;&lt;contributors&gt;&lt;authors&gt;&lt;author&gt;Dawson, Kevin J&lt;/author&gt;&lt;author&gt;Zhu, Lei&lt;/author&gt;&lt;author&gt;Yu, Lian&lt;/author&gt;&lt;author&gt;Ediger, MD&lt;/author&gt;&lt;/authors&gt;&lt;/contributors&gt;&lt;titles&gt;&lt;title&gt;Anisotropic structure and transformation kinetics of vapor-deposited indomethacin glasses&lt;/title&gt;&lt;secondary-title&gt;The Journal of Physical Chemistry B&lt;/secondary-title&gt;&lt;/titles&gt;&lt;periodical&gt;&lt;full-title&gt;The Journal of Physical Chemistry B&lt;/full-title&gt;&lt;/periodical&gt;&lt;pages&gt;455-463&lt;/pages&gt;&lt;volume&gt;115&lt;/volume&gt;&lt;number&gt;3&lt;/number&gt;&lt;dates&gt;&lt;year&gt;2010&lt;/year&gt;&lt;/dates&gt;&lt;isbn&gt;1520-6106&lt;/isbn&gt;&lt;urls&gt;&lt;/urls&gt;&lt;/record&gt;&lt;/Cite&gt;&lt;/EndNote&gt;</w:instrText>
      </w:r>
      <w:r w:rsidR="00327312">
        <w:fldChar w:fldCharType="separate"/>
      </w:r>
      <w:r w:rsidR="00625730">
        <w:rPr>
          <w:noProof/>
        </w:rPr>
        <w:t>Dawson, et al. [33]</w:t>
      </w:r>
      <w:r w:rsidR="00327312">
        <w:fldChar w:fldCharType="end"/>
      </w:r>
      <w:r w:rsidR="00327312">
        <w:t xml:space="preserve"> suggest </w:t>
      </w:r>
      <w:r w:rsidR="006B3FFF">
        <w:t xml:space="preserve">the </w:t>
      </w:r>
      <w:r w:rsidR="00327312">
        <w:t>higher temperatures</w:t>
      </w:r>
      <w:r w:rsidR="006B3FFF">
        <w:t xml:space="preserve"> </w:t>
      </w:r>
      <w:r w:rsidR="00C560B7">
        <w:t>permit</w:t>
      </w:r>
      <w:r w:rsidR="006B3FFF">
        <w:t xml:space="preserve"> the</w:t>
      </w:r>
      <w:r w:rsidR="00327312">
        <w:t xml:space="preserve"> molecules more</w:t>
      </w:r>
      <w:r w:rsidR="006B3FFF">
        <w:t xml:space="preserve"> surface mobility to</w:t>
      </w:r>
      <w:r w:rsidR="00327312">
        <w:t xml:space="preserve"> arrange into more order</w:t>
      </w:r>
      <w:r w:rsidR="0065354F">
        <w:t>ed</w:t>
      </w:r>
      <w:r w:rsidR="00327312">
        <w:t xml:space="preserve"> </w:t>
      </w:r>
      <w:r w:rsidR="006B3FFF">
        <w:t>and dense</w:t>
      </w:r>
      <w:r w:rsidR="00327312">
        <w:t xml:space="preserve"> structures, while a</w:t>
      </w:r>
      <w:r w:rsidR="00B41064">
        <w:t xml:space="preserve"> low</w:t>
      </w:r>
      <w:r w:rsidR="00327312">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327312">
        <w:t xml:space="preserve"> does not </w:t>
      </w:r>
      <w:r w:rsidR="006B3FFF">
        <w:t xml:space="preserve">provide the required kinetic energy for </w:t>
      </w:r>
      <w:r w:rsidR="0065354F">
        <w:t xml:space="preserve">this </w:t>
      </w:r>
      <w:r w:rsidR="00C560B7">
        <w:t>efficient re</w:t>
      </w:r>
      <w:r w:rsidR="006B3FFF">
        <w:t>arrangement.</w:t>
      </w:r>
      <w:r w:rsidR="0065354F">
        <w:t xml:space="preserve"> This mechanism suggest the USGs density can be further increased via reducing the deposition rate </w:t>
      </w:r>
      <w:r w:rsidR="006B3FFF">
        <w:t xml:space="preserve">as the molecules/atoms have more time to arrange into ordered structures </w:t>
      </w:r>
      <w:r w:rsidR="006B3FFF">
        <w:fldChar w:fldCharType="begin"/>
      </w:r>
      <w:r w:rsidR="00625730">
        <w:instrText xml:space="preserve"> ADDIN EN.CITE &lt;EndNote&gt;&lt;Cite&gt;&lt;Author&gt;Dawson&lt;/Author&gt;&lt;Year&gt;2010&lt;/Year&gt;&lt;RecNum&gt;86&lt;/RecNum&gt;&lt;DisplayText&gt;[33]&lt;/DisplayText&gt;&lt;record&gt;&lt;rec-number&gt;86&lt;/rec-number&gt;&lt;foreign-keys&gt;&lt;key app="EN" db-id="pp9ztr5rp0w99besv0nvs2ti09e99ssw2r00" timestamp="1403133513"&gt;86&lt;/key&gt;&lt;/foreign-keys&gt;&lt;ref-type name="Journal Article"&gt;17&lt;/ref-type&gt;&lt;contributors&gt;&lt;authors&gt;&lt;author&gt;Dawson, Kevin J&lt;/author&gt;&lt;author&gt;Zhu, Lei&lt;/author&gt;&lt;author&gt;Yu, Lian&lt;/author&gt;&lt;author&gt;Ediger, MD&lt;/author&gt;&lt;/authors&gt;&lt;/contributors&gt;&lt;titles&gt;&lt;title&gt;Anisotropic structure and transformation kinetics of vapor-deposited indomethacin glasses&lt;/title&gt;&lt;secondary-title&gt;The Journal of Physical Chemistry B&lt;/secondary-title&gt;&lt;/titles&gt;&lt;periodical&gt;&lt;full-title&gt;The Journal of Physical Chemistry B&lt;/full-title&gt;&lt;/periodical&gt;&lt;pages&gt;455-463&lt;/pages&gt;&lt;volume&gt;115&lt;/volume&gt;&lt;number&gt;3&lt;/number&gt;&lt;dates&gt;&lt;year&gt;2010&lt;/year&gt;&lt;/dates&gt;&lt;isbn&gt;1520-6106&lt;/isbn&gt;&lt;urls&gt;&lt;/urls&gt;&lt;/record&gt;&lt;/Cite&gt;&lt;/EndNote&gt;</w:instrText>
      </w:r>
      <w:r w:rsidR="006B3FFF">
        <w:fldChar w:fldCharType="separate"/>
      </w:r>
      <w:r w:rsidR="00625730">
        <w:rPr>
          <w:noProof/>
        </w:rPr>
        <w:t>[33]</w:t>
      </w:r>
      <w:r w:rsidR="006B3FFF">
        <w:fldChar w:fldCharType="end"/>
      </w:r>
      <w:r w:rsidR="006B3FFF">
        <w:t>.</w:t>
      </w:r>
    </w:p>
    <w:p w14:paraId="4670B16E" w14:textId="3DE34186" w:rsidR="00980F3A" w:rsidRDefault="00047490" w:rsidP="00980F3A">
      <w:pPr>
        <w:keepNext/>
        <w:jc w:val="center"/>
      </w:pPr>
      <w:r>
        <w:rPr>
          <w:noProof/>
          <w:lang w:eastAsia="en-AU"/>
        </w:rPr>
        <w:lastRenderedPageBreak/>
        <mc:AlternateContent>
          <mc:Choice Requires="wps">
            <w:drawing>
              <wp:anchor distT="0" distB="0" distL="114300" distR="114300" simplePos="0" relativeHeight="251680768" behindDoc="0" locked="0" layoutInCell="1" allowOverlap="1" wp14:anchorId="5698E9C0" wp14:editId="3862ED24">
                <wp:simplePos x="0" y="0"/>
                <wp:positionH relativeFrom="leftMargin">
                  <wp:posOffset>5703570</wp:posOffset>
                </wp:positionH>
                <wp:positionV relativeFrom="paragraph">
                  <wp:posOffset>266700</wp:posOffset>
                </wp:positionV>
                <wp:extent cx="419100" cy="27622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D032D6" w14:textId="77777777" w:rsidR="007232A1" w:rsidRPr="002F2A2A" w:rsidRDefault="007232A1" w:rsidP="00047490">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98E9C0" id="Text Box 21" o:spid="_x0000_s1030" type="#_x0000_t202" style="position:absolute;left:0;text-align:left;margin-left:449.1pt;margin-top:21pt;width:33pt;height:21.75pt;z-index:25168076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" filled="f" stroked="f" strokeweight=".5pt">
                <v:textbox>
                  <w:txbxContent>
                    <w:p w14:paraId="34D032D6" w14:textId="77777777" w:rsidR="007232A1" w:rsidRPr="002F2A2A" w:rsidRDefault="007232A1" w:rsidP="00047490">
                      <w:pPr>
                        <w:rPr>
                          <w:b/>
                        </w:rPr>
                      </w:pPr>
                      <w:r w:rsidRPr="002F2A2A">
                        <w:rPr>
                          <w:b/>
                        </w:rPr>
                        <w:t>(a)</w:t>
                      </w:r>
                    </w:p>
                  </w:txbxContent>
                </v:textbox>
                <w10:wrap anchorx="margin"/>
              </v:shape>
            </w:pict>
          </mc:Fallback>
        </mc:AlternateContent>
      </w:r>
      <w:r w:rsidR="00980F3A">
        <w:rPr>
          <w:noProof/>
          <w:lang w:eastAsia="en-AU"/>
        </w:rPr>
        <w:drawing>
          <wp:inline distT="0" distB="0" distL="0" distR="0" wp14:anchorId="359CA806" wp14:editId="19A7A1C1">
            <wp:extent cx="4560721" cy="34881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4560721" cy="3488107"/>
                    </a:xfrm>
                    <a:prstGeom prst="rect">
                      <a:avLst/>
                    </a:prstGeom>
                  </pic:spPr>
                </pic:pic>
              </a:graphicData>
            </a:graphic>
          </wp:inline>
        </w:drawing>
      </w:r>
    </w:p>
    <w:p w14:paraId="49582012" w14:textId="525595DC" w:rsidR="004B6C14" w:rsidRDefault="00047490" w:rsidP="004B6C14">
      <w:pPr>
        <w:keepNext/>
        <w:jc w:val="center"/>
      </w:pPr>
      <w:r>
        <w:rPr>
          <w:noProof/>
          <w:lang w:eastAsia="en-AU"/>
        </w:rPr>
        <mc:AlternateContent>
          <mc:Choice Requires="wps">
            <w:drawing>
              <wp:anchor distT="0" distB="0" distL="114300" distR="114300" simplePos="0" relativeHeight="251682816" behindDoc="0" locked="0" layoutInCell="1" allowOverlap="1" wp14:anchorId="0D9C3D2D" wp14:editId="46DEEB5A">
                <wp:simplePos x="0" y="0"/>
                <wp:positionH relativeFrom="leftMargin">
                  <wp:posOffset>5791200</wp:posOffset>
                </wp:positionH>
                <wp:positionV relativeFrom="paragraph">
                  <wp:posOffset>151765</wp:posOffset>
                </wp:positionV>
                <wp:extent cx="419100" cy="27622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EA3CDEB" w14:textId="2F08855E" w:rsidR="007232A1" w:rsidRPr="002F2A2A" w:rsidRDefault="007232A1" w:rsidP="00047490">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9C3D2D" id="Text Box 26" o:spid="_x0000_s1031" type="#_x0000_t202" style="position:absolute;left:0;text-align:left;margin-left:456pt;margin-top:11.95pt;width:33pt;height:21.75pt;z-index:25168281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" filled="f" stroked="f" strokeweight=".5pt">
                <v:textbox>
                  <w:txbxContent>
                    <w:p w14:paraId="5EA3CDEB" w14:textId="2F08855E" w:rsidR="007232A1" w:rsidRPr="002F2A2A" w:rsidRDefault="007232A1" w:rsidP="00047490">
                      <w:pPr>
                        <w:rPr>
                          <w:b/>
                        </w:rPr>
                      </w:pPr>
                      <w:r>
                        <w:rPr>
                          <w:b/>
                        </w:rPr>
                        <w:t>(b</w:t>
                      </w:r>
                      <w:r w:rsidRPr="002F2A2A">
                        <w:rPr>
                          <w:b/>
                        </w:rPr>
                        <w:t>)</w:t>
                      </w:r>
                    </w:p>
                  </w:txbxContent>
                </v:textbox>
                <w10:wrap anchorx="margin"/>
              </v:shape>
            </w:pict>
          </mc:Fallback>
        </mc:AlternateContent>
      </w:r>
      <w:r w:rsidR="004B6C14">
        <w:rPr>
          <w:noProof/>
          <w:lang w:eastAsia="en-AU"/>
        </w:rPr>
        <w:drawing>
          <wp:inline distT="0" distB="0" distL="0" distR="0" wp14:anchorId="62E58AB8" wp14:editId="545CD0EA">
            <wp:extent cx="4371975" cy="332475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91470" cy="3339580"/>
                    </a:xfrm>
                    <a:prstGeom prst="rect">
                      <a:avLst/>
                    </a:prstGeom>
                  </pic:spPr>
                </pic:pic>
              </a:graphicData>
            </a:graphic>
          </wp:inline>
        </w:drawing>
      </w:r>
    </w:p>
    <w:p w14:paraId="3C7CD768" w14:textId="0F9932AD" w:rsidR="004B6C14" w:rsidRDefault="004B6C14" w:rsidP="004B6C14">
      <w:pPr>
        <w:pStyle w:val="Caption"/>
      </w:pPr>
      <w:bookmarkStart w:id="113" w:name="_Ref420416808"/>
      <w:bookmarkStart w:id="114" w:name="_Toc422303985"/>
      <w:r>
        <w:t xml:space="preserve">Figure </w:t>
      </w:r>
      <w:fldSimple w:instr=" SEQ Figure \* ARABIC ">
        <w:r w:rsidR="00024BB8">
          <w:rPr>
            <w:noProof/>
          </w:rPr>
          <w:t>13</w:t>
        </w:r>
      </w:fldSimple>
      <w:bookmarkEnd w:id="113"/>
      <w:r>
        <w:t>: (a) Relationship between</w:t>
      </w:r>
      <w:r w:rsidR="00E46124">
        <w:t xml:space="preserve"> normalised substrate temperature</w:t>
      </w:r>
      <w:r>
        <w:t xml:space="preserve"> </w:t>
      </w:r>
      <w:r w:rsidR="00E46124">
        <w:t>(</w:t>
      </w:r>
      <m:oMath>
        <m:sSub>
          <m:sSubPr>
            <m:ctrlPr>
              <w:rPr>
                <w:rFonts w:ascii="Cambria Math" w:hAnsi="Cambria Math"/>
              </w:rPr>
            </m:ctrlPr>
          </m:sSubPr>
          <m:e>
            <m:r>
              <w:rPr>
                <w:rFonts w:ascii="Cambria Math" w:hAnsi="Cambria Math"/>
              </w:rPr>
              <m:t>T</m:t>
            </m:r>
          </m:e>
          <m:sub>
            <m:r>
              <w:rPr>
                <w:rFonts w:ascii="Cambria Math" w:hAnsi="Cambria Math"/>
              </w:rPr>
              <m:t>sub</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0</m:t>
            </m:r>
          </m:sub>
        </m:sSub>
      </m:oMath>
      <w:r w:rsidR="00E46124">
        <w:t>)</w:t>
      </w:r>
      <w:r w:rsidR="00F4311A">
        <w:t xml:space="preserve"> and</w:t>
      </w:r>
      <w:r w:rsidR="00E46124">
        <w:t xml:space="preserve"> normalised molar volume</w:t>
      </w:r>
      <w:r w:rsidR="00F4311A">
        <w:t xml:space="preserve"> </w:t>
      </w:r>
      <w:r w:rsidR="00E46124">
        <w:t>(</w:t>
      </w:r>
      <m:oMath>
        <m:sSub>
          <m:sSubPr>
            <m:ctrlPr>
              <w:rPr>
                <w:rFonts w:ascii="Cambria Math" w:hAnsi="Cambria Math"/>
                <w:i w:val="0"/>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val="0"/>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g0</m:t>
            </m:r>
          </m:sub>
        </m:sSub>
        <m:r>
          <w:rPr>
            <w:rFonts w:ascii="Cambria Math" w:hAnsi="Cambria Math"/>
          </w:rPr>
          <m:t>)</m:t>
        </m:r>
      </m:oMath>
      <w:r w:rsidR="00E46124">
        <w:t>)</w:t>
      </w:r>
      <w:r w:rsidR="00F4311A">
        <w:t xml:space="preserve"> for several </w:t>
      </w:r>
      <w:r w:rsidR="006903E9">
        <w:t xml:space="preserve">VD </w:t>
      </w:r>
      <w:r w:rsidR="00F4311A">
        <w:t>molecular glasses</w:t>
      </w:r>
      <w:r w:rsidR="006903E9">
        <w:t xml:space="preserve"> showing the greatest density occurs near the intersection of the VD glasses and their extrapolated SCL </w:t>
      </w:r>
      <m:oMath>
        <m:sSub>
          <m:sSubPr>
            <m:ctrlPr>
              <w:rPr>
                <w:rFonts w:ascii="Cambria Math" w:hAnsi="Cambria Math"/>
                <w:i w:val="0"/>
              </w:rPr>
            </m:ctrlPr>
          </m:sSubPr>
          <m:e>
            <m:r>
              <w:rPr>
                <w:rFonts w:ascii="Cambria Math" w:hAnsi="Cambria Math"/>
              </w:rPr>
              <m:t>V</m:t>
            </m:r>
          </m:e>
          <m:sub>
            <m:r>
              <w:rPr>
                <w:rFonts w:ascii="Cambria Math" w:hAnsi="Cambria Math"/>
              </w:rPr>
              <m:t>m</m:t>
            </m:r>
          </m:sub>
        </m:sSub>
      </m:oMath>
      <w:r w:rsidR="006903E9">
        <w:t xml:space="preserve"> line</w:t>
      </w:r>
      <w:r w:rsidR="00F4311A">
        <w:t xml:space="preserve">. </w:t>
      </w:r>
      <w:r w:rsidR="006903E9">
        <w:t xml:space="preserve">(b) Weak relationship between the </w:t>
      </w:r>
      <w:r w:rsidR="00880EA9">
        <w:t>normalised</w:t>
      </w:r>
      <w:r>
        <w:t xml:space="preserve"> intersection temperature</w:t>
      </w:r>
      <w:r w:rsidR="00880EA9">
        <w:t xml:space="preserve"> (</w:t>
      </w:r>
      <m:oMath>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0</m:t>
            </m:r>
          </m:sub>
        </m:sSub>
      </m:oMath>
      <w:r w:rsidR="00880EA9">
        <w:t>)</w:t>
      </w:r>
      <w:r>
        <w:t xml:space="preserve"> </w:t>
      </w:r>
      <w:r w:rsidR="006903E9">
        <w:t xml:space="preserve">found in (a) </w:t>
      </w:r>
      <w:r>
        <w:t>and</w:t>
      </w:r>
      <w:r w:rsidR="006903E9">
        <w:t xml:space="preserve"> the glass</w:t>
      </w:r>
      <w:r>
        <w:t xml:space="preserve"> fragility </w:t>
      </w:r>
      <w:r w:rsidR="00880EA9">
        <w:t>(</w:t>
      </w:r>
      <m:oMath>
        <m:r>
          <w:rPr>
            <w:rFonts w:ascii="Cambria Math" w:hAnsi="Cambria Math"/>
          </w:rPr>
          <m:t>m</m:t>
        </m:r>
      </m:oMath>
      <w:r w:rsidR="00880EA9">
        <w:t>)</w:t>
      </w:r>
      <w:r>
        <w:t xml:space="preserve">. (a) </w:t>
      </w:r>
      <w:r w:rsidR="006304FA">
        <w:t>Modified from</w:t>
      </w:r>
      <w:r w:rsidR="006903E9">
        <w:t xml:space="preserve"> </w:t>
      </w:r>
      <w:r w:rsidR="006903E9">
        <w:fldChar w:fldCharType="begin"/>
      </w:r>
      <w:r w:rsidR="006903E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6903E9">
        <w:fldChar w:fldCharType="separate"/>
      </w:r>
      <w:r w:rsidR="006903E9">
        <w:rPr>
          <w:noProof/>
        </w:rPr>
        <w:t>[3]</w:t>
      </w:r>
      <w:r w:rsidR="006903E9">
        <w:fldChar w:fldCharType="end"/>
      </w:r>
      <w:r w:rsidR="006903E9">
        <w:t xml:space="preserve"> </w:t>
      </w:r>
      <w:r>
        <w:t xml:space="preserve">and (b) Reproduced from </w:t>
      </w:r>
      <w:r>
        <w:fldChar w:fldCharType="begin"/>
      </w:r>
      <w:r>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3]</w:t>
      </w:r>
      <w:r>
        <w:fldChar w:fldCharType="end"/>
      </w:r>
      <w:r>
        <w:t>.</w:t>
      </w:r>
      <w:bookmarkEnd w:id="114"/>
    </w:p>
    <w:p w14:paraId="3E9CD06F" w14:textId="35A622A1" w:rsidR="00E308E6" w:rsidRDefault="001F7ECC" w:rsidP="00E308E6">
      <w:r>
        <w:t xml:space="preserve">The </w:t>
      </w:r>
      <w:r>
        <w:fldChar w:fldCharType="begin"/>
      </w:r>
      <w:r>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and Nakayama [3]</w:t>
      </w:r>
      <w:r>
        <w:fldChar w:fldCharType="end"/>
      </w:r>
      <w:r>
        <w:t xml:space="preserve"> and </w:t>
      </w:r>
      <w:r>
        <w:fldChar w:fldCharType="begin"/>
      </w:r>
      <w:r w:rsidR="00625730">
        <w:instrText xml:space="preserve"> ADDIN EN.CITE &lt;EndNote&gt;&lt;Cite AuthorYear="1"&gt;&lt;Author&gt;Nakayama&lt;/Author&gt;&lt;Year&gt;2013&lt;/Year&gt;&lt;RecNum&gt;145&lt;/RecNum&gt;&lt;DisplayText&gt;Nakayama, et al. [32]&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sidR="00625730">
        <w:rPr>
          <w:noProof/>
        </w:rPr>
        <w:t>Nakayama, et al. [32]</w:t>
      </w:r>
      <w:r>
        <w:fldChar w:fldCharType="end"/>
      </w:r>
      <w:r>
        <w:t xml:space="preserve"> glass relationship between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and molar volume</w:t>
      </w:r>
      <w:r w:rsidR="00C319C2">
        <w:t xml:space="preserve">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rsidR="00C319C2">
        <w:t>)</w:t>
      </w:r>
      <w:r>
        <w:t xml:space="preserve"> is presented in </w:t>
      </w:r>
      <w:r>
        <w:fldChar w:fldCharType="begin"/>
      </w:r>
      <w:r>
        <w:instrText xml:space="preserve"> REF _Ref420416808 \h </w:instrText>
      </w:r>
      <w:r>
        <w:fldChar w:fldCharType="separate"/>
      </w:r>
      <w:r w:rsidR="00024BB8">
        <w:t xml:space="preserve">Figure </w:t>
      </w:r>
      <w:r w:rsidR="00024BB8">
        <w:rPr>
          <w:noProof/>
        </w:rPr>
        <w:t>13</w:t>
      </w:r>
      <w:r>
        <w:fldChar w:fldCharType="end"/>
      </w:r>
      <w:r>
        <w:t xml:space="preserve">. In </w:t>
      </w:r>
      <w:r>
        <w:fldChar w:fldCharType="begin"/>
      </w:r>
      <w:r>
        <w:instrText xml:space="preserve"> REF _Ref420416808 \h </w:instrText>
      </w:r>
      <w:r>
        <w:fldChar w:fldCharType="separate"/>
      </w:r>
      <w:r w:rsidR="00024BB8">
        <w:t xml:space="preserve">Figure </w:t>
      </w:r>
      <w:r w:rsidR="00024BB8">
        <w:rPr>
          <w:noProof/>
        </w:rPr>
        <w:t>13</w:t>
      </w:r>
      <w:r>
        <w:fldChar w:fldCharType="end"/>
      </w:r>
      <w:r>
        <w:t xml:space="preserve"> (a) th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for several molecular glasses are plotted against the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both normalised by the quench glas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called </w:t>
      </w:r>
      <m:oMath>
        <m:sSub>
          <m:sSubPr>
            <m:ctrlPr>
              <w:rPr>
                <w:rFonts w:ascii="Cambria Math" w:hAnsi="Cambria Math"/>
                <w:i/>
              </w:rPr>
            </m:ctrlPr>
          </m:sSubPr>
          <m:e>
            <m:r>
              <w:rPr>
                <w:rFonts w:ascii="Cambria Math" w:hAnsi="Cambria Math"/>
              </w:rPr>
              <m:t>T</m:t>
            </m:r>
          </m:e>
          <m:sub>
            <m:r>
              <w:rPr>
                <w:rFonts w:ascii="Cambria Math" w:hAnsi="Cambria Math"/>
              </w:rPr>
              <m:t>g0</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r>
          <w:rPr>
            <w:rFonts w:ascii="Cambria Math" w:hAnsi="Cambria Math"/>
          </w:rPr>
          <m:t>)</m:t>
        </m:r>
      </m:oMath>
      <w:r>
        <w:t xml:space="preserve"> respectively. </w:t>
      </w:r>
      <w:r w:rsidR="004A0720">
        <w:t>The plot shows the VD glass’</w:t>
      </w:r>
      <w:r>
        <w:t xml:space="preserve"> den</w:t>
      </w:r>
      <w:r w:rsidR="004A0720">
        <w:t>sities</w:t>
      </w:r>
      <w:r>
        <w:t xml:space="preserve"> increases with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several </w:t>
      </w:r>
      <w:r w:rsidR="00C319C2">
        <w:t xml:space="preserve">being </w:t>
      </w:r>
      <w:r>
        <w:t xml:space="preserve">able to achieve enhanced density as per the condition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r>
          <w:rPr>
            <w:rFonts w:ascii="Cambria Math" w:hAnsi="Cambria Math"/>
          </w:rPr>
          <m:t>)&lt;1.0</m:t>
        </m:r>
      </m:oMath>
      <w:r>
        <w:t xml:space="preserve">. The densest glasses occur near the </w:t>
      </w:r>
      <w:r>
        <w:lastRenderedPageBreak/>
        <w:t>intersection temperatur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between the solid </w:t>
      </w:r>
      <w:r w:rsidR="00E308E6">
        <w:t xml:space="preserve">VD </w:t>
      </w:r>
      <w:r>
        <w:t xml:space="preserve">glass trend line and an extrapolated SCL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line. </w:t>
      </w:r>
      <w:r>
        <w:fldChar w:fldCharType="begin"/>
      </w:r>
      <w:r>
        <w:instrText xml:space="preserve"> REF _Ref420416808 \h </w:instrText>
      </w:r>
      <w:r>
        <w:fldChar w:fldCharType="separate"/>
      </w:r>
      <w:r w:rsidR="00024BB8">
        <w:t xml:space="preserve">Figure </w:t>
      </w:r>
      <w:r w:rsidR="00024BB8">
        <w:rPr>
          <w:noProof/>
        </w:rPr>
        <w:t>13</w:t>
      </w:r>
      <w:r>
        <w:fldChar w:fldCharType="end"/>
      </w:r>
      <w:r w:rsidR="004A0720">
        <w:t xml:space="preserve"> </w:t>
      </w:r>
      <w:r>
        <w:t>(b) shows a weak relationship between</w:t>
      </w:r>
      <w:r w:rsidR="00E308E6">
        <w:t xml:space="preserve"> this highest density state at</w:t>
      </w:r>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oMath>
      <w:r>
        <w:t xml:space="preserve"> and </w:t>
      </w:r>
      <m:oMath>
        <m:r>
          <w:rPr>
            <w:rFonts w:ascii="Cambria Math" w:hAnsi="Cambria Math"/>
          </w:rPr>
          <m:t>m</m:t>
        </m:r>
      </m:oMath>
      <w:r>
        <w:t xml:space="preserve">, similar to the one </w:t>
      </w:r>
      <w:r w:rsidR="00E308E6">
        <w:t xml:space="preserve">found by </w:t>
      </w:r>
      <w:r w:rsidR="00E308E6">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308E6">
        <w:fldChar w:fldCharType="separate"/>
      </w:r>
      <w:r w:rsidR="00625730">
        <w:rPr>
          <w:noProof/>
        </w:rPr>
        <w:t>Yu, et al. [30]</w:t>
      </w:r>
      <w:r w:rsidR="00E308E6">
        <w:fldChar w:fldCharType="end"/>
      </w:r>
      <w:r w:rsidR="00E308E6">
        <w:t xml:space="preserve"> </w:t>
      </w:r>
      <w:r>
        <w:t xml:space="preserve">between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r>
          <w:rPr>
            <w:rFonts w:ascii="Cambria Math" w:hAnsi="Cambria Math"/>
          </w:rPr>
          <m:t>m</m:t>
        </m:r>
      </m:oMath>
      <w:r>
        <w:t xml:space="preserve"> in </w:t>
      </w:r>
      <w:r>
        <w:fldChar w:fldCharType="begin"/>
      </w:r>
      <w:r>
        <w:instrText xml:space="preserve"> REF _Ref391906542 \h </w:instrText>
      </w:r>
      <w:r>
        <w:fldChar w:fldCharType="separate"/>
      </w:r>
      <w:r w:rsidR="00024BB8">
        <w:t xml:space="preserve">Figure </w:t>
      </w:r>
      <w:r w:rsidR="00024BB8">
        <w:rPr>
          <w:noProof/>
        </w:rPr>
        <w:t>12</w:t>
      </w:r>
      <w:r>
        <w:fldChar w:fldCharType="end"/>
      </w:r>
      <w:r>
        <w:t xml:space="preserve">. </w:t>
      </w:r>
      <w:r w:rsidR="00E308E6">
        <w:t xml:space="preserve">Suggesting high </w:t>
      </w:r>
      <m:oMath>
        <m:r>
          <w:rPr>
            <w:rFonts w:ascii="Cambria Math" w:hAnsi="Cambria Math"/>
          </w:rPr>
          <m:t>m</m:t>
        </m:r>
      </m:oMath>
      <w:r w:rsidR="00E308E6">
        <w:t xml:space="preserve"> glasses show the greatest promise for increased density, </w:t>
      </w:r>
      <w:r w:rsidR="00781D90">
        <w:t xml:space="preserve">and that SMGs will have modest </w:t>
      </w:r>
      <w:r w:rsidR="00C319C2">
        <w:t xml:space="preserve">enhanced </w:t>
      </w:r>
      <w:r w:rsidR="00781D90">
        <w:t>density relative to tradition BMGs</w:t>
      </w:r>
      <w:r w:rsidR="00E308E6">
        <w:t xml:space="preserve"> </w:t>
      </w:r>
      <w:r w:rsidR="00E308E6">
        <w:fldChar w:fldCharType="begin"/>
      </w:r>
      <w:r w:rsidR="00625730">
        <w:instrText xml:space="preserve"> ADDIN EN.CITE &lt;EndNote&gt;&lt;Cite&gt;&lt;Author&gt;Ishii&lt;/Author&gt;&lt;Year&gt;2014&lt;/Year&gt;&lt;RecNum&gt;147&lt;/RecNum&gt;&lt;DisplayText&gt;[3, 32]&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Cite&gt;&lt;Author&gt;Nakayama&lt;/Author&gt;&lt;Year&gt;2013&lt;/Year&gt;&lt;RecNum&gt;145&lt;/RecNum&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E308E6">
        <w:fldChar w:fldCharType="separate"/>
      </w:r>
      <w:r w:rsidR="00625730">
        <w:rPr>
          <w:noProof/>
        </w:rPr>
        <w:t>[3, 32]</w:t>
      </w:r>
      <w:r w:rsidR="00E308E6">
        <w:fldChar w:fldCharType="end"/>
      </w:r>
      <w:r w:rsidR="00E308E6">
        <w:t xml:space="preserve">.  </w:t>
      </w:r>
    </w:p>
    <w:p w14:paraId="3FD5634E" w14:textId="1D1A244A" w:rsidR="001F7ECC" w:rsidRPr="004A0720" w:rsidRDefault="001F7ECC" w:rsidP="00F40AAB">
      <w:r>
        <w:fldChar w:fldCharType="begin"/>
      </w:r>
      <w: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Pr>
          <w:noProof/>
        </w:rPr>
        <w:t>Aji, et al. [4]</w:t>
      </w:r>
      <w:r>
        <w:fldChar w:fldCharType="end"/>
      </w:r>
      <w:r>
        <w:t xml:space="preserve"> provides the only density data on SMGs showing a modest density increase of 0.5% relative to traditional quenched BMG. In contrast </w:t>
      </w:r>
      <w:r>
        <w:fldChar w:fldCharType="begin"/>
      </w:r>
      <w:r w:rsidR="00625730">
        <w:instrText xml:space="preserve"> ADDIN EN.CITE &lt;EndNote&gt;&lt;Cite AuthorYear="1"&gt;&lt;Author&gt;Guo&lt;/Author&gt;&lt;Year&gt;2012&lt;/Year&gt;&lt;RecNum&gt;96&lt;/RecNum&gt;&lt;DisplayText&gt;Guo, et al. [35]&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sidR="00625730">
        <w:rPr>
          <w:noProof/>
        </w:rPr>
        <w:t>Guo, et al. [35]</w:t>
      </w:r>
      <w:r>
        <w:fldChar w:fldCharType="end"/>
      </w:r>
      <w:r>
        <w:t xml:space="preserve"> work has shown polymer USGs display a significant reduction in density coupled with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though they point out this is the opposit</w:t>
      </w:r>
      <w:r w:rsidR="004A0720">
        <w:t xml:space="preserve">e of molecular and other USGs. </w:t>
      </w:r>
    </w:p>
    <w:p w14:paraId="520E3A34" w14:textId="0B511416" w:rsidR="00FF69E5" w:rsidRPr="00FF69E5" w:rsidRDefault="0077065A" w:rsidP="00E30833">
      <w:pPr>
        <w:pStyle w:val="Heading4"/>
      </w:pPr>
      <w:bookmarkStart w:id="115" w:name="_Toc422303931"/>
      <w:r>
        <w:t xml:space="preserve">Indentation Modulus </w:t>
      </w:r>
      <w:r w:rsidR="005B4319">
        <w:t>(</w:t>
      </w:r>
      <m:oMath>
        <m:r>
          <m:rPr>
            <m:sty m:val="bi"/>
          </m:rPr>
          <w:rPr>
            <w:rFonts w:ascii="Cambria Math" w:hAnsi="Cambria Math"/>
          </w:rPr>
          <m:t>M</m:t>
        </m:r>
      </m:oMath>
      <w:r w:rsidR="005B4319">
        <w:t>)</w:t>
      </w:r>
      <w:bookmarkEnd w:id="115"/>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fldSimple w:instr=" STYLEREF 1 \s ">
              <w:r w:rsidR="00024BB8">
                <w:rPr>
                  <w:noProof/>
                </w:rPr>
                <w:t>2</w:t>
              </w:r>
            </w:fldSimple>
            <w:r>
              <w:t>.</w:t>
            </w:r>
            <w:fldSimple w:instr=" SEQ Equation \* ARABIC \s 1 ">
              <w:r w:rsidR="00024BB8">
                <w:rPr>
                  <w:noProof/>
                </w:rPr>
                <w:t>5</w:t>
              </w:r>
            </w:fldSimple>
            <w:r>
              <w:t>)</w:t>
            </w:r>
          </w:p>
        </w:tc>
      </w:tr>
    </w:tbl>
    <w:p w14:paraId="2A1CD9BD" w14:textId="77777777" w:rsidR="00AE1B88" w:rsidRDefault="00AE1B88" w:rsidP="00F5052B">
      <w:pPr>
        <w:rPr>
          <w:rFonts w:eastAsia="Times New Roman"/>
          <w:lang w:eastAsia="en-AU"/>
        </w:rPr>
      </w:pPr>
    </w:p>
    <w:p w14:paraId="7A9756E3" w14:textId="3C404168"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625730">
        <w:rPr>
          <w:rFonts w:eastAsia="Times New Roman"/>
          <w:lang w:eastAsia="en-AU"/>
        </w:rPr>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625730">
        <w:rPr>
          <w:rFonts w:eastAsia="Times New Roman"/>
          <w:noProof/>
          <w:lang w:eastAsia="en-AU"/>
        </w:rPr>
        <w:t>Yu, et al. [30]</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16"/>
      <w:r w:rsidR="001E5EBB">
        <w:t>indicating SMG may be able to better support compressive loads</w:t>
      </w:r>
      <w:commentRangeEnd w:id="116"/>
      <w:r w:rsidR="001E5EBB">
        <w:rPr>
          <w:rStyle w:val="CommentReference"/>
        </w:rPr>
        <w:commentReference w:id="116"/>
      </w:r>
      <w:r w:rsidR="001E5EBB">
        <w:t>.</w:t>
      </w:r>
    </w:p>
    <w:p w14:paraId="53333FF7" w14:textId="5B6C11E3" w:rsidR="00E613A4" w:rsidRPr="00FF69E5" w:rsidRDefault="001A24AA" w:rsidP="00E30833">
      <w:pPr>
        <w:pStyle w:val="Heading3"/>
      </w:pPr>
      <w:r>
        <w:t xml:space="preserve"> </w:t>
      </w:r>
      <w:bookmarkStart w:id="117" w:name="_Toc422303932"/>
      <w:r w:rsidR="00E613A4">
        <w:t xml:space="preserve">SMG </w:t>
      </w:r>
      <w:r>
        <w:t>Structure</w:t>
      </w:r>
      <w:r w:rsidR="00C47C34">
        <w:t xml:space="preserve">, </w:t>
      </w:r>
      <w:commentRangeStart w:id="118"/>
      <w:r w:rsidR="00C47C34">
        <w:t>Medium Range Order (MRO)</w:t>
      </w:r>
      <w:commentRangeEnd w:id="118"/>
      <w:r w:rsidR="00DC147A">
        <w:rPr>
          <w:rStyle w:val="CommentReference"/>
          <w:rFonts w:asciiTheme="minorHAnsi" w:eastAsiaTheme="minorEastAsia" w:hAnsiTheme="minorHAnsi" w:cstheme="minorBidi"/>
          <w:b w:val="0"/>
          <w:bCs w:val="0"/>
          <w:color w:val="auto"/>
        </w:rPr>
        <w:commentReference w:id="118"/>
      </w:r>
      <w:bookmarkEnd w:id="117"/>
    </w:p>
    <w:p w14:paraId="17897383" w14:textId="415C617A"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625730">
        <w:rPr>
          <w:rFonts w:eastAsia="Times New Roman"/>
          <w:lang w:eastAsia="en-AU"/>
        </w:rPr>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625730">
        <w:rPr>
          <w:rFonts w:eastAsia="Times New Roman"/>
          <w:noProof/>
          <w:lang w:eastAsia="en-AU"/>
        </w:rPr>
        <w:t>Yu, et al. [30]</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B0709">
        <w:rPr>
          <w:rFonts w:eastAsia="Times New Roman"/>
          <w:noProof/>
          <w:lang w:eastAsia="en-AU"/>
        </w:rPr>
        <w:t>Aji, et al. [4]</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625730">
        <w:rPr>
          <w:rFonts w:eastAsia="Times New Roman"/>
          <w:lang w:eastAsia="en-AU"/>
        </w:rPr>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625730">
        <w:rPr>
          <w:rFonts w:eastAsia="Times New Roman"/>
          <w:noProof/>
          <w:lang w:eastAsia="en-AU"/>
        </w:rPr>
        <w:t>Yu, et al. [30]</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r w:rsidR="00EB5A17" w:rsidRPr="0025093F">
        <w:rPr>
          <w:rFonts w:eastAsia="Times New Roman"/>
          <w:lang w:eastAsia="en-AU"/>
        </w:rPr>
        <w:t>polyamorphous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409057AD"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B0709">
        <w:rPr>
          <w:rFonts w:eastAsia="Times New Roman"/>
          <w:noProof/>
          <w:lang w:eastAsia="en-AU"/>
        </w:rPr>
        <w:t>Aji, et al. [4]</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B0709">
        <w:rPr>
          <w:rFonts w:eastAsia="Times New Roman"/>
          <w:noProof/>
          <w:lang w:eastAsia="en-AU"/>
        </w:rPr>
        <w:t>Aji, et al. [4]</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B0709">
        <w:rPr>
          <w:rFonts w:eastAsia="Times New Roman"/>
          <w:noProof/>
          <w:lang w:eastAsia="en-AU"/>
        </w:rPr>
        <w:t>Aji, et al. [4]</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commentRangeStart w:id="119"/>
      <w:r>
        <w:rPr>
          <w:rFonts w:eastAsia="Times New Roman"/>
          <w:lang w:eastAsia="en-AU"/>
        </w:rPr>
        <w:t>later arriving atoms</w:t>
      </w:r>
      <w:commentRangeEnd w:id="119"/>
      <w:r w:rsidR="0015216E">
        <w:rPr>
          <w:rStyle w:val="CommentReference"/>
        </w:rPr>
        <w:commentReference w:id="119"/>
      </w:r>
      <w:r w:rsidR="0015216E">
        <w:rPr>
          <w:rFonts w:eastAsia="Times New Roman"/>
          <w:lang w:eastAsia="en-AU"/>
        </w:rPr>
        <w:t>.</w:t>
      </w:r>
    </w:p>
    <w:p w14:paraId="2A2D8EDB" w14:textId="1406CD91" w:rsidR="002568DB" w:rsidRDefault="002568DB" w:rsidP="00E30833">
      <w:pPr>
        <w:pStyle w:val="Heading3"/>
      </w:pPr>
      <w:bookmarkStart w:id="120" w:name="_Toc422303933"/>
      <w:r>
        <w:t xml:space="preserve">Potential </w:t>
      </w:r>
      <w:r w:rsidR="001A24AA">
        <w:t>SMG Challenges</w:t>
      </w:r>
      <w:bookmarkEnd w:id="120"/>
    </w:p>
    <w:p w14:paraId="16BABDB7" w14:textId="38AB1261"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625730">
        <w:instrText xml:space="preserve"> ADDIN EN.CITE &lt;EndNote&gt;&lt;Cite AuthorYear="1"&gt;&lt;Author&gt;Qin&lt;/Author&gt;&lt;Year&gt;2009&lt;/Year&gt;&lt;RecNum&gt;81&lt;/RecNum&gt;&lt;DisplayText&gt;Qin, et al. [26]&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625730">
        <w:rPr>
          <w:noProof/>
        </w:rPr>
        <w:t>Qin, et al. [26]</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Ar pressure is not properly refined. This appears concerning as the alloy constituents of this system are </w:t>
      </w:r>
      <w:r>
        <w:lastRenderedPageBreak/>
        <w:t xml:space="preserve">in </w:t>
      </w:r>
      <w:r w:rsidRPr="00866078">
        <w:t xml:space="preserve">comparable </w:t>
      </w:r>
      <w:r>
        <w:t xml:space="preserve">amounts with the </w:t>
      </w:r>
      <w:r>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625730">
        <w:rPr>
          <w:noProof/>
        </w:rPr>
        <w:t>Yu, et al. [30]</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625730">
        <w:instrText xml:space="preserve"> ADDIN EN.CITE &lt;EndNote&gt;&lt;Cite&gt;&lt;Author&gt;Yu&lt;/Author&gt;&lt;Year&gt;2013&lt;/Year&gt;&lt;RecNum&gt;17&lt;/RecNum&gt;&lt;DisplayText&gt;[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625730">
        <w:rPr>
          <w:noProof/>
        </w:rPr>
        <w:t>[30]</w:t>
      </w:r>
      <w:r>
        <w:fldChar w:fldCharType="end"/>
      </w:r>
      <w:r>
        <w:t xml:space="preserve">. As this research will be working with ternary Mg systems, it is believed they will be sufficiently atomically complicated to form SMGs. </w:t>
      </w:r>
    </w:p>
    <w:p w14:paraId="613FB56F" w14:textId="175D8BCB" w:rsidR="002C54FB" w:rsidRDefault="002568DB" w:rsidP="0060786D">
      <w:r>
        <w:t xml:space="preserve">It is known from </w:t>
      </w:r>
      <w:r>
        <w:fldChar w:fldCharType="begin"/>
      </w:r>
      <w:r w:rsidR="00625730">
        <w:instrText xml:space="preserve"> ADDIN EN.CITE &lt;EndNote&gt;&lt;Cite AuthorYear="1"&gt;&lt;Author&gt;Liu&lt;/Author&gt;&lt;Year&gt;2012&lt;/Year&gt;&lt;RecNum&gt;16&lt;/RecNum&gt;&lt;DisplayText&gt;Liu, et al. [23]&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625730">
        <w:rPr>
          <w:noProof/>
        </w:rPr>
        <w:t>Liu, et al. [23]</w:t>
      </w:r>
      <w:r>
        <w:fldChar w:fldCharType="end"/>
      </w:r>
      <w:r>
        <w:t xml:space="preserve"> and </w:t>
      </w:r>
      <w:r>
        <w:fldChar w:fldCharType="begin"/>
      </w:r>
      <w:r w:rsidR="00625730">
        <w:instrText xml:space="preserve"> ADDIN EN.CITE &lt;EndNote&gt;&lt;Cite AuthorYear="1"&gt;&lt;Author&gt;Cao&lt;/Author&gt;&lt;Year&gt;2013&lt;/Year&gt;&lt;RecNum&gt;54&lt;/RecNum&gt;&lt;DisplayText&gt;Cao [21]&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625730">
        <w:rPr>
          <w:noProof/>
        </w:rPr>
        <w:t>Cao [21]</w:t>
      </w:r>
      <w:r>
        <w:fldChar w:fldCharType="end"/>
      </w:r>
      <w:r>
        <w:t xml:space="preserve"> that higher deposition rates result in smoother TFMGs, while </w:t>
      </w:r>
      <w:r>
        <w:fldChar w:fldCharType="begin"/>
      </w:r>
      <w:r w:rsidR="00625730">
        <w:instrText xml:space="preserve"> ADDIN EN.CITE &lt;EndNote&gt;&lt;Cite AuthorYear="1"&gt;&lt;Author&gt;Kearns&lt;/Author&gt;&lt;Year&gt;2008&lt;/Year&gt;&lt;RecNum&gt;90&lt;/RecNum&gt;&lt;DisplayText&gt;Kearns, et al. [34]&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625730">
        <w:rPr>
          <w:noProof/>
        </w:rPr>
        <w:t>Kearns, et al. [34]</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625730">
        <w:rPr>
          <w:noProof/>
        </w:rPr>
        <w:t>Yu, et al. [30]</w:t>
      </w:r>
      <w:r w:rsidR="00051732">
        <w:fldChar w:fldCharType="end"/>
      </w:r>
      <w:r w:rsidR="00051732">
        <w:t xml:space="preserve">,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625730">
        <w:instrText xml:space="preserve"> ADDIN EN.CITE &lt;EndNote&gt;&lt;Cite AuthorYear="1"&gt;&lt;Author&gt;Wang&lt;/Author&gt;&lt;Year&gt;2014&lt;/Year&gt;&lt;RecNum&gt;114&lt;/RecNum&gt;&lt;DisplayText&gt;Wang, et al. [31]&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625730">
        <w:rPr>
          <w:noProof/>
        </w:rPr>
        <w:t>Wang, et al. [31]</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625730">
        <w:instrText xml:space="preserve"> ADDIN EN.CITE &lt;EndNote&gt;&lt;Cite AuthorYear="1"&gt;&lt;Author&gt;Wang&lt;/Author&gt;&lt;Year&gt;2014&lt;/Year&gt;&lt;RecNum&gt;114&lt;/RecNum&gt;&lt;DisplayText&gt;Wang, et al. [31]&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625730">
        <w:rPr>
          <w:noProof/>
        </w:rPr>
        <w:t>Wang, et al. [31]</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625730">
        <w:rPr>
          <w:noProof/>
        </w:rPr>
        <w:t>Yu, et al. [30]</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625730">
        <w:rPr>
          <w:noProof/>
        </w:rPr>
        <w:t>Yu, et al. [30]</w:t>
      </w:r>
      <w:r w:rsidR="006F0944">
        <w:fldChar w:fldCharType="end"/>
      </w:r>
      <w:r w:rsidR="006F0944">
        <w:t xml:space="preserve"> </w:t>
      </w:r>
      <w:r w:rsidR="00B82837">
        <w:t>and</w:t>
      </w:r>
      <w:r w:rsidR="006F0944">
        <w:t xml:space="preserve"> </w:t>
      </w:r>
      <w:r w:rsidR="006F0944">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B0709">
        <w:rPr>
          <w:noProof/>
        </w:rPr>
        <w:t>Aji, et al. [4]</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1C50DFAB" w:rsidR="0060786D" w:rsidRDefault="00795183" w:rsidP="0060786D">
      <w:r>
        <w:t xml:space="preserve">Interestingly </w:t>
      </w:r>
      <w:r>
        <w:fldChar w:fldCharType="begin"/>
      </w:r>
      <w:r w:rsidR="00625730">
        <w:instrText xml:space="preserve"> ADDIN EN.CITE &lt;EndNote&gt;&lt;Cite AuthorYear="1"&gt;&lt;Author&gt;Schlüter&lt;/Author&gt;&lt;Year&gt;2012&lt;/Year&gt;&lt;RecNum&gt;95&lt;/RecNum&gt;&lt;DisplayText&gt;Schlüter, et al. [39]&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625730">
        <w:rPr>
          <w:noProof/>
        </w:rPr>
        <w:t>Schlüter, et al. [39]</w:t>
      </w:r>
      <w:r>
        <w:fldChar w:fldCharType="end"/>
      </w:r>
      <w:r>
        <w:t xml:space="preserve"> have already examined the MgZnCa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21"/>
      <w:r>
        <w:t xml:space="preserve">while lower rates are able to deposit fully amorphous </w:t>
      </w:r>
      <w:commentRangeEnd w:id="121"/>
      <w:r w:rsidR="0023025E">
        <w:rPr>
          <w:rStyle w:val="CommentReference"/>
        </w:rPr>
        <w:commentReference w:id="121"/>
      </w:r>
      <w:r>
        <w:t xml:space="preserve">TFMG </w:t>
      </w:r>
      <w:r>
        <w:fldChar w:fldCharType="begin"/>
      </w:r>
      <w:r w:rsidR="00625730">
        <w:instrText xml:space="preserve"> ADDIN EN.CITE &lt;EndNote&gt;&lt;Cite&gt;&lt;Author&gt;Schlüter&lt;/Author&gt;&lt;Year&gt;2012&lt;/Year&gt;&lt;RecNum&gt;95&lt;/RecNum&gt;&lt;DisplayText&gt;[39]&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625730">
        <w:rPr>
          <w:noProof/>
        </w:rPr>
        <w:t>[39]</w:t>
      </w:r>
      <w:r>
        <w:fldChar w:fldCharType="end"/>
      </w:r>
      <w:r>
        <w:t xml:space="preserve">. They came to the conclusion the higher powers allow sufficient heat to be added to the substrate for crystallisation to occur </w:t>
      </w:r>
      <w:r>
        <w:fldChar w:fldCharType="begin"/>
      </w:r>
      <w:r w:rsidR="00625730">
        <w:instrText xml:space="preserve"> ADDIN EN.CITE &lt;EndNote&gt;&lt;Cite&gt;&lt;Author&gt;Schlüter&lt;/Author&gt;&lt;Year&gt;2012&lt;/Year&gt;&lt;RecNum&gt;95&lt;/RecNum&gt;&lt;DisplayText&gt;[39]&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625730">
        <w:rPr>
          <w:noProof/>
        </w:rPr>
        <w:t>[39]</w:t>
      </w:r>
      <w:r>
        <w:fldChar w:fldCharType="end"/>
      </w:r>
      <w:r w:rsidR="00D61A4F">
        <w:t xml:space="preserve">. </w:t>
      </w:r>
      <w:r w:rsidR="0060786D">
        <w:fldChar w:fldCharType="begin"/>
      </w:r>
      <w:r w:rsidR="00625730">
        <w:instrText xml:space="preserve"> ADDIN EN.CITE &lt;EndNote&gt;&lt;Cite AuthorYear="1"&gt;&lt;Author&gt;Wang&lt;/Author&gt;&lt;Year&gt;2014&lt;/Year&gt;&lt;RecNum&gt;114&lt;/RecNum&gt;&lt;DisplayText&gt;Wang, et al. [31]&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625730">
        <w:rPr>
          <w:noProof/>
        </w:rPr>
        <w:t>Wang, et al. [31]</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MgZnCa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4D258D">
        <w:t xml:space="preserve"> </w:t>
      </w:r>
      <w:r w:rsidR="004D258D">
        <w:fldChar w:fldCharType="begin">
          <w:fldData xml:space="preserve">PEVuZE5vdGU+PENpdGU+PEF1dGhvcj5DYW88L0F1dGhvcj48WWVhcj4yMDEzPC9ZZWFyPjxSZWNO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</w:fldData>
        </w:fldChar>
      </w:r>
      <w:r w:rsidR="00625730">
        <w:instrText xml:space="preserve"> ADDIN EN.CITE </w:instrText>
      </w:r>
      <w:r w:rsidR="00625730">
        <w:fldChar w:fldCharType="begin">
          <w:fldData xml:space="preserve">PEVuZE5vdGU+PENpdGU+PEF1dGhvcj5DYW88L0F1dGhvcj48WWVhcj4yMDEzPC9ZZWFyPjxSZWNO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</w:fldData>
        </w:fldChar>
      </w:r>
      <w:r w:rsidR="00625730">
        <w:instrText xml:space="preserve"> ADDIN EN.CITE.DATA </w:instrText>
      </w:r>
      <w:r w:rsidR="00625730">
        <w:fldChar w:fldCharType="end"/>
      </w:r>
      <w:r w:rsidR="004D258D">
        <w:fldChar w:fldCharType="separate"/>
      </w:r>
      <w:r w:rsidR="00625730">
        <w:rPr>
          <w:noProof/>
        </w:rPr>
        <w:t>[40, 41]</w:t>
      </w:r>
      <w:r w:rsidR="004D258D">
        <w:fldChar w:fldCharType="end"/>
      </w:r>
      <w:r w:rsidR="0060786D">
        <w:t xml:space="preserve">) suggesting their substrates can be expected to experience the same 20K temperature fluctuation. </w:t>
      </w:r>
    </w:p>
    <w:p w14:paraId="172276E2" w14:textId="387F5154" w:rsid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ultrastable materials, or that substrates will needed to be cooled? 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22" w:name="_Toc422303934"/>
      <w:r w:rsidRPr="00E30833">
        <w:rPr>
          <w:highlight w:val="yellow"/>
        </w:rPr>
        <w:t xml:space="preserve">Thin Film </w:t>
      </w:r>
      <w:r w:rsidR="008E5238" w:rsidRPr="00E30833">
        <w:rPr>
          <w:highlight w:val="yellow"/>
        </w:rPr>
        <w:t>Testing Methods</w:t>
      </w:r>
      <w:bookmarkEnd w:id="122"/>
    </w:p>
    <w:p w14:paraId="2C5DB7BE" w14:textId="0D3654CF" w:rsidR="00066A47" w:rsidRPr="00E30833" w:rsidRDefault="00066A47" w:rsidP="008E5238">
      <w:pPr>
        <w:pStyle w:val="Heading4"/>
        <w:rPr>
          <w:highlight w:val="yellow"/>
        </w:rPr>
      </w:pPr>
      <w:bookmarkStart w:id="123" w:name="_Toc422303935"/>
      <w:r w:rsidRPr="00E30833">
        <w:rPr>
          <w:highlight w:val="yellow"/>
        </w:rPr>
        <w:t>Adhesion</w:t>
      </w:r>
      <w:bookmarkEnd w:id="123"/>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760E675E"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0Mi00NV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625730">
        <w:rPr>
          <w:highlight w:val="yellow"/>
        </w:rPr>
        <w:instrText xml:space="preserve"> ADDIN EN.CITE </w:instrText>
      </w:r>
      <w:r w:rsidR="00625730">
        <w:rPr>
          <w:highlight w:val="yellow"/>
        </w:rPr>
        <w:fldChar w:fldCharType="begin">
          <w:fldData xml:space="preserve">PEVuZE5vdGU+PENpdGU+PEF1dGhvcj5CdWxsPC9BdXRob3I+PFllYXI+MTk5NjwvWWVhcj48UmVj
TnVtPjU2PC9SZWNOdW0+PERpc3BsYXlUZXh0Pls0Mi00NV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625730">
        <w:rPr>
          <w:highlight w:val="yellow"/>
        </w:rPr>
        <w:instrText xml:space="preserve"> ADDIN EN.CITE.DATA </w:instrText>
      </w:r>
      <w:r w:rsidR="00625730">
        <w:rPr>
          <w:highlight w:val="yellow"/>
        </w:rPr>
      </w:r>
      <w:r w:rsidR="00625730">
        <w:rPr>
          <w:highlight w:val="yellow"/>
        </w:rPr>
        <w:fldChar w:fldCharType="end"/>
      </w:r>
      <w:r w:rsidRPr="00E30833">
        <w:rPr>
          <w:highlight w:val="yellow"/>
        </w:rPr>
      </w:r>
      <w:r w:rsidRPr="00E30833">
        <w:rPr>
          <w:highlight w:val="yellow"/>
        </w:rPr>
        <w:fldChar w:fldCharType="separate"/>
      </w:r>
      <w:r w:rsidR="00625730">
        <w:rPr>
          <w:noProof/>
          <w:highlight w:val="yellow"/>
        </w:rPr>
        <w:t>[42-45]</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24" w:name="_Toc386545845"/>
      <w:bookmarkStart w:id="125" w:name="_Toc422303936"/>
      <w:commentRangeStart w:id="126"/>
      <w:r>
        <w:lastRenderedPageBreak/>
        <w:t>Biomedical</w:t>
      </w:r>
      <w:bookmarkEnd w:id="124"/>
      <w:r w:rsidR="00DA49D8">
        <w:t xml:space="preserve"> Materials</w:t>
      </w:r>
      <w:commentRangeEnd w:id="126"/>
      <w:r w:rsidR="007B4C64">
        <w:rPr>
          <w:rStyle w:val="CommentReference"/>
          <w:rFonts w:asciiTheme="minorHAnsi" w:eastAsiaTheme="minorEastAsia" w:hAnsiTheme="minorHAnsi" w:cstheme="minorBidi"/>
          <w:b w:val="0"/>
          <w:bCs w:val="0"/>
          <w:smallCaps w:val="0"/>
          <w:color w:val="auto"/>
        </w:rPr>
        <w:commentReference w:id="126"/>
      </w:r>
      <w:bookmarkEnd w:id="125"/>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Ti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27" w:name="_Toc422303937"/>
      <w:r>
        <w:t>Biomaterial Requirements</w:t>
      </w:r>
      <w:bookmarkEnd w:id="127"/>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28" w:name="_Toc422303938"/>
      <w:r>
        <w:t xml:space="preserve">Current </w:t>
      </w:r>
      <w:r w:rsidR="00ED37B1">
        <w:t xml:space="preserve">Metallic </w:t>
      </w:r>
      <w:r>
        <w:t>Biomaterial</w:t>
      </w:r>
      <w:r w:rsidR="00ED37B1">
        <w:t>s</w:t>
      </w:r>
      <w:bookmarkEnd w:id="128"/>
    </w:p>
    <w:p w14:paraId="0EBE216A" w14:textId="514C2B0B" w:rsidR="008056DD" w:rsidRDefault="00D41064" w:rsidP="007B5A5E">
      <w:r>
        <w:t xml:space="preserve">Traditional </w:t>
      </w:r>
      <w:r w:rsidR="005A675A">
        <w:t xml:space="preserve">metallic </w:t>
      </w:r>
      <w:r>
        <w:t xml:space="preserve">biomaterials like stainless steels and Ti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61BE8AD5"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GPa</w:t>
      </w:r>
      <w:r w:rsidR="004D5C4B">
        <w:t>,</w:t>
      </w:r>
      <w:r w:rsidR="00CD287F">
        <w:t xml:space="preserve"> which is</w:t>
      </w:r>
      <w:r w:rsidR="00D41064">
        <w:t xml:space="preserve"> much closer to human bone</w:t>
      </w:r>
      <w:r w:rsidR="00CD287F">
        <w:t>’s 3 – 20 GPa</w:t>
      </w:r>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2LCA0N1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625730">
        <w:instrText xml:space="preserve"> ADDIN EN.CITE </w:instrText>
      </w:r>
      <w:r w:rsidR="00625730">
        <w:fldChar w:fldCharType="begin">
          <w:fldData xml:space="preserve">PEVuZE5vdGU+PENpdGU+PEF1dGhvcj5XYW5nPC9BdXRob3I+PFllYXI+MjAxMjwvWWVhcj48UmVj
TnVtPjI8L1JlY051bT48RGlzcGxheVRleHQ+WzQ2LCA0N1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625730">
        <w:instrText xml:space="preserve"> ADDIN EN.CITE.DATA </w:instrText>
      </w:r>
      <w:r w:rsidR="00625730">
        <w:fldChar w:fldCharType="end"/>
      </w:r>
      <w:r w:rsidR="00D41064">
        <w:fldChar w:fldCharType="separate"/>
      </w:r>
      <w:r w:rsidR="00625730">
        <w:rPr>
          <w:noProof/>
        </w:rPr>
        <w:t>[46, 47]</w:t>
      </w:r>
      <w:r w:rsidR="00D41064">
        <w:fldChar w:fldCharType="end"/>
      </w:r>
      <w:r w:rsidR="00D41064">
        <w:t>.</w:t>
      </w:r>
    </w:p>
    <w:p w14:paraId="62EABF68" w14:textId="2D827418" w:rsidR="0070662E" w:rsidRDefault="0070662E" w:rsidP="0070662E">
      <w:pPr>
        <w:pStyle w:val="Heading4"/>
      </w:pPr>
      <w:bookmarkStart w:id="129" w:name="_Toc422303939"/>
      <w:r>
        <w:t>Roll of Metallic Elements within the Body</w:t>
      </w:r>
      <w:bookmarkEnd w:id="129"/>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7B61AE25" w:rsidR="0070662E" w:rsidRDefault="0070662E" w:rsidP="0070662E">
      <w:r>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30"/>
      <w:r w:rsidR="00B871EB">
        <w:fldChar w:fldCharType="begin"/>
      </w:r>
      <w:r w:rsidR="00625730">
        <w:instrText xml:space="preserve"> ADDIN EN.CITE &lt;EndNote&gt;&lt;Cite&gt;&lt;Author&gt;Zheng&lt;/Author&gt;&lt;Year&gt;2014&lt;/Year&gt;&lt;RecNum&gt;1&lt;/RecNum&gt;&lt;DisplayText&gt;[48]&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625730">
        <w:rPr>
          <w:noProof/>
        </w:rPr>
        <w:t>[48]</w:t>
      </w:r>
      <w:r w:rsidR="00B871EB">
        <w:fldChar w:fldCharType="end"/>
      </w:r>
      <w:commentRangeEnd w:id="130"/>
      <w:r w:rsidR="00696846">
        <w:rPr>
          <w:rStyle w:val="CommentReference"/>
        </w:rPr>
        <w:commentReference w:id="130"/>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31"/>
      <w:r w:rsidR="00652CF8">
        <w:t>stimulat</w:t>
      </w:r>
      <w:r w:rsidR="002E1C05">
        <w:t>ing</w:t>
      </w:r>
      <w:r w:rsidR="00652CF8">
        <w:t xml:space="preserve"> new bone</w:t>
      </w:r>
      <w:r w:rsidR="006973CB">
        <w:t xml:space="preserve"> growth</w:t>
      </w:r>
      <w:r w:rsidR="008A5A2C">
        <w:t xml:space="preserve"> </w:t>
      </w:r>
      <w:commentRangeEnd w:id="131"/>
      <w:r w:rsidR="00567AF7">
        <w:rPr>
          <w:rStyle w:val="CommentReference"/>
        </w:rPr>
        <w:commentReference w:id="131"/>
      </w:r>
      <w:r w:rsidR="008A5A2C">
        <w:fldChar w:fldCharType="begin"/>
      </w:r>
      <w:r w:rsidR="00625730">
        <w:instrText xml:space="preserve"> ADDIN EN.CITE &lt;EndNote&gt;&lt;Cite&gt;&lt;Author&gt;Witte&lt;/Author&gt;&lt;Year&gt;2010&lt;/Year&gt;&lt;RecNum&gt;42&lt;/RecNum&gt;&lt;DisplayText&gt;[49]&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625730">
        <w:rPr>
          <w:noProof/>
        </w:rPr>
        <w:t>[49]</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625730">
        <w:instrText xml:space="preserve"> ADDIN EN.CITE &lt;EndNote&gt;&lt;Cite&gt;&lt;Author&gt;Zheng&lt;/Author&gt;&lt;Year&gt;2014&lt;/Year&gt;&lt;RecNum&gt;1&lt;/RecNum&gt;&lt;DisplayText&gt;[48]&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625730">
        <w:rPr>
          <w:noProof/>
        </w:rPr>
        <w:t>[48]</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625730">
        <w:instrText xml:space="preserve"> ADDIN EN.CITE &lt;EndNote&gt;&lt;Cite&gt;&lt;Author&gt;Zheng&lt;/Author&gt;&lt;Year&gt;2014&lt;/Year&gt;&lt;RecNum&gt;1&lt;/RecNum&gt;&lt;DisplayText&gt;[48]&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625730">
        <w:rPr>
          <w:noProof/>
        </w:rPr>
        <w:t>[48]</w:t>
      </w:r>
      <w:r w:rsidR="00B871EB">
        <w:fldChar w:fldCharType="end"/>
      </w:r>
      <w:r w:rsidR="00B871EB">
        <w:t>.</w:t>
      </w:r>
      <w:r w:rsidR="001A4E45">
        <w:t xml:space="preserve"> Other essential minerals which can be safely used in bio-absorbable alloys include Fe and Mn.</w:t>
      </w:r>
    </w:p>
    <w:p w14:paraId="1EB125B4" w14:textId="0081E987" w:rsidR="0070662E" w:rsidRPr="0070662E" w:rsidRDefault="0088676D" w:rsidP="0070662E">
      <w:r>
        <w:lastRenderedPageBreak/>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Alzheimers disease </w:t>
      </w:r>
      <w:r w:rsidR="00696846">
        <w:fldChar w:fldCharType="begin"/>
      </w:r>
      <w:r w:rsidR="00625730">
        <w:instrText xml:space="preserve"> ADDIN EN.CITE &lt;EndNote&gt;&lt;Cite&gt;&lt;Author&gt;Zheng&lt;/Author&gt;&lt;Year&gt;2014&lt;/Year&gt;&lt;RecNum&gt;1&lt;/RecNum&gt;&lt;DisplayText&gt;[48]&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625730">
        <w:rPr>
          <w:noProof/>
        </w:rPr>
        <w:t>[48]</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32" w:name="_Toc386545846"/>
      <w:bookmarkStart w:id="133" w:name="_Toc422303940"/>
      <w:r>
        <w:t>Degradation</w:t>
      </w:r>
      <w:r w:rsidR="003435F0">
        <w:t xml:space="preserve"> of Biomaterials</w:t>
      </w:r>
      <w:bookmarkEnd w:id="133"/>
      <w:r w:rsidR="003435F0">
        <w:t xml:space="preserve"> </w:t>
      </w:r>
    </w:p>
    <w:p w14:paraId="5A4AC444" w14:textId="494EA909"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E22772">
        <w:t>eeded. The materials</w:t>
      </w:r>
      <w:r w:rsidR="00FF2176">
        <w:t xml:space="preserve">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34" w:name="_Toc422303941"/>
      <w:bookmarkEnd w:id="132"/>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34"/>
    </w:p>
    <w:p w14:paraId="318C11F1" w14:textId="5D38233B"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xml:space="preserve">. By convention, electrons will flow from the </w:t>
      </w:r>
      <w:commentRangeStart w:id="135"/>
      <w:r w:rsidR="005F7938">
        <w:t>negative</w:t>
      </w:r>
      <w:r w:rsidR="00CA25D2">
        <w:t xml:space="preserve"> anode to the </w:t>
      </w:r>
      <w:r w:rsidR="005F7938">
        <w:t>positive</w:t>
      </w:r>
      <w:r w:rsidR="00CA25D2">
        <w:t xml:space="preserve"> cathode</w:t>
      </w:r>
      <w:commentRangeEnd w:id="135"/>
      <w:r w:rsidR="00AF434B">
        <w:rPr>
          <w:rStyle w:val="CommentReference"/>
        </w:rPr>
        <w:commentReference w:id="135"/>
      </w:r>
      <w:r>
        <w:t>, resulting in oxidation at the anode and reduction at the cathode.</w:t>
      </w:r>
      <w:r w:rsidR="003C7DC2">
        <w:t xml:space="preserve"> </w:t>
      </w:r>
    </w:p>
    <w:p w14:paraId="19746CFC" w14:textId="7D8882BF"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potentiodynamic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625730">
        <w:instrText xml:space="preserve"> ADDIN EN.CITE &lt;EndNote&gt;&lt;Cite&gt;&lt;Author&gt;Jones&lt;/Author&gt;&lt;Year&gt;1992&lt;/Year&gt;&lt;RecNum&gt;116&lt;/RecNum&gt;&lt;DisplayText&gt;[50]&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625730">
        <w:rPr>
          <w:noProof/>
        </w:rPr>
        <w:t>[50]</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5C9FA3FC"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w:t>
      </w:r>
      <w:r w:rsidR="00A625E1">
        <w:t xml:space="preserve"> (</w:t>
      </w:r>
      <m:oMath>
        <m:r>
          <w:rPr>
            <w:rFonts w:ascii="Cambria Math" w:hAnsi="Cambria Math"/>
          </w:rPr>
          <m:t>i</m:t>
        </m:r>
      </m:oMath>
      <w:r w:rsidR="00A625E1">
        <w:t>)</w:t>
      </w:r>
      <w:r w:rsidR="00E516AA">
        <w:t xml:space="preserve">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36"/>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36"/>
      <w:r w:rsidR="00FA0A18">
        <w:rPr>
          <w:rStyle w:val="CommentReference"/>
        </w:rPr>
        <w:commentReference w:id="136"/>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r w:rsidR="00CA25D2">
        <w:t>Tafel equation</w:t>
      </w:r>
      <w:r w:rsidR="00764434">
        <w:t xml:space="preserve"> (Equation </w:t>
      </w:r>
      <w:r w:rsidR="00764434">
        <w:fldChar w:fldCharType="begin"/>
      </w:r>
      <w:r w:rsidR="00764434">
        <w:instrText xml:space="preserve"> REF _Ref403051356 \h </w:instrText>
      </w:r>
      <w:r w:rsidR="00764434">
        <w:fldChar w:fldCharType="separate"/>
      </w:r>
      <w:r w:rsidR="00024BB8">
        <w:t>(</w:t>
      </w:r>
      <w:r w:rsidR="00024BB8">
        <w:rPr>
          <w:noProof/>
        </w:rPr>
        <w:t>2</w:t>
      </w:r>
      <w:r w:rsidR="00024BB8">
        <w:t>.</w:t>
      </w:r>
      <w:r w:rsidR="00024BB8">
        <w:rPr>
          <w:noProof/>
        </w:rPr>
        <w:t>6</w:t>
      </w:r>
      <w:r w:rsidR="00024BB8">
        <w:t>)</w:t>
      </w:r>
      <w:r w:rsidR="00764434">
        <w:fldChar w:fldCharType="end"/>
      </w:r>
      <w:r w:rsidR="00764434">
        <w:t>)</w:t>
      </w:r>
      <w:r w:rsidR="00CA25D2">
        <w:t xml:space="preserve"> and Tafel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The Tafel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overpotential (</w:t>
      </w:r>
      <m:oMath>
        <m:r>
          <w:rPr>
            <w:rFonts w:ascii="Cambria Math" w:hAnsi="Cambria Math"/>
          </w:rPr>
          <m:t>η</m:t>
        </m:r>
      </m:oMath>
      <w:r w:rsidR="00764434">
        <w:t>);</w:t>
      </w:r>
      <w:r w:rsidR="00F93DC9">
        <w:t xml:space="preserve"> </w:t>
      </w:r>
      <w:r w:rsidR="00281E45">
        <w:t>overpotential</w:t>
      </w:r>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37" w:name="_Ref403051356"/>
            <w:r>
              <w:t>(</w:t>
            </w:r>
            <w:fldSimple w:instr=" STYLEREF 1 \s ">
              <w:r w:rsidR="00024BB8">
                <w:rPr>
                  <w:noProof/>
                </w:rPr>
                <w:t>2</w:t>
              </w:r>
            </w:fldSimple>
            <w:r>
              <w:t>.</w:t>
            </w:r>
            <w:fldSimple w:instr=" SEQ Equation \* ARABIC \s 1 ">
              <w:r w:rsidR="00024BB8">
                <w:rPr>
                  <w:noProof/>
                </w:rPr>
                <w:t>6</w:t>
              </w:r>
            </w:fldSimple>
            <w:r>
              <w:t>)</w:t>
            </w:r>
            <w:bookmarkEnd w:id="137"/>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density. </w:t>
      </w:r>
    </w:p>
    <w:p w14:paraId="153A3931" w14:textId="57F17778" w:rsidR="00204240" w:rsidRDefault="00741DC7" w:rsidP="00204240">
      <w:r>
        <w:t>Plotting the Tafel equation for both the anodic and cathodic reactions produces the Tafel Plot (</w:t>
      </w:r>
      <w:r>
        <w:fldChar w:fldCharType="begin"/>
      </w:r>
      <w:r>
        <w:instrText xml:space="preserve"> REF _Ref403051953 \h </w:instrText>
      </w:r>
      <w:r>
        <w:fldChar w:fldCharType="separate"/>
      </w:r>
      <w:r w:rsidR="00024BB8">
        <w:t xml:space="preserve">Figure </w:t>
      </w:r>
      <w:r w:rsidR="00024BB8">
        <w:rPr>
          <w:noProof/>
        </w:rPr>
        <w:t>14</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lastRenderedPageBreak/>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w:t>
      </w:r>
      <w:commentRangeStart w:id="138"/>
      <w:r w:rsidR="00EB031A">
        <w:t>more cathodic</w:t>
      </w:r>
      <w:commentRangeEnd w:id="138"/>
      <w:r w:rsidR="00914A51">
        <w:rPr>
          <w:rStyle w:val="CommentReference"/>
        </w:rPr>
        <w:commentReference w:id="138"/>
      </w:r>
      <w:r w:rsidR="00032ADC">
        <w:t xml:space="preserve">),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167470" cy="4369241"/>
                    </a:xfrm>
                    <a:prstGeom prst="rect">
                      <a:avLst/>
                    </a:prstGeom>
                  </pic:spPr>
                </pic:pic>
              </a:graphicData>
            </a:graphic>
          </wp:inline>
        </w:drawing>
      </w:r>
    </w:p>
    <w:p w14:paraId="53EF2697" w14:textId="56C60EF3" w:rsidR="00876390" w:rsidRPr="00876390" w:rsidRDefault="00C9354E" w:rsidP="00204240">
      <w:pPr>
        <w:pStyle w:val="Caption"/>
      </w:pPr>
      <w:bookmarkStart w:id="139" w:name="_Ref403051953"/>
      <w:bookmarkStart w:id="140" w:name="_Toc422303986"/>
      <w:r>
        <w:t xml:space="preserve">Figure </w:t>
      </w:r>
      <w:fldSimple w:instr=" SEQ Figure \* ARABIC ">
        <w:r w:rsidR="00024BB8">
          <w:rPr>
            <w:noProof/>
          </w:rPr>
          <w:t>14</w:t>
        </w:r>
      </w:fldSimple>
      <w:bookmarkEnd w:id="139"/>
      <w:r>
        <w:t xml:space="preserve">: Tafel Plot </w:t>
      </w:r>
      <w:r w:rsidR="00DF624C">
        <w:t>show</w:t>
      </w:r>
      <w:r w:rsidR="0050475E">
        <w:t>ing</w:t>
      </w:r>
      <w:r w:rsidR="00DF624C">
        <w:t xml:space="preserve"> the</w:t>
      </w:r>
      <w:r w:rsidR="00204240">
        <w:t xml:space="preserve"> </w:t>
      </w:r>
      <w:r w:rsidR="00DF624C">
        <w:t xml:space="preserve">positive anodic Tafl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Tafl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625730">
        <w:instrText xml:space="preserve"> ADDIN EN.CITE &lt;EndNote&gt;&lt;Cite&gt;&lt;Author&gt;Enos&lt;/Author&gt;&lt;Year&gt;1997&lt;/Year&gt;&lt;RecNum&gt;134&lt;/RecNum&gt;&lt;DisplayText&gt;[51]&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625730">
        <w:rPr>
          <w:noProof/>
        </w:rPr>
        <w:t>[51]</w:t>
      </w:r>
      <w:r>
        <w:fldChar w:fldCharType="end"/>
      </w:r>
      <w:r>
        <w:t>.</w:t>
      </w:r>
      <w:bookmarkEnd w:id="140"/>
      <w:r>
        <w:t xml:space="preserve"> </w:t>
      </w:r>
    </w:p>
    <w:p w14:paraId="4FBDB380" w14:textId="1C918CBB" w:rsidR="003435F0" w:rsidRDefault="0001563D" w:rsidP="003435F0">
      <w:pPr>
        <w:pStyle w:val="Heading4"/>
      </w:pPr>
      <w:bookmarkStart w:id="141" w:name="_Toc422303942"/>
      <w:r>
        <w:t xml:space="preserve">Mg </w:t>
      </w:r>
      <w:r w:rsidR="00155EF6">
        <w:t>Hydrogen Evolution</w:t>
      </w:r>
      <w:bookmarkEnd w:id="141"/>
    </w:p>
    <w:p w14:paraId="7671A73A" w14:textId="7758C8A2"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024BB8">
        <w:t>(</w:t>
      </w:r>
      <w:r w:rsidR="00024BB8">
        <w:rPr>
          <w:noProof/>
        </w:rPr>
        <w:t>2</w:t>
      </w:r>
      <w:r w:rsidR="00024BB8">
        <w:t>.</w:t>
      </w:r>
      <w:r w:rsidR="00024BB8">
        <w:rPr>
          <w:noProof/>
        </w:rPr>
        <w:t>7</w:t>
      </w:r>
      <w:r w:rsidR="00024BB8">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625730">
        <w:instrText xml:space="preserve"> ADDIN EN.CITE &lt;EndNote&gt;&lt;Cite&gt;&lt;Author&gt;Zberg&lt;/Author&gt;&lt;Year&gt;2009&lt;/Year&gt;&lt;RecNum&gt;52&lt;/RecNum&gt;&lt;DisplayText&gt;[47]&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625730">
        <w:rPr>
          <w:noProof/>
        </w:rPr>
        <w:t>[47]</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1C401713" w:rsidR="00B241AA" w:rsidRDefault="00040092" w:rsidP="003435F0">
      <w:r>
        <w:t>As noted in</w:t>
      </w:r>
      <w:r w:rsidR="00DA0469">
        <w:t xml:space="preserve"> the</w:t>
      </w:r>
      <w:r>
        <w:t xml:space="preserve"> </w:t>
      </w:r>
      <w:r>
        <w:fldChar w:fldCharType="begin"/>
      </w:r>
      <w:r w:rsidR="00625730">
        <w:instrText xml:space="preserve"> ADDIN EN.CITE &lt;EndNote&gt;&lt;Cite AuthorYear="1"&gt;&lt;Author&gt;Witte&lt;/Author&gt;&lt;Year&gt;2010&lt;/Year&gt;&lt;RecNum&gt;42&lt;/RecNum&gt;&lt;DisplayText&gt;Witte [49]&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625730">
        <w:rPr>
          <w:noProof/>
        </w:rPr>
        <w:t>Witte [49]</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with complete corrosion of implants following</w:t>
      </w:r>
      <w:r w:rsidR="00757801">
        <w:t xml:space="preserve"> shortly</w:t>
      </w:r>
      <w:r w:rsidR="0096509C">
        <w:t xml:space="preserve"> </w:t>
      </w:r>
      <w:r w:rsidR="0096509C">
        <w:fldChar w:fldCharType="begin"/>
      </w:r>
      <w:r w:rsidR="00625730">
        <w:instrText xml:space="preserve"> ADDIN EN.CITE &lt;EndNote&gt;&lt;Cite&gt;&lt;Author&gt;Verbrugge&lt;/Author&gt;&lt;Year&gt;1933&lt;/Year&gt;&lt;RecNum&gt;143&lt;/RecNum&gt;&lt;DisplayText&gt;[52, 53]&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625730">
        <w:rPr>
          <w:noProof/>
        </w:rPr>
        <w:t>[52, 53]</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625730">
        <w:instrText xml:space="preserve"> ADDIN EN.CITE &lt;EndNote&gt;&lt;Cite&gt;&lt;Author&gt;Verbrugge&lt;/Author&gt;&lt;Year&gt;1933&lt;/Year&gt;&lt;RecNum&gt;143&lt;/RecNum&gt;&lt;DisplayText&gt;[52]&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625730">
        <w:rPr>
          <w:noProof/>
        </w:rPr>
        <w:t>[52]</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625730">
        <w:instrText xml:space="preserve"> ADDIN EN.CITE &lt;EndNote&gt;&lt;Cite&gt;&lt;Author&gt;Lambotte&lt;/Author&gt;&lt;Year&gt;1932&lt;/Year&gt;&lt;RecNum&gt;141&lt;/RecNum&gt;&lt;DisplayText&gt;[53]&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625730">
        <w:rPr>
          <w:noProof/>
        </w:rPr>
        <w:t>[53]</w:t>
      </w:r>
      <w:r>
        <w:fldChar w:fldCharType="end"/>
      </w:r>
      <w:r>
        <w:t>.</w:t>
      </w:r>
      <w:r w:rsidR="002534A4">
        <w:t xml:space="preserve"> </w:t>
      </w:r>
      <w:r w:rsidR="00FA6AC2">
        <w:t>T</w:t>
      </w:r>
      <w:r w:rsidR="0082772A">
        <w:t>he cause of these</w:t>
      </w:r>
      <w:r w:rsidR="006E73BA">
        <w:t xml:space="preserve"> </w:t>
      </w:r>
      <w:r w:rsidR="002534A4">
        <w:t xml:space="preserve">critical </w:t>
      </w:r>
      <w:r w:rsidR="006E73BA">
        <w:t>failures</w:t>
      </w:r>
      <w:r w:rsidR="0082772A">
        <w:t xml:space="preserve"> were</w:t>
      </w:r>
      <w:r w:rsidR="00FA6AC2">
        <w:t xml:space="preserve"> soon</w:t>
      </w:r>
      <w:r w:rsidR="0082772A">
        <w:t xml:space="preserv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625730">
        <w:instrText xml:space="preserve"> ADDIN EN.CITE &lt;EndNote&gt;&lt;Cite&gt;&lt;Author&gt;Lambotte&lt;/Author&gt;&lt;Year&gt;1932&lt;/Year&gt;&lt;RecNum&gt;141&lt;/RecNum&gt;&lt;DisplayText&gt;[53]&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625730">
        <w:rPr>
          <w:noProof/>
        </w:rPr>
        <w:t>[53]</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42" w:name="_Ref403739162"/>
            <w:r>
              <w:t>(</w:t>
            </w:r>
            <w:fldSimple w:instr=" STYLEREF 1 \s ">
              <w:r w:rsidR="00024BB8">
                <w:rPr>
                  <w:noProof/>
                </w:rPr>
                <w:t>2</w:t>
              </w:r>
            </w:fldSimple>
            <w:r>
              <w:t>.</w:t>
            </w:r>
            <w:fldSimple w:instr=" SEQ Equation \* ARABIC \s 1 ">
              <w:r w:rsidR="00024BB8">
                <w:rPr>
                  <w:noProof/>
                </w:rPr>
                <w:t>7</w:t>
              </w:r>
            </w:fldSimple>
            <w:r>
              <w:t>)</w:t>
            </w:r>
            <w:bookmarkEnd w:id="142"/>
          </w:p>
        </w:tc>
      </w:tr>
    </w:tbl>
    <w:p w14:paraId="687302A5" w14:textId="77777777" w:rsidR="0001563D" w:rsidRDefault="0001563D" w:rsidP="003435F0"/>
    <w:p w14:paraId="5E331644" w14:textId="4B9EFDE8" w:rsidR="008A335A" w:rsidRDefault="000A4235" w:rsidP="000A4235">
      <w:r>
        <w:lastRenderedPageBreak/>
        <w:t xml:space="preserve">As can be inferred from equation </w:t>
      </w:r>
      <w:r>
        <w:fldChar w:fldCharType="begin"/>
      </w:r>
      <w:r>
        <w:instrText xml:space="preserve"> REF _Ref403739162 \h </w:instrText>
      </w:r>
      <w:r>
        <w:fldChar w:fldCharType="separate"/>
      </w:r>
      <w:r w:rsidR="00024BB8">
        <w:t>(</w:t>
      </w:r>
      <w:r w:rsidR="00024BB8">
        <w:rPr>
          <w:noProof/>
        </w:rPr>
        <w:t>2</w:t>
      </w:r>
      <w:r w:rsidR="00024BB8">
        <w:t>.</w:t>
      </w:r>
      <w:r w:rsidR="00024BB8">
        <w:rPr>
          <w:noProof/>
        </w:rPr>
        <w:t>7</w:t>
      </w:r>
      <w:r w:rsidR="00024BB8">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00472532" w:rsidR="00C0304F" w:rsidRDefault="00AF2F1D" w:rsidP="000A4235">
      <w:r>
        <w:t xml:space="preserve">In devolving high corrosion resistance Mg alloys, </w:t>
      </w:r>
      <w:r>
        <w:fldChar w:fldCharType="begin"/>
      </w:r>
      <w:r w:rsidR="00625730">
        <w:instrText xml:space="preserve"> ADDIN EN.CITE &lt;EndNote&gt;&lt;Cite AuthorYear="1"&gt;&lt;Author&gt;Wang&lt;/Author&gt;&lt;Year&gt;2012&lt;/Year&gt;&lt;RecNum&gt;2&lt;/RecNum&gt;&lt;DisplayText&gt;Wang, et al. [46]&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625730">
        <w:rPr>
          <w:noProof/>
        </w:rPr>
        <w:t>Wang, et al. [46]</w:t>
      </w:r>
      <w:r>
        <w:fldChar w:fldCharType="end"/>
      </w:r>
      <w:r>
        <w:t xml:space="preserve"> </w:t>
      </w:r>
      <w:r w:rsidR="00BD2B85">
        <w:t>have</w:t>
      </w:r>
      <w:r>
        <w:t xml:space="preserve"> found </w:t>
      </w:r>
      <w:commentRangeStart w:id="143"/>
      <w:r>
        <w:t>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w:t>
      </w:r>
      <w:commentRangeEnd w:id="143"/>
      <w:r w:rsidR="00141013">
        <w:rPr>
          <w:rStyle w:val="CommentReference"/>
        </w:rPr>
        <w:commentReference w:id="143"/>
      </w:r>
      <w:r>
        <w:t>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625730">
        <w:instrText xml:space="preserve"> ADDIN EN.CITE &lt;EndNote&gt;&lt;Cite&gt;&lt;Author&gt;Wang&lt;/Author&gt;&lt;Year&gt;2012&lt;/Year&gt;&lt;RecNum&gt;2&lt;/RecNum&gt;&lt;DisplayText&gt;[46]&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625730">
        <w:rPr>
          <w:noProof/>
        </w:rPr>
        <w:t>[46]</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625730">
        <w:instrText xml:space="preserve"> ADDIN EN.CITE &lt;EndNote&gt;&lt;Cite&gt;&lt;Author&gt;Wang&lt;/Author&gt;&lt;Year&gt;2012&lt;/Year&gt;&lt;RecNum&gt;2&lt;/RecNum&gt;&lt;DisplayText&gt;[46]&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625730">
        <w:rPr>
          <w:noProof/>
        </w:rPr>
        <w:t>[46]</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625730">
        <w:instrText xml:space="preserve"> ADDIN EN.CITE &lt;EndNote&gt;&lt;Cite&gt;&lt;Author&gt;Wang&lt;/Author&gt;&lt;Year&gt;2012&lt;/Year&gt;&lt;RecNum&gt;2&lt;/RecNum&gt;&lt;DisplayText&gt;[46]&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625730">
        <w:rPr>
          <w:noProof/>
        </w:rPr>
        <w:t>[46]</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625730">
        <w:instrText xml:space="preserve"> ADDIN EN.CITE &lt;EndNote&gt;&lt;Cite&gt;&lt;Author&gt;Wang&lt;/Author&gt;&lt;Year&gt;2012&lt;/Year&gt;&lt;RecNum&gt;2&lt;/RecNum&gt;&lt;DisplayText&gt;[46]&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625730">
        <w:rPr>
          <w:noProof/>
        </w:rPr>
        <w:t>[46]</w:t>
      </w:r>
      <w:r w:rsidR="003A12DA">
        <w:fldChar w:fldCharType="end"/>
      </w:r>
      <w:r w:rsidR="003A12DA">
        <w:t xml:space="preserve">. </w:t>
      </w:r>
    </w:p>
    <w:p w14:paraId="250F4867" w14:textId="1E0387DB" w:rsidR="002B3C81" w:rsidRDefault="00DE736B" w:rsidP="003435F0">
      <w:r>
        <w:fldChar w:fldCharType="begin"/>
      </w:r>
      <w:r w:rsidR="00625730">
        <w:instrText xml:space="preserve"> ADDIN EN.CITE &lt;EndNote&gt;&lt;Cite AuthorYear="1"&gt;&lt;Author&gt;Zberg&lt;/Author&gt;&lt;Year&gt;2009&lt;/Year&gt;&lt;RecNum&gt;52&lt;/RecNum&gt;&lt;DisplayText&gt;Zberg, et al. [47]&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625730">
        <w:rPr>
          <w:noProof/>
        </w:rPr>
        <w:t>Zberg, et al. [47]</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625730">
        <w:instrText xml:space="preserve"> ADDIN EN.CITE &lt;EndNote&gt;&lt;Cite AuthorYear="1"&gt;&lt;Author&gt;Zberg&lt;/Author&gt;&lt;Year&gt;2009&lt;/Year&gt;&lt;RecNum&gt;52&lt;/RecNum&gt;&lt;DisplayText&gt;Zberg, et al. [47]&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625730">
        <w:rPr>
          <w:noProof/>
        </w:rPr>
        <w:t>Zberg, et al. [47]</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625730">
        <w:instrText xml:space="preserve"> ADDIN EN.CITE &lt;EndNote&gt;&lt;Cite AuthorYear="1"&gt;&lt;Author&gt;Zberg&lt;/Author&gt;&lt;Year&gt;2009&lt;/Year&gt;&lt;RecNum&gt;52&lt;/RecNum&gt;&lt;DisplayText&gt;Zberg, et al. [47]&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625730">
        <w:rPr>
          <w:noProof/>
        </w:rPr>
        <w:t>Zberg, et al. [47]</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625730">
        <w:instrText xml:space="preserve"> ADDIN EN.CITE &lt;EndNote&gt;&lt;Cite&gt;&lt;Author&gt;Zberg&lt;/Author&gt;&lt;Year&gt;2009&lt;/Year&gt;&lt;RecNum&gt;52&lt;/RecNum&gt;&lt;DisplayText&gt;[47]&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625730">
        <w:rPr>
          <w:noProof/>
        </w:rPr>
        <w:t>[47]</w:t>
      </w:r>
      <w:r w:rsidR="00C83822">
        <w:fldChar w:fldCharType="end"/>
      </w:r>
      <w:r w:rsidR="006345C3">
        <w:t xml:space="preserve">. </w:t>
      </w:r>
      <w:r w:rsidR="002B3C81">
        <w:t xml:space="preserve">Though only the crystalline alloy implants showed hydrogen generation during the conducted one and three month examinations </w:t>
      </w:r>
      <w:r w:rsidR="00C83822">
        <w:fldChar w:fldCharType="begin"/>
      </w:r>
      <w:r w:rsidR="00625730">
        <w:instrText xml:space="preserve"> ADDIN EN.CITE &lt;EndNote&gt;&lt;Cite&gt;&lt;Author&gt;Zberg&lt;/Author&gt;&lt;Year&gt;2009&lt;/Year&gt;&lt;RecNum&gt;52&lt;/RecNum&gt;&lt;DisplayText&gt;[47]&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625730">
        <w:rPr>
          <w:noProof/>
        </w:rPr>
        <w:t>[47]</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4048125"/>
                    </a:xfrm>
                    <a:prstGeom prst="rect">
                      <a:avLst/>
                    </a:prstGeom>
                  </pic:spPr>
                </pic:pic>
              </a:graphicData>
            </a:graphic>
          </wp:inline>
        </w:drawing>
      </w:r>
    </w:p>
    <w:p w14:paraId="40FCE44A" w14:textId="537053FC" w:rsidR="00790442" w:rsidRPr="00AD72CD" w:rsidRDefault="00AD72CD" w:rsidP="00AD72CD">
      <w:pPr>
        <w:pStyle w:val="Caption"/>
      </w:pPr>
      <w:bookmarkStart w:id="144" w:name="_Toc422303987"/>
      <w:r>
        <w:t xml:space="preserve">Figure </w:t>
      </w:r>
      <w:fldSimple w:instr=" SEQ Figure \* ARABIC ">
        <w:r w:rsidR="00024BB8">
          <w:rPr>
            <w:noProof/>
          </w:rPr>
          <w:t>15</w:t>
        </w:r>
      </w:fldSimple>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625730">
        <w:instrText xml:space="preserve"> ADDIN EN.CITE &lt;EndNote&gt;&lt;Cite&gt;&lt;Author&gt;Zberg&lt;/Author&gt;&lt;Year&gt;2009&lt;/Year&gt;&lt;RecNum&gt;52&lt;/RecNum&gt;&lt;DisplayText&gt;[47]&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625730">
        <w:rPr>
          <w:noProof/>
        </w:rPr>
        <w:t>[47]</w:t>
      </w:r>
      <w:r w:rsidR="00773756">
        <w:fldChar w:fldCharType="end"/>
      </w:r>
      <w:r w:rsidR="00773756">
        <w:t>.</w:t>
      </w:r>
      <w:bookmarkEnd w:id="144"/>
      <w:r w:rsidR="00773756">
        <w:t xml:space="preserve"> </w:t>
      </w:r>
    </w:p>
    <w:p w14:paraId="3FA12533" w14:textId="77777777" w:rsidR="009B78BF" w:rsidRDefault="009B78BF" w:rsidP="0001563D"/>
    <w:p w14:paraId="093D5B4E" w14:textId="47E46A38" w:rsidR="0001563D" w:rsidRDefault="0001563D" w:rsidP="0001563D">
      <w:r>
        <w:t xml:space="preserve">As </w:t>
      </w:r>
      <w:r>
        <w:fldChar w:fldCharType="begin"/>
      </w:r>
      <w:r w:rsidR="00625730">
        <w:instrText xml:space="preserve"> ADDIN EN.CITE &lt;EndNote&gt;&lt;Cite AuthorYear="1"&gt;&lt;Author&gt;Witte&lt;/Author&gt;&lt;Year&gt;2010&lt;/Year&gt;&lt;RecNum&gt;42&lt;/RecNum&gt;&lt;DisplayText&gt;Witte [49]&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625730">
        <w:rPr>
          <w:noProof/>
        </w:rPr>
        <w:t>Witte [49]</w:t>
      </w:r>
      <w:r>
        <w:fldChar w:fldCharType="end"/>
      </w:r>
      <w:r>
        <w:t xml:space="preserve"> has shown in his review magnesium was showing promise as a bio-reabsorbable material </w:t>
      </w:r>
      <w:r w:rsidRPr="00014665">
        <w:t>in the early 1900s before the trend switch to bio</w:t>
      </w:r>
      <w:r>
        <w:t>-</w:t>
      </w:r>
      <w:r w:rsidRPr="00014665">
        <w:t xml:space="preserve">inert materials like </w:t>
      </w:r>
      <w:r>
        <w:t>Ti</w:t>
      </w:r>
      <w:r w:rsidRPr="00014665">
        <w:t xml:space="preserve">. </w:t>
      </w:r>
    </w:p>
    <w:p w14:paraId="11E46D45" w14:textId="445B73EA" w:rsidR="0001563D" w:rsidRPr="00014665" w:rsidRDefault="00EE4303" w:rsidP="0001563D">
      <w:pPr>
        <w:rPr>
          <w:rFonts w:eastAsia="Times New Roman" w:cs="Times New Roman"/>
          <w:color w:val="000000"/>
          <w:lang w:eastAsia="en-AU"/>
        </w:rPr>
      </w:pPr>
      <w:r>
        <w:rPr>
          <w:rFonts w:eastAsia="Times New Roman" w:cs="Times New Roman"/>
          <w:color w:val="000000"/>
          <w:lang w:eastAsia="en-AU"/>
        </w:rPr>
        <w:t>The c</w:t>
      </w:r>
      <w:r w:rsidR="0001563D" w:rsidRPr="00014665">
        <w:rPr>
          <w:rFonts w:eastAsia="Times New Roman" w:cs="Times New Roman"/>
          <w:color w:val="000000"/>
          <w:lang w:eastAsia="en-AU"/>
        </w:rPr>
        <w:t>hallenges with bio</w:t>
      </w:r>
      <w:r w:rsidR="005F771B">
        <w:rPr>
          <w:rFonts w:eastAsia="Times New Roman" w:cs="Times New Roman"/>
          <w:color w:val="000000"/>
          <w:lang w:eastAsia="en-AU"/>
        </w:rPr>
        <w:t>-</w:t>
      </w:r>
      <w:r>
        <w:rPr>
          <w:rFonts w:eastAsia="Times New Roman" w:cs="Times New Roman"/>
          <w:color w:val="000000"/>
          <w:lang w:eastAsia="en-AU"/>
        </w:rPr>
        <w:t xml:space="preserve">reabsorbable metals is currently a </w:t>
      </w:r>
      <w:r w:rsidR="0001563D" w:rsidRPr="00014665">
        <w:rPr>
          <w:rFonts w:eastAsia="Times New Roman" w:cs="Times New Roman"/>
          <w:color w:val="000000"/>
          <w:lang w:eastAsia="en-AU"/>
        </w:rPr>
        <w:t>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45" w:name="_Toc422303943"/>
      <w:r>
        <w:t>Pitting Corrosion</w:t>
      </w:r>
      <w:bookmarkEnd w:id="145"/>
    </w:p>
    <w:p w14:paraId="0575647E" w14:textId="1A56B2BC"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gsIDUwLCA1NF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625730">
        <w:instrText xml:space="preserve"> ADDIN EN.CITE </w:instrText>
      </w:r>
      <w:r w:rsidR="00625730">
        <w:fldChar w:fldCharType="begin">
          <w:fldData xml:space="preserve">PEVuZE5vdGU+PENpdGU+PEF1dGhvcj5TY2h3ZWl0emVyPC9BdXRob3I+PFllYXI+MjAwOTwvWWVh
cj48UmVjTnVtPjExNTwvUmVjTnVtPjxEaXNwbGF5VGV4dD5bNDgsIDUwLCA1NF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625730">
        <w:instrText xml:space="preserve"> ADDIN EN.CITE.DATA </w:instrText>
      </w:r>
      <w:r w:rsidR="00625730">
        <w:fldChar w:fldCharType="end"/>
      </w:r>
      <w:r>
        <w:fldChar w:fldCharType="separate"/>
      </w:r>
      <w:r w:rsidR="00625730">
        <w:rPr>
          <w:noProof/>
        </w:rPr>
        <w:t>[48, 50, 54]</w:t>
      </w:r>
      <w:r>
        <w:fldChar w:fldCharType="end"/>
      </w:r>
      <w:r>
        <w:t xml:space="preserve">. </w:t>
      </w:r>
      <w:commentRangeStart w:id="146"/>
      <w:r>
        <w:t xml:space="preserve">Pitting is associated with quenched in free volume surface defects in BMG </w:t>
      </w:r>
      <w:r>
        <w:fldChar w:fldCharType="begin"/>
      </w:r>
      <w:r w:rsidR="00625730">
        <w:instrText xml:space="preserve"> ADDIN EN.CITE &lt;EndNote&gt;&lt;Cite&gt;&lt;Author&gt;Wang&lt;/Author&gt;&lt;Year&gt;2012&lt;/Year&gt;&lt;RecNum&gt;2&lt;/RecNum&gt;&lt;DisplayText&gt;[46]&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625730">
        <w:rPr>
          <w:noProof/>
        </w:rPr>
        <w:t>[46]</w:t>
      </w:r>
      <w:r>
        <w:fldChar w:fldCharType="end"/>
      </w:r>
      <w:r>
        <w:t xml:space="preserve">. </w:t>
      </w:r>
      <w:commentRangeEnd w:id="146"/>
      <w:r w:rsidR="00B5520F">
        <w:rPr>
          <w:rStyle w:val="CommentReference"/>
        </w:rPr>
        <w:commentReference w:id="146"/>
      </w:r>
    </w:p>
    <w:p w14:paraId="039CF46B" w14:textId="61AC9ED9"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gsIDUwLCA1NF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625730">
        <w:instrText xml:space="preserve"> ADDIN EN.CITE </w:instrText>
      </w:r>
      <w:r w:rsidR="00625730">
        <w:fldChar w:fldCharType="begin">
          <w:fldData xml:space="preserve">PEVuZE5vdGU+PENpdGU+PEF1dGhvcj5TY2h3ZWl0emVyPC9BdXRob3I+PFllYXI+MjAwOTwvWWVh
cj48UmVjTnVtPjExNTwvUmVjTnVtPjxEaXNwbGF5VGV4dD5bNDgsIDUwLCA1NF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625730">
        <w:instrText xml:space="preserve"> ADDIN EN.CITE.DATA </w:instrText>
      </w:r>
      <w:r w:rsidR="00625730">
        <w:fldChar w:fldCharType="end"/>
      </w:r>
      <w:r>
        <w:fldChar w:fldCharType="separate"/>
      </w:r>
      <w:r w:rsidR="00625730">
        <w:rPr>
          <w:noProof/>
        </w:rPr>
        <w:t>[48, 50, 54]</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625730">
        <w:instrText xml:space="preserve"> ADDIN EN.CITE &lt;EndNote&gt;&lt;Cite&gt;&lt;Author&gt;Zheng&lt;/Author&gt;&lt;Year&gt;2014&lt;/Year&gt;&lt;RecNum&gt;1&lt;/RecNum&gt;&lt;DisplayText&gt;[48]&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625730">
        <w:rPr>
          <w:noProof/>
        </w:rPr>
        <w:t>[48]</w:t>
      </w:r>
      <w:r w:rsidR="00E81B21">
        <w:fldChar w:fldCharType="end"/>
      </w:r>
      <w:r w:rsidR="00E81B21">
        <w:t xml:space="preserve">. </w:t>
      </w:r>
    </w:p>
    <w:p w14:paraId="37595AA7" w14:textId="70430FF2" w:rsidR="003435F0" w:rsidRDefault="003435F0" w:rsidP="003435F0">
      <w:r>
        <w:t xml:space="preserve">BMG suffer from pitting corrosion because of quenched in free volume defects </w:t>
      </w:r>
      <w:r>
        <w:fldChar w:fldCharType="begin"/>
      </w:r>
      <w:r w:rsidR="00625730">
        <w:instrText xml:space="preserve"> ADDIN EN.CITE &lt;EndNote&gt;&lt;Cite&gt;&lt;Author&gt;Wang&lt;/Author&gt;&lt;Year&gt;2012&lt;/Year&gt;&lt;RecNum&gt;2&lt;/RecNum&gt;&lt;DisplayText&gt;[46]&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625730">
        <w:rPr>
          <w:noProof/>
        </w:rPr>
        <w:t>[46]</w:t>
      </w:r>
      <w:r>
        <w:fldChar w:fldCharType="end"/>
      </w:r>
      <w:r>
        <w:t xml:space="preserve"> (many more papers. Check later). Pitting increases with level of amorphousness </w:t>
      </w:r>
      <w:r>
        <w:fldChar w:fldCharType="begin"/>
      </w:r>
      <w:r w:rsidR="00625730">
        <w:instrText xml:space="preserve"> ADDIN EN.CITE &lt;EndNote&gt;&lt;Cite&gt;&lt;Author&gt;Schlüter&lt;/Author&gt;&lt;Year&gt;2012&lt;/Year&gt;&lt;RecNum&gt;95&lt;/RecNum&gt;&lt;DisplayText&gt;[39]&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625730">
        <w:rPr>
          <w:noProof/>
        </w:rPr>
        <w:t>[39]</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tab/>
        <w:t xml:space="preserve">Chemical homogeneity </w:t>
      </w:r>
    </w:p>
    <w:p w14:paraId="5DF2B62F" w14:textId="77777777" w:rsidR="003435F0" w:rsidRPr="00894E37" w:rsidRDefault="003435F0" w:rsidP="003435F0">
      <w:r w:rsidRPr="00894E37">
        <w:lastRenderedPageBreak/>
        <w:tab/>
        <w:t>Monolithic structure</w:t>
      </w:r>
    </w:p>
    <w:p w14:paraId="21C64E7C" w14:textId="413E1C2C" w:rsidR="003435F0" w:rsidRPr="003435F0" w:rsidRDefault="003435F0" w:rsidP="003435F0">
      <w:r>
        <w:tab/>
        <w:t xml:space="preserve">Lack of grain boundaries </w:t>
      </w:r>
    </w:p>
    <w:p w14:paraId="114A6C3F" w14:textId="00A590E9" w:rsidR="00AF40C3" w:rsidRDefault="006724D0" w:rsidP="007B5A5E">
      <w:r>
        <w:t xml:space="preserve">Mg and Ca corrode in preference to Zn, leaving behind a Zn rich surface which promotes a passive layer </w:t>
      </w:r>
      <w:r>
        <w:fldChar w:fldCharType="begin"/>
      </w:r>
      <w:r w:rsidR="00625730">
        <w:instrText xml:space="preserve"> ADDIN EN.CITE &lt;EndNote&gt;&lt;Cite&gt;&lt;Author&gt;Wang&lt;/Author&gt;&lt;Year&gt;2012&lt;/Year&gt;&lt;RecNum&gt;2&lt;/RecNum&gt;&lt;DisplayText&gt;[46]&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625730">
        <w:rPr>
          <w:noProof/>
        </w:rPr>
        <w:t>[46]</w:t>
      </w:r>
      <w:r>
        <w:fldChar w:fldCharType="end"/>
      </w:r>
      <w:r>
        <w:t>.</w:t>
      </w:r>
    </w:p>
    <w:p w14:paraId="413DD946" w14:textId="7CC6B616" w:rsidR="00A64BD7" w:rsidRPr="00FE28FF" w:rsidRDefault="00A64BD7" w:rsidP="007B5A5E">
      <w:r>
        <w:t xml:space="preserve">Pitting occur on anodic end of the Tafel Plots </w:t>
      </w:r>
      <w:r>
        <w:fldChar w:fldCharType="begin"/>
      </w:r>
      <w:r w:rsidR="00625730">
        <w:instrText xml:space="preserve"> ADDIN EN.CITE &lt;EndNote&gt;&lt;Cite&gt;&lt;Author&gt;Schlüter&lt;/Author&gt;&lt;Year&gt;2012&lt;/Year&gt;&lt;RecNum&gt;95&lt;/RecNum&gt;&lt;DisplayText&gt;[39]&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625730">
        <w:rPr>
          <w:noProof/>
        </w:rPr>
        <w:t>[39]</w:t>
      </w:r>
      <w:r>
        <w:fldChar w:fldCharType="end"/>
      </w:r>
      <w:r w:rsidR="00C83822">
        <w:t>.</w:t>
      </w:r>
    </w:p>
    <w:p w14:paraId="581BE6AE" w14:textId="77777777" w:rsidR="00F15779" w:rsidRDefault="00F15779" w:rsidP="007B5A5E">
      <w:pPr>
        <w:pStyle w:val="Heading3"/>
      </w:pPr>
      <w:bookmarkStart w:id="147" w:name="_Toc422303944"/>
      <w:r>
        <w:t>Anti-biotic Scaffolds</w:t>
      </w:r>
      <w:bookmarkEnd w:id="147"/>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48" w:name="_Toc422303945"/>
      <w:r>
        <w:lastRenderedPageBreak/>
        <w:t>Methods</w:t>
      </w:r>
      <w:bookmarkEnd w:id="148"/>
    </w:p>
    <w:p w14:paraId="3B6742DA" w14:textId="3F8CCEA5" w:rsidR="003703E9" w:rsidRDefault="006A59C4" w:rsidP="003703E9">
      <w:pPr>
        <w:pStyle w:val="Heading2"/>
      </w:pPr>
      <w:bookmarkStart w:id="149" w:name="_Toc422303946"/>
      <w:r>
        <w:t>Target</w:t>
      </w:r>
      <w:r w:rsidR="003703E9">
        <w:t xml:space="preserve"> Manufacture</w:t>
      </w:r>
      <w:bookmarkEnd w:id="149"/>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50" w:name="_Toc422303947"/>
      <w:r>
        <w:t>Induction Furnace</w:t>
      </w:r>
      <w:bookmarkEnd w:id="150"/>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51" w:name="_Toc422303948"/>
      <w:r>
        <w:t>Charges</w:t>
      </w:r>
      <w:r w:rsidR="00445FD0">
        <w:t xml:space="preserve"> Preparation</w:t>
      </w:r>
      <w:bookmarkEnd w:id="151"/>
    </w:p>
    <w:p w14:paraId="0B302273" w14:textId="4DAD59D5" w:rsidR="003703E9" w:rsidRDefault="000705E1" w:rsidP="003703E9">
      <w:r>
        <w:t xml:space="preserve">The pure alloy constituent elements of Mg (99.85 wt%), Zn (99.995 wt%), and Ca </w:t>
      </w:r>
      <w:r w:rsidRPr="00BF4A62">
        <w:t>(99.8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52" w:name="_Toc422303988"/>
      <w:r>
        <w:t xml:space="preserve">Figure </w:t>
      </w:r>
      <w:fldSimple w:instr=" SEQ Figure \* ARABIC ">
        <w:r w:rsidR="00024BB8">
          <w:rPr>
            <w:noProof/>
          </w:rPr>
          <w:t>16</w:t>
        </w:r>
      </w:fldSimple>
      <w:r>
        <w:t>:</w:t>
      </w:r>
      <w:r w:rsidR="007054F3">
        <w:t xml:space="preserve"> Screenshot of the</w:t>
      </w:r>
      <w:r>
        <w:t xml:space="preserve"> MS Excel tool developed for calculating charge weights, checking alloy composition, and taking notes for improvements in future charges.</w:t>
      </w:r>
      <w:bookmarkEnd w:id="152"/>
      <w:r>
        <w:t xml:space="preserve"> </w:t>
      </w:r>
    </w:p>
    <w:p w14:paraId="78BC8F1B" w14:textId="77777777" w:rsidR="003703E9" w:rsidRDefault="003703E9" w:rsidP="003703E9">
      <w:pPr>
        <w:pStyle w:val="Heading4"/>
      </w:pPr>
      <w:bookmarkStart w:id="153" w:name="_Toc422303949"/>
      <w:r>
        <w:t>Induction Casting of Alloys</w:t>
      </w:r>
      <w:bookmarkEnd w:id="153"/>
    </w:p>
    <w:p w14:paraId="74CAE5AF" w14:textId="3C32E08A" w:rsidR="003703E9" w:rsidRDefault="003703E9" w:rsidP="00DF551D">
      <w:r>
        <w:t xml:space="preserve">Thin </w:t>
      </w:r>
      <w:commentRangeStart w:id="154"/>
      <w:r w:rsidR="007E51E2">
        <w:t>4</w:t>
      </w:r>
      <w:r>
        <w:t xml:space="preserve">mm plates </w:t>
      </w:r>
      <w:commentRangeEnd w:id="154"/>
      <w:r w:rsidR="008868E6">
        <w:rPr>
          <w:rStyle w:val="CommentReference"/>
        </w:rPr>
        <w:commentReference w:id="154"/>
      </w:r>
      <w:r>
        <w:t>of Mg</w:t>
      </w:r>
      <w:r>
        <w:rPr>
          <w:vertAlign w:val="subscript"/>
        </w:rPr>
        <w:t>65</w:t>
      </w:r>
      <w:r>
        <w:t>Zn</w:t>
      </w:r>
      <w:r>
        <w:rPr>
          <w:vertAlign w:val="subscript"/>
        </w:rPr>
        <w:t>30</w:t>
      </w:r>
      <w:r>
        <w:t>Ca</w:t>
      </w:r>
      <w:r>
        <w:rPr>
          <w:vertAlign w:val="subscript"/>
        </w:rPr>
        <w:t>5</w:t>
      </w:r>
      <w:r>
        <w:t xml:space="preserve"> alloy are produced via melting the constituent elements</w:t>
      </w:r>
      <w:r w:rsidR="00DF551D">
        <w:t xml:space="preserve"> via induction furnace</w:t>
      </w:r>
      <w:r>
        <w:t xml:space="preserve"> </w:t>
      </w:r>
      <w:r w:rsidR="007E51E2">
        <w:t>with</w:t>
      </w:r>
      <w:r>
        <w:t>in</w:t>
      </w:r>
      <w:r w:rsidR="00DF551D">
        <w:t xml:space="preserve"> a </w:t>
      </w:r>
      <w:r w:rsidR="007E51E2" w:rsidRPr="00DF551D">
        <w:t>boron nitrate coated graphite crucible</w:t>
      </w:r>
      <w:r w:rsidR="00DF551D">
        <w:t xml:space="preserve">. The pure Mg (99.85 wt%), Zn (99.995 wt%), and Ca </w:t>
      </w:r>
      <w:r w:rsidR="00DF551D" w:rsidRPr="00BF4A62">
        <w:t>(99.8 wt%)</w:t>
      </w:r>
      <w:r w:rsidR="00DF551D">
        <w:t xml:space="preserve"> elements are heated under an inert Ar atmosphere and the plates produced via gravity casting.</w:t>
      </w:r>
      <w:r>
        <w:t xml:space="preserve"> Alloy homogony </w:t>
      </w:r>
      <w:r w:rsidR="007054F3">
        <w:t>is</w:t>
      </w:r>
      <w:r>
        <w:t xml:space="preserve"> ensured via following a multiple heating/cooling cycle between </w:t>
      </w:r>
      <w:r w:rsidR="00DF551D">
        <w:t>the alloy’s solidus</w:t>
      </w:r>
      <w:r w:rsidR="002461C5">
        <w:t>/liquidus</w:t>
      </w:r>
      <w:r w:rsidR="008868E6">
        <w:t xml:space="preserve"> region</w:t>
      </w:r>
      <w:r w:rsidR="00DF551D">
        <w:t xml:space="preserve"> and </w:t>
      </w:r>
      <w:r w:rsidR="00E4418E">
        <w:t xml:space="preserve">the </w:t>
      </w:r>
      <w:r w:rsidR="00DF551D">
        <w:t>liquid</w:t>
      </w:r>
      <w:r w:rsidR="008868E6">
        <w:t xml:space="preserve"> state</w:t>
      </w:r>
      <w:r>
        <w:t xml:space="preserve">.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w:t>
      </w:r>
      <w:r w:rsidR="008868E6">
        <w:t xml:space="preserve">partial </w:t>
      </w:r>
      <w:r>
        <w:t>solidi</w:t>
      </w:r>
      <w:r w:rsidR="008868E6">
        <w:t>fication</w:t>
      </w:r>
      <w:r>
        <w:t xml:space="preserve"> at 385°C, remelt at 650°C, </w:t>
      </w:r>
      <w:r w:rsidR="008868E6">
        <w:t xml:space="preserve">partial </w:t>
      </w:r>
      <w:r w:rsidR="00E4418E">
        <w:t xml:space="preserve">re-solidification </w:t>
      </w:r>
      <w:r>
        <w:t xml:space="preserve">at 385°C, and remelt at 650°C. The melt </w:t>
      </w:r>
      <w:r w:rsidR="0024695C">
        <w:t>is</w:t>
      </w:r>
      <w:r>
        <w:t xml:space="preserve"> then cooled to a casting temperature of </w:t>
      </w:r>
      <w:r w:rsidR="007E51E2">
        <w:t xml:space="preserve">500 – </w:t>
      </w:r>
      <w:r>
        <w:t>510°C and gravity cast into a naturally cooled copper plate mould</w:t>
      </w:r>
      <w:r w:rsidR="008868E6">
        <w:t>,</w:t>
      </w:r>
      <w:r>
        <w:t xml:space="preserve"> producing thin plate of the alloy. </w:t>
      </w:r>
    </w:p>
    <w:p w14:paraId="3653863C" w14:textId="77777777" w:rsidR="00DC7BBC" w:rsidRDefault="00DC7BBC" w:rsidP="00BC4BDE">
      <w:pPr>
        <w:pStyle w:val="Heading3"/>
      </w:pPr>
      <w:bookmarkStart w:id="155" w:name="_Toc422303950"/>
      <w:r>
        <w:lastRenderedPageBreak/>
        <w:t>Shaping of Targets</w:t>
      </w:r>
      <w:bookmarkEnd w:id="155"/>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7232A1" w:rsidRPr="00782FC2" w:rsidRDefault="007232A1"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32"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AV&#10;JT7pgQIAAGoFAAAOAAAAAAAAAAAAAAAAAC4CAABkcnMvZTJvRG9jLnhtbFBLAQItABQABgAIAAAA&#10;IQAKpG1y4gAAAAsBAAAPAAAAAAAAAAAAAAAAANsEAABkcnMvZG93bnJldi54bWxQSwUGAAAAAAQA&#10;BADzAAAA6gUAAAAA&#10;" filled="f" stroked="f" strokeweight=".5pt">
                <v:textbox>
                  <w:txbxContent>
                    <w:p w14:paraId="799D6A62" w14:textId="77777777" w:rsidR="007232A1" w:rsidRPr="00782FC2" w:rsidRDefault="007232A1"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7232A1" w:rsidRPr="00782FC2" w:rsidRDefault="007232A1"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33"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08Ji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LTTwmKCAgAAagUAAA4AAAAAAAAAAAAAAAAALgIAAGRycy9lMm9Eb2MueG1sUEsBAi0AFAAGAAgA&#10;AAAhAJ5btGzjAAAACwEAAA8AAAAAAAAAAAAAAAAA3AQAAGRycy9kb3ducmV2LnhtbFBLBQYAAAAA&#10;BAAEAPMAAADsBQAAAAA=&#10;" filled="f" stroked="f" strokeweight=".5pt">
                <v:textbox>
                  <w:txbxContent>
                    <w:p w14:paraId="5B928C33" w14:textId="77777777" w:rsidR="007232A1" w:rsidRPr="00782FC2" w:rsidRDefault="007232A1"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7232A1" w:rsidRPr="00782FC2" w:rsidRDefault="007232A1"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34"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35hDmYICAABqBQAADgAAAAAAAAAAAAAAAAAuAgAAZHJzL2Uyb0RvYy54bWxQSwECLQAUAAYACAAA&#10;ACEAE3mjeuIAAAALAQAADwAAAAAAAAAAAAAAAADcBAAAZHJzL2Rvd25yZXYueG1sUEsFBgAAAAAE&#10;AAQA8wAAAOsFAAAAAA==&#10;" filled="f" stroked="f" strokeweight=".5pt">
                <v:textbox>
                  <w:txbxContent>
                    <w:p w14:paraId="06CF43C8" w14:textId="77777777" w:rsidR="007232A1" w:rsidRPr="00782FC2" w:rsidRDefault="007232A1"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7232A1" w:rsidRPr="00782FC2" w:rsidRDefault="007232A1"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5"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" filled="f" stroked="f" strokeweight=".5pt">
                <v:textbox>
                  <w:txbxContent>
                    <w:p w14:paraId="2ACB4FD3" w14:textId="77777777" w:rsidR="007232A1" w:rsidRPr="00782FC2" w:rsidRDefault="007232A1"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32"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0C22BA4C" w:rsidR="00DC7BBC" w:rsidRPr="004F151E" w:rsidRDefault="00DC7BBC" w:rsidP="00DC7BBC">
      <w:pPr>
        <w:pStyle w:val="Caption"/>
      </w:pPr>
      <w:bookmarkStart w:id="156" w:name="_Ref404154847"/>
      <w:bookmarkStart w:id="157" w:name="_Toc422303989"/>
      <w:r>
        <w:t xml:space="preserve">Figure </w:t>
      </w:r>
      <w:fldSimple w:instr=" SEQ Figure \* ARABIC ">
        <w:r w:rsidR="00024BB8">
          <w:rPr>
            <w:noProof/>
          </w:rPr>
          <w:t>17</w:t>
        </w:r>
      </w:fldSimple>
      <w:bookmarkEnd w:id="156"/>
      <w:r w:rsidR="007E51E2">
        <w:t>: (a)</w:t>
      </w:r>
      <w:r w:rsidR="007E51E2" w:rsidRPr="007E51E2">
        <w:t xml:space="preserve"> </w:t>
      </w:r>
      <w:commentRangeStart w:id="158"/>
      <w:r w:rsidR="007E51E2" w:rsidRPr="007E51E2">
        <w:t xml:space="preserve">boron nitrate coated graphite </w:t>
      </w:r>
      <w:r w:rsidR="007E51E2">
        <w:t>c</w:t>
      </w:r>
      <w:r>
        <w:t xml:space="preserve">rucible </w:t>
      </w:r>
      <w:commentRangeEnd w:id="158"/>
      <w:r w:rsidR="00185DDE">
        <w:rPr>
          <w:rStyle w:val="CommentReference"/>
          <w:i w:val="0"/>
          <w:iCs w:val="0"/>
          <w:color w:val="auto"/>
        </w:rPr>
        <w:commentReference w:id="158"/>
      </w:r>
      <w:r>
        <w:t>for induction furnace melting of alloys, (b) cracked amorphous plate, (c) riser cut free from main casting, and (d) drilled and partly shaped target.</w:t>
      </w:r>
      <w:bookmarkEnd w:id="157"/>
    </w:p>
    <w:p w14:paraId="645C05DF" w14:textId="6F0D3120" w:rsidR="003703E9" w:rsidRDefault="00DC7BBC" w:rsidP="006A59C4">
      <w:pPr>
        <w:pStyle w:val="Heading2"/>
      </w:pPr>
      <w:bookmarkStart w:id="159" w:name="_Toc422303951"/>
      <w:r>
        <w:t xml:space="preserve">PVD via </w:t>
      </w:r>
      <w:r w:rsidR="003703E9">
        <w:t>Magnetron Sputtering</w:t>
      </w:r>
      <w:bookmarkEnd w:id="159"/>
    </w:p>
    <w:p w14:paraId="3B2ECA11" w14:textId="77777777" w:rsidR="00DC7BBC" w:rsidRDefault="00DC7BBC" w:rsidP="006A59C4">
      <w:pPr>
        <w:pStyle w:val="Heading3"/>
      </w:pPr>
      <w:bookmarkStart w:id="160" w:name="_Toc422303952"/>
      <w:r>
        <w:t>Sputtering of TFMGs and SMGs</w:t>
      </w:r>
      <w:bookmarkEnd w:id="160"/>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61" w:name="_Toc422303953"/>
      <w:r>
        <w:t xml:space="preserve">Sputtering Methods and </w:t>
      </w:r>
      <w:r w:rsidR="00912C05">
        <w:t xml:space="preserve">Initial </w:t>
      </w:r>
      <w:r>
        <w:t>Parameters</w:t>
      </w:r>
      <w:bookmarkEnd w:id="161"/>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38F7A250" w:rsidR="003703E9" w:rsidRDefault="003703E9" w:rsidP="003703E9">
      <w:r>
        <w:t xml:space="preserve">The initial TFMG sputtering parameters </w:t>
      </w:r>
      <w:r w:rsidR="00CF3CE6">
        <w:t>will</w:t>
      </w:r>
      <w:r>
        <w:t xml:space="preserve"> be based on </w:t>
      </w:r>
      <w:r>
        <w:fldChar w:fldCharType="begin"/>
      </w:r>
      <w:r w:rsidR="00625730">
        <w:instrText xml:space="preserve"> ADDIN EN.CITE &lt;EndNote&gt;&lt;Cite AuthorYear="1"&gt;&lt;Author&gt;Liu&lt;/Author&gt;&lt;Year&gt;2012&lt;/Year&gt;&lt;RecNum&gt;16&lt;/RecNum&gt;&lt;DisplayText&gt;Liu, et al. [23]&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625730">
        <w:rPr>
          <w:noProof/>
        </w:rPr>
        <w:t>Liu, et al. [23]</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rsidR="00625730">
        <w:instrText xml:space="preserve"> ADDIN EN.CITE &lt;EndNote&gt;&lt;Cite AuthorYear="1"&gt;&lt;Author&gt;Yu&lt;/Author&gt;&lt;Year&gt;2013&lt;/Year&gt;&lt;RecNum&gt;17&lt;/RecNum&gt;&lt;DisplayText&gt;Yu, et al. [30]&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625730">
        <w:rPr>
          <w:noProof/>
        </w:rPr>
        <w:t>Yu, et al. [30]</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r w:rsidR="000A309E">
        <w:t xml:space="preserve">MgZnCa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Deposition Ar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62"/>
            <w:r>
              <w:t>30 – 50 W</w:t>
            </w:r>
            <w:commentRangeEnd w:id="162"/>
            <w:r>
              <w:rPr>
                <w:rStyle w:val="CommentReference"/>
              </w:rPr>
              <w:commentReference w:id="162"/>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63" w:name="_Toc422303954"/>
      <w:r>
        <w:t xml:space="preserve">Examined </w:t>
      </w:r>
      <w:r w:rsidR="003703E9">
        <w:t>Substrates</w:t>
      </w:r>
      <w:bookmarkEnd w:id="163"/>
      <w:r w:rsidR="003703E9">
        <w:t xml:space="preserve"> </w:t>
      </w:r>
    </w:p>
    <w:p w14:paraId="0E850BA0" w14:textId="01AA1B3B" w:rsidR="003703E9" w:rsidRDefault="00BF1A7A" w:rsidP="003703E9">
      <w:r>
        <w:t xml:space="preserve">The </w:t>
      </w:r>
      <w:r w:rsidR="00675757">
        <w:t xml:space="preserve">films will be deposited onto </w:t>
      </w:r>
      <w:r w:rsidR="00CC6EFF">
        <w:t>four</w:t>
      </w:r>
      <w:r w:rsidR="00675757">
        <w:t xml:space="preserve"> different substrates for examination;</w:t>
      </w:r>
      <w:r>
        <w:t xml:space="preserve"> </w:t>
      </w:r>
      <w:r w:rsidR="00CC6EFF">
        <w:t xml:space="preserve">silicon wafer, </w:t>
      </w:r>
      <w:r>
        <w:t>water soluble</w:t>
      </w:r>
      <w:r w:rsidR="00675757">
        <w:t xml:space="preserve"> substrate, </w:t>
      </w:r>
      <w:r w:rsidR="005117E5">
        <w:t xml:space="preserve">BMG substrates, and </w:t>
      </w:r>
      <w:r w:rsidR="00675757">
        <w:t>PCL scaffold substrates</w:t>
      </w:r>
      <w:r w:rsidR="005117E5">
        <w:t>.</w:t>
      </w:r>
    </w:p>
    <w:p w14:paraId="179EEBE1" w14:textId="22B4DD34" w:rsidR="00CC6EFF" w:rsidRDefault="00CC6EFF" w:rsidP="00CC6EFF">
      <w:pPr>
        <w:pStyle w:val="Heading3"/>
      </w:pPr>
      <w:bookmarkStart w:id="164" w:name="_Toc422303955"/>
      <w:r>
        <w:t>Silicon Wafer</w:t>
      </w:r>
      <w:r w:rsidR="007E5D25">
        <w:t xml:space="preserve"> Substrate</w:t>
      </w:r>
      <w:bookmarkEnd w:id="164"/>
    </w:p>
    <w:p w14:paraId="0EDB8C38" w14:textId="0100121C" w:rsidR="00CC6EFF" w:rsidRPr="0093790F" w:rsidRDefault="001F3979" w:rsidP="003703E9">
      <w:r>
        <w:t xml:space="preserve">Films are easily and readily deposed onto silicon wafer with minimal difficult. This substrate allows film properties to be easily examined with minimal influence from the substrate. </w:t>
      </w:r>
      <w:r w:rsidR="00CC6EFF">
        <w:t xml:space="preserve">These substrates can be purchased. </w:t>
      </w:r>
    </w:p>
    <w:p w14:paraId="39905B1B" w14:textId="77777777" w:rsidR="00270D6D" w:rsidRDefault="00BF1A7A" w:rsidP="00270D6D">
      <w:pPr>
        <w:pStyle w:val="Heading3"/>
      </w:pPr>
      <w:bookmarkStart w:id="165" w:name="_Toc422303956"/>
      <w:r>
        <w:t>Water Soluble S</w:t>
      </w:r>
      <w:r w:rsidR="003703E9">
        <w:t>ubstrate</w:t>
      </w:r>
      <w:bookmarkEnd w:id="165"/>
      <w:r w:rsidR="003703E9">
        <w:t xml:space="preserve"> </w:t>
      </w:r>
    </w:p>
    <w:p w14:paraId="3D210879" w14:textId="289244DC"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rsidR="00E914B5">
        <w:t>ossible candidate substrate</w:t>
      </w:r>
      <w:r>
        <w:t xml:space="preserve"> </w:t>
      </w:r>
      <w:r w:rsidR="005117E5">
        <w:t>is</w:t>
      </w:r>
      <w:r>
        <w:t xml:space="preserve"> NaCl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66" w:name="_Toc422303957"/>
      <w:r>
        <w:t>BMG Substrate</w:t>
      </w:r>
      <w:bookmarkEnd w:id="166"/>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67"/>
      <w:r>
        <w:t xml:space="preserve">same methods </w:t>
      </w:r>
      <w:commentRangeEnd w:id="167"/>
      <w:r w:rsidR="0002354E">
        <w:rPr>
          <w:rStyle w:val="CommentReference"/>
        </w:rPr>
        <w:commentReference w:id="167"/>
      </w:r>
      <w:r>
        <w:t xml:space="preserve">used to produce targets. </w:t>
      </w:r>
    </w:p>
    <w:p w14:paraId="3B5197DE" w14:textId="2BE5AFAC" w:rsidR="003703E9" w:rsidRDefault="00AC5969" w:rsidP="00270D6D">
      <w:pPr>
        <w:pStyle w:val="Heading3"/>
      </w:pPr>
      <w:bookmarkStart w:id="168" w:name="_Toc422303958"/>
      <w:r>
        <w:rPr>
          <w:rFonts w:eastAsia="Times New Roman"/>
          <w:lang w:eastAsia="en-AU"/>
        </w:rPr>
        <w:t>Polycaprolactone (PCL)</w:t>
      </w:r>
      <w:r>
        <w:t xml:space="preserve"> Scaffolds</w:t>
      </w:r>
      <w:bookmarkEnd w:id="168"/>
    </w:p>
    <w:p w14:paraId="443BFD89" w14:textId="1B35EC46" w:rsidR="003703E9" w:rsidRDefault="00FB7BA0" w:rsidP="00270D6D">
      <w:r>
        <w:rPr>
          <w:rFonts w:eastAsia="Times New Roman"/>
          <w:lang w:eastAsia="en-AU"/>
        </w:rPr>
        <w:t xml:space="preserve">Depositing films onto </w:t>
      </w:r>
      <w:r w:rsidR="00AC5969">
        <w:rPr>
          <w:rFonts w:eastAsia="Times New Roman"/>
          <w:lang w:eastAsia="en-AU"/>
        </w:rPr>
        <w:t>Polycaprolacton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69" w:name="_Toc422303959"/>
      <w:r>
        <w:t>Film Characterisation</w:t>
      </w:r>
      <w:bookmarkEnd w:id="169"/>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70" w:name="_Toc422303960"/>
      <w:r>
        <w:t>Physical and Chemical Properties</w:t>
      </w:r>
      <w:bookmarkEnd w:id="170"/>
    </w:p>
    <w:p w14:paraId="19B61A85" w14:textId="0E687894" w:rsidR="003703E9" w:rsidRDefault="003703E9" w:rsidP="003703E9">
      <w:r>
        <w:t>The physical and chemical properties of the films will be characterised via a range of techniques; XRD, DSC, FIB-SEM,</w:t>
      </w:r>
      <w:r w:rsidR="00E914B5">
        <w:t xml:space="preserve"> EDS-SEM,</w:t>
      </w:r>
      <w:r>
        <w:t xml:space="preserve"> EPMA, ICP, STEM, ABED, etc. </w:t>
      </w:r>
    </w:p>
    <w:p w14:paraId="7A24282B" w14:textId="77777777" w:rsidR="003703E9" w:rsidRDefault="003703E9" w:rsidP="003703E9">
      <w:pPr>
        <w:pStyle w:val="Heading3"/>
      </w:pPr>
      <w:bookmarkStart w:id="171" w:name="_Toc422303961"/>
      <w:r>
        <w:t>Biocompatibility and Bioabsorption</w:t>
      </w:r>
      <w:bookmarkEnd w:id="171"/>
      <w:r>
        <w:t xml:space="preserve"> </w:t>
      </w:r>
    </w:p>
    <w:p w14:paraId="5826013D" w14:textId="77777777" w:rsidR="003703E9" w:rsidRDefault="003703E9" w:rsidP="003703E9">
      <w:r w:rsidRPr="00B92274">
        <w:t xml:space="preserve">The biocompatibility and </w:t>
      </w:r>
      <w:r>
        <w:t>bio</w:t>
      </w:r>
      <w:r w:rsidRPr="00B92274">
        <w:t xml:space="preserve">absorption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72" w:name="_Toc422303962"/>
      <w:r>
        <w:lastRenderedPageBreak/>
        <w:t>Quality of Deposition</w:t>
      </w:r>
      <w:bookmarkEnd w:id="172"/>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73" w:name="_Toc422303963"/>
      <w:r>
        <w:lastRenderedPageBreak/>
        <w:t>Preliminary Results</w:t>
      </w:r>
      <w:bookmarkEnd w:id="173"/>
    </w:p>
    <w:p w14:paraId="22711F62" w14:textId="537530C0" w:rsidR="004F151E" w:rsidRDefault="004F151E" w:rsidP="00782FC2">
      <w:pPr>
        <w:pStyle w:val="Heading2"/>
      </w:pPr>
      <w:bookmarkStart w:id="174" w:name="_Toc422303964"/>
      <w:commentRangeStart w:id="175"/>
      <w:r>
        <w:t>Experimental Results</w:t>
      </w:r>
      <w:commentRangeEnd w:id="175"/>
      <w:r w:rsidR="004152E7">
        <w:rPr>
          <w:rStyle w:val="CommentReference"/>
          <w:rFonts w:asciiTheme="minorHAnsi" w:eastAsiaTheme="minorEastAsia" w:hAnsiTheme="minorHAnsi" w:cstheme="minorBidi"/>
          <w:b w:val="0"/>
          <w:bCs w:val="0"/>
          <w:smallCaps w:val="0"/>
          <w:color w:val="auto"/>
        </w:rPr>
        <w:commentReference w:id="175"/>
      </w:r>
      <w:bookmarkEnd w:id="174"/>
    </w:p>
    <w:p w14:paraId="45B1D42A" w14:textId="09403705" w:rsidR="00BC4BDE" w:rsidRDefault="00BC4BDE" w:rsidP="00BC4BDE">
      <w:pPr>
        <w:pStyle w:val="Heading3"/>
      </w:pPr>
      <w:bookmarkStart w:id="176" w:name="_Toc422303965"/>
      <w:r>
        <w:t>Casting Challenges</w:t>
      </w:r>
      <w:r w:rsidR="00635559">
        <w:t xml:space="preserve"> and Observations</w:t>
      </w:r>
      <w:bookmarkEnd w:id="176"/>
    </w:p>
    <w:p w14:paraId="60891DF8" w14:textId="77777777" w:rsidR="0077179F"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r w:rsidR="0077179F">
        <w:t xml:space="preserve"> </w:t>
      </w:r>
    </w:p>
    <w:p w14:paraId="6FCDD002" w14:textId="1019D9FD" w:rsidR="00BC4BDE" w:rsidRPr="00BC4BDE" w:rsidRDefault="00A607EF" w:rsidP="00BC4BDE">
      <w:r>
        <w:t>Once the casting size was increased from 3mm thickness to 4mm the</w:t>
      </w:r>
      <w:r w:rsidR="0077179F">
        <w:t xml:space="preserve"> fill problems and thermal cracking were largely mitigated. The</w:t>
      </w:r>
      <w:r>
        <w:t>se</w:t>
      </w:r>
      <w:r w:rsidR="0077179F">
        <w:t xml:space="preserve"> 4mm plates often experience full or near full fills, and </w:t>
      </w:r>
      <w:r>
        <w:t>displayed much</w:t>
      </w:r>
      <w:r w:rsidR="0077179F">
        <w:t xml:space="preserve"> less cracking. The 4mm plates appear to have fewer internal defects as </w:t>
      </w:r>
      <w:r>
        <w:t xml:space="preserve">it </w:t>
      </w:r>
      <w:r w:rsidR="0077179F">
        <w:t>has</w:t>
      </w:r>
      <w:r>
        <w:t xml:space="preserve"> been possible to extract two</w:t>
      </w:r>
      <w:r w:rsidR="0077179F">
        <w:t xml:space="preserve"> nominal targets</w:t>
      </w:r>
      <w:r>
        <w:t xml:space="preserve"> from each plate</w:t>
      </w:r>
      <w:r w:rsidR="0077179F">
        <w:t>, while was difficult to extract</w:t>
      </w:r>
      <w:r>
        <w:t xml:space="preserve"> even one target</w:t>
      </w:r>
      <w:r w:rsidR="0077179F">
        <w:t xml:space="preserve"> from</w:t>
      </w:r>
      <w:r>
        <w:t xml:space="preserve"> the</w:t>
      </w:r>
      <w:r w:rsidR="0077179F">
        <w:t xml:space="preserve"> 3mm plate. </w:t>
      </w:r>
    </w:p>
    <w:p w14:paraId="2B31CB1F" w14:textId="5100E958" w:rsidR="00D5448D" w:rsidRDefault="00D5448D" w:rsidP="00D5448D">
      <w:pPr>
        <w:pStyle w:val="Heading3"/>
      </w:pPr>
      <w:bookmarkStart w:id="177" w:name="_Toc422303966"/>
      <w:r>
        <w:t>DSC Scans</w:t>
      </w:r>
      <w:bookmarkEnd w:id="177"/>
    </w:p>
    <w:p w14:paraId="508F9074" w14:textId="10C9EA54"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w:t>
      </w:r>
      <w:r w:rsidR="004344AB" w:rsidRPr="004344AB">
        <w:t>troughs</w:t>
      </w:r>
      <w:r w:rsidR="00D5448D">
        <w:t>. Scans are performed at heating rate of 20K/min in sealed alumina crucibles under a protective Ar atmosphere.</w:t>
      </w:r>
    </w:p>
    <w:p w14:paraId="352DE4DB" w14:textId="7F984FE7" w:rsidR="004B07D9" w:rsidRDefault="004B07D9" w:rsidP="004B07D9">
      <w:pPr>
        <w:pStyle w:val="Heading3"/>
      </w:pPr>
      <w:bookmarkStart w:id="178" w:name="_Toc422303967"/>
      <w:r>
        <w:t xml:space="preserve">Target </w:t>
      </w:r>
      <w:r w:rsidR="008F0AE4">
        <w:t>Structure</w:t>
      </w:r>
      <w:bookmarkEnd w:id="178"/>
    </w:p>
    <w:p w14:paraId="57F09AC7" w14:textId="2216A1A4"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MgZnCa systems </w:t>
      </w:r>
      <w:r w:rsidR="00B463DA">
        <w:fldChar w:fldCharType="begin"/>
      </w:r>
      <w:r w:rsidR="00625730">
        <w:instrText xml:space="preserve"> ADDIN EN.CITE &lt;EndNote&gt;&lt;Cite&gt;&lt;Author&gt;Gu&lt;/Author&gt;&lt;Year&gt;2010&lt;/Year&gt;&lt;RecNum&gt;122&lt;/RecNum&gt;&lt;DisplayText&gt;[55]&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625730">
        <w:rPr>
          <w:noProof/>
        </w:rPr>
        <w:t>[55]</w:t>
      </w:r>
      <w:r w:rsidR="00B463DA">
        <w:fldChar w:fldCharType="end"/>
      </w:r>
      <w:r w:rsidR="00B463DA">
        <w:t xml:space="preserve">. </w:t>
      </w:r>
    </w:p>
    <w:p w14:paraId="007133AA" w14:textId="6E461330"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MgZnCa alloy </w:t>
      </w:r>
      <w:r>
        <w:fldChar w:fldCharType="begin">
          <w:fldData xml:space="preserve">PEVuZE5vdGU+PENpdGU+PEF1dGhvcj5XYW5nPC9BdXRob3I+PFllYXI+MjAxMjwvWWVhcj48UmVj
TnVtPjI8L1JlY051bT48RGlzcGxheVRleHQ+WzM5LCA0N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625730">
        <w:instrText xml:space="preserve"> ADDIN EN.CITE </w:instrText>
      </w:r>
      <w:r w:rsidR="00625730">
        <w:fldChar w:fldCharType="begin">
          <w:fldData xml:space="preserve">PEVuZE5vdGU+PENpdGU+PEF1dGhvcj5XYW5nPC9BdXRob3I+PFllYXI+MjAxMjwvWWVhcj48UmVj
TnVtPjI8L1JlY051bT48RGlzcGxheVRleHQ+WzM5LCA0N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625730">
        <w:instrText xml:space="preserve"> ADDIN EN.CITE.DATA </w:instrText>
      </w:r>
      <w:r w:rsidR="00625730">
        <w:fldChar w:fldCharType="end"/>
      </w:r>
      <w:r>
        <w:fldChar w:fldCharType="separate"/>
      </w:r>
      <w:r w:rsidR="00625730">
        <w:rPr>
          <w:noProof/>
        </w:rPr>
        <w:t>[39, 46]</w:t>
      </w:r>
      <w:r>
        <w:fldChar w:fldCharType="end"/>
      </w:r>
      <w:r>
        <w:t xml:space="preserve">, although it can </w:t>
      </w:r>
      <w:r w:rsidR="00B463DA">
        <w:t xml:space="preserve">still </w:t>
      </w:r>
      <w:r>
        <w:t xml:space="preserve">be difficult </w:t>
      </w:r>
      <w:r w:rsidRPr="006E05EB">
        <w:fldChar w:fldCharType="begin"/>
      </w:r>
      <w:r w:rsidR="00625730">
        <w:instrText xml:space="preserve"> ADDIN EN.CITE &lt;EndNote&gt;&lt;Cite&gt;&lt;Author&gt;Zhou&lt;/Author&gt;&lt;Year&gt;2013&lt;/Year&gt;&lt;RecNum&gt;37&lt;/RecNum&gt;&lt;DisplayText&gt;[56]&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625730">
        <w:rPr>
          <w:noProof/>
        </w:rPr>
        <w:t>[56]</w:t>
      </w:r>
      <w:r w:rsidRPr="006E05EB">
        <w:fldChar w:fldCharType="end"/>
      </w:r>
      <w:r>
        <w:t>.</w:t>
      </w:r>
      <w:r w:rsidR="00BF4D8A">
        <w:t xml:space="preserve"> </w:t>
      </w:r>
      <w:r w:rsidR="00840E1A">
        <w:t>Fully amorphous MgZnCa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QwLCA0MSwgNDYsIDU1LCA1N108L0Rpc3BsYXlU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</w:fldData>
        </w:fldChar>
      </w:r>
      <w:r w:rsidR="00625730">
        <w:instrText xml:space="preserve"> ADDIN EN.CITE </w:instrText>
      </w:r>
      <w:r w:rsidR="00625730">
        <w:fldChar w:fldCharType="begin">
          <w:fldData xml:space="preserve">PEVuZE5vdGU+PENpdGU+PEF1dGhvcj5DYW88L0F1dGhvcj48WWVhcj4yMDEzPC9ZZWFyPjxSZWNO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</w:fldData>
        </w:fldChar>
      </w:r>
      <w:r w:rsidR="00625730">
        <w:instrText xml:space="preserve"> ADDIN EN.CITE.DATA </w:instrText>
      </w:r>
      <w:r w:rsidR="00625730">
        <w:fldChar w:fldCharType="end"/>
      </w:r>
      <w:r w:rsidR="00680405">
        <w:fldChar w:fldCharType="separate"/>
      </w:r>
      <w:r w:rsidR="00625730">
        <w:rPr>
          <w:noProof/>
        </w:rPr>
        <w:t>[40, 41, 46, 55, 57]</w:t>
      </w:r>
      <w:r w:rsidR="00680405">
        <w:fldChar w:fldCharType="end"/>
      </w:r>
      <w:r w:rsidR="00840E1A">
        <w:t xml:space="preserve">. </w:t>
      </w:r>
    </w:p>
    <w:p w14:paraId="3FA7F055" w14:textId="7883828C"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 only about 3mm </w:t>
      </w:r>
      <w:r>
        <w:fldChar w:fldCharType="begin">
          <w:fldData xml:space="preserve">PEVuZE5vdGU+PENpdGU+PEF1dGhvcj5HdTwvQXV0aG9yPjxZZWFyPjIwMDU8L1llYXI+PFJlY051
bT4xMjg8L1JlY051bT48RGlzcGxheVRleHQ+WzQxLCA1Nl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625730">
        <w:instrText xml:space="preserve"> ADDIN EN.CITE </w:instrText>
      </w:r>
      <w:r w:rsidR="00625730">
        <w:fldChar w:fldCharType="begin">
          <w:fldData xml:space="preserve">PEVuZE5vdGU+PENpdGU+PEF1dGhvcj5HdTwvQXV0aG9yPjxZZWFyPjIwMDU8L1llYXI+PFJlY051
bT4xMjg8L1JlY051bT48RGlzcGxheVRleHQ+WzQxLCA1Nl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625730">
        <w:instrText xml:space="preserve"> ADDIN EN.CITE.DATA </w:instrText>
      </w:r>
      <w:r w:rsidR="00625730">
        <w:fldChar w:fldCharType="end"/>
      </w:r>
      <w:r>
        <w:fldChar w:fldCharType="separate"/>
      </w:r>
      <w:r w:rsidR="00625730">
        <w:rPr>
          <w:noProof/>
        </w:rPr>
        <w:t>[41, 56]</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024BB8">
        <w:t xml:space="preserve">Figure </w:t>
      </w:r>
      <w:r w:rsidR="00024BB8">
        <w:rPr>
          <w:noProof/>
        </w:rPr>
        <w:t>17</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735D4A95" w:rsidR="00724A8B" w:rsidRDefault="00B40474" w:rsidP="008B5393">
      <w:r>
        <w:t>The</w:t>
      </w:r>
      <w:r w:rsidR="00D5448D">
        <w:t xml:space="preserve"> work of</w:t>
      </w:r>
      <w:r w:rsidR="00DF5880">
        <w:t xml:space="preserve"> </w:t>
      </w:r>
      <w:r w:rsidR="00DF5880">
        <w:fldChar w:fldCharType="begin"/>
      </w:r>
      <w:r w:rsidR="00625730">
        <w:instrText xml:space="preserve"> ADDIN EN.CITE &lt;EndNote&gt;&lt;Cite AuthorYear="1"&gt;&lt;Author&gt;Schlüter&lt;/Author&gt;&lt;Year&gt;2012&lt;/Year&gt;&lt;RecNum&gt;95&lt;/RecNum&gt;&lt;DisplayText&gt;Schlüter, et al. [39]&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625730">
        <w:rPr>
          <w:noProof/>
        </w:rPr>
        <w:t>Schlüter, et al. [39]</w:t>
      </w:r>
      <w:r w:rsidR="00DF5880">
        <w:fldChar w:fldCharType="end"/>
      </w:r>
      <w:r w:rsidR="00DF5880">
        <w:t>,</w:t>
      </w:r>
      <w:r w:rsidR="00D5448D">
        <w:t xml:space="preserve"> </w:t>
      </w:r>
      <w:r w:rsidR="008B5393">
        <w:fldChar w:fldCharType="begin"/>
      </w:r>
      <w:r w:rsidR="00625730">
        <w:instrText xml:space="preserve"> ADDIN EN.CITE &lt;EndNote&gt;&lt;Cite AuthorYear="1"&gt;&lt;Author&gt;Zhou&lt;/Author&gt;&lt;Year&gt;2013&lt;/Year&gt;&lt;RecNum&gt;37&lt;/RecNum&gt;&lt;DisplayText&gt;Zhou, et al. [56]&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625730">
        <w:rPr>
          <w:noProof/>
        </w:rPr>
        <w:t>Zhou, et al. [56]</w:t>
      </w:r>
      <w:r w:rsidR="008B5393">
        <w:fldChar w:fldCharType="end"/>
      </w:r>
      <w:r w:rsidR="00DF5880">
        <w:t xml:space="preserve">, and </w:t>
      </w:r>
      <w:r w:rsidR="00013892">
        <w:fldChar w:fldCharType="begin"/>
      </w:r>
      <w:r w:rsidR="00625730">
        <w:instrText xml:space="preserve"> ADDIN EN.CITE &lt;EndNote&gt;&lt;Cite AuthorYear="1"&gt;&lt;Author&gt;Wang&lt;/Author&gt;&lt;Year&gt;2012&lt;/Year&gt;&lt;RecNum&gt;2&lt;/RecNum&gt;&lt;DisplayText&gt;Wang, et al. [46]&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625730">
        <w:rPr>
          <w:noProof/>
        </w:rPr>
        <w:t>Wang, et al. [46]</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72C7EB89" w:rsidR="003C2898" w:rsidRDefault="003C2898" w:rsidP="003C2898">
      <w:pPr>
        <w:pStyle w:val="Caption"/>
      </w:pPr>
      <w:bookmarkStart w:id="179" w:name="_Toc422303990"/>
      <w:r>
        <w:t xml:space="preserve">Figure </w:t>
      </w:r>
      <w:fldSimple w:instr=" SEQ Figure \* ARABIC ">
        <w:r w:rsidR="00024BB8">
          <w:rPr>
            <w:noProof/>
          </w:rPr>
          <w:t>18</w:t>
        </w:r>
      </w:fldSimple>
      <w:r>
        <w:t>: DSC trace of the</w:t>
      </w:r>
      <w:r w:rsidR="00D76027">
        <w:t xml:space="preserve"> 3mm</w:t>
      </w:r>
      <w:r>
        <w:t xml:space="preserv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w:t>
      </w:r>
      <w:r w:rsidR="00E37CBB" w:rsidRPr="00E37CBB">
        <w:t xml:space="preserve">troughs </w:t>
      </w:r>
      <w:r w:rsidR="00BF4D8A">
        <w:t xml:space="preserve">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r w:rsidR="007F0E44">
        <w:t xml:space="preserve">and </w:t>
      </w:r>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79"/>
      <w:r>
        <w:t xml:space="preserve"> </w:t>
      </w:r>
    </w:p>
    <w:p w14:paraId="3367C2F0" w14:textId="55F9C55E" w:rsidR="00EC6B76" w:rsidRDefault="00EC6B76" w:rsidP="00EC6B76">
      <w:r w:rsidRPr="006663AB">
        <w:t xml:space="preserve">However </w:t>
      </w:r>
      <w:r w:rsidRPr="006663AB">
        <w:fldChar w:fldCharType="begin"/>
      </w:r>
      <w:r w:rsidR="00625730">
        <w:instrText xml:space="preserve"> ADDIN EN.CITE &lt;EndNote&gt;&lt;Cite AuthorYear="1"&gt;&lt;Author&gt;Zhou&lt;/Author&gt;&lt;Year&gt;2013&lt;/Year&gt;&lt;RecNum&gt;37&lt;/RecNum&gt;&lt;DisplayText&gt;Zhou, et al. [56]&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625730">
        <w:rPr>
          <w:noProof/>
        </w:rPr>
        <w:t>Zhou, et al. [56]</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08A619E3" w:rsidR="00B97061" w:rsidRDefault="00B97061" w:rsidP="00EC6B76">
      <w:r>
        <w:fldChar w:fldCharType="begin"/>
      </w:r>
      <w:r w:rsidR="00625730">
        <w:instrText xml:space="preserve"> ADDIN EN.CITE &lt;EndNote&gt;&lt;Cite AuthorYear="1"&gt;&lt;Author&gt;Ehrler&lt;/Author&gt;&lt;Year&gt;2008&lt;/Year&gt;&lt;RecNum&gt;144&lt;/RecNum&gt;&lt;DisplayText&gt;Ehrler [58]&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625730">
        <w:rPr>
          <w:noProof/>
        </w:rPr>
        <w:t>Ehrler [58]</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3317AFB5" w:rsidR="007B427F" w:rsidRDefault="008F0AE4" w:rsidP="00EC6B76">
      <w:pPr>
        <w:pStyle w:val="Heading3"/>
      </w:pPr>
      <w:bookmarkStart w:id="180" w:name="_Toc422303968"/>
      <w:r>
        <w:t>Target Composition</w:t>
      </w:r>
      <w:bookmarkEnd w:id="180"/>
    </w:p>
    <w:p w14:paraId="655BBBD6" w14:textId="7AA3D56F" w:rsidR="007B427F" w:rsidRDefault="007B427F" w:rsidP="00EC6B76">
      <w:r>
        <w:t xml:space="preserve">ICP testing found the </w:t>
      </w:r>
      <w:r w:rsidR="008F0AE4">
        <w:t xml:space="preserve">first </w:t>
      </w:r>
      <w:r w:rsidR="00D76027">
        <w:t xml:space="preserve">3mm </w:t>
      </w:r>
      <w:r>
        <w:t xml:space="preserve">target plate only has about </w:t>
      </w:r>
      <w:commentRangeStart w:id="181"/>
      <w:r>
        <w:t>26% Zn. This is a loss of about 13% Zn, or 8 grams of the total 108 grams of alloy cast.</w:t>
      </w:r>
      <w:commentRangeEnd w:id="181"/>
      <w:r>
        <w:rPr>
          <w:rStyle w:val="CommentReference"/>
        </w:rPr>
        <w:commentReference w:id="181"/>
      </w:r>
      <w:r>
        <w:t xml:space="preserve"> This is too much material to attribute to loses, implying the Zn has migrated to riser during cooling. Injection moulding may produce more even cooling and better composition. </w:t>
      </w:r>
    </w:p>
    <w:p w14:paraId="12C390E2" w14:textId="477DEFAC" w:rsidR="008F0AE4" w:rsidRPr="00B97061" w:rsidRDefault="008F0AE4" w:rsidP="00EC6B76">
      <w:r>
        <w:t>EDS</w:t>
      </w:r>
      <w:r w:rsidR="00D76027">
        <w:t xml:space="preserve"> analysis via SEM on the first five</w:t>
      </w:r>
      <w:r>
        <w:t xml:space="preserve"> plates has shown… (</w:t>
      </w:r>
      <w:r w:rsidRPr="008F0AE4">
        <w:rPr>
          <w:highlight w:val="yellow"/>
        </w:rPr>
        <w:t>insert results here</w:t>
      </w:r>
      <w:r>
        <w:t xml:space="preserve">). </w:t>
      </w:r>
    </w:p>
    <w:p w14:paraId="339D5B0A" w14:textId="268853EE" w:rsidR="00A5362D" w:rsidRDefault="00A5362D" w:rsidP="00E306B5">
      <w:r>
        <w:br w:type="page"/>
      </w:r>
    </w:p>
    <w:p w14:paraId="36BA58D0" w14:textId="34974A85" w:rsidR="00333A60" w:rsidRDefault="00333A60" w:rsidP="00F5052B">
      <w:pPr>
        <w:pStyle w:val="Heading1"/>
      </w:pPr>
      <w:bookmarkStart w:id="182" w:name="_Toc386545850"/>
      <w:bookmarkStart w:id="183" w:name="_Toc422303969"/>
      <w:r>
        <w:lastRenderedPageBreak/>
        <w:t>References</w:t>
      </w:r>
      <w:bookmarkEnd w:id="182"/>
      <w:bookmarkEnd w:id="183"/>
    </w:p>
    <w:p w14:paraId="25EDF6A9" w14:textId="77777777" w:rsidR="004E0F86" w:rsidRDefault="004E0F86" w:rsidP="00F5052B"/>
    <w:p w14:paraId="65743E46" w14:textId="77777777" w:rsidR="00625730" w:rsidRPr="00625730" w:rsidRDefault="004E0F86" w:rsidP="00625730">
      <w:pPr>
        <w:pStyle w:val="EndNoteBibliography"/>
        <w:spacing w:after="0"/>
        <w:ind w:left="720" w:hanging="720"/>
      </w:pPr>
      <w:r>
        <w:fldChar w:fldCharType="begin"/>
      </w:r>
      <w:r>
        <w:instrText xml:space="preserve"> ADDIN EN.REFLIST </w:instrText>
      </w:r>
      <w:r>
        <w:fldChar w:fldCharType="separate"/>
      </w:r>
      <w:r w:rsidR="00625730" w:rsidRPr="00625730">
        <w:t>[1]</w:t>
      </w:r>
      <w:r w:rsidR="00625730" w:rsidRPr="00625730">
        <w:tab/>
        <w:t xml:space="preserve">A. L. Greer, Y. Q. Cheng, and E. Ma, "Shear bands in metallic glasses," </w:t>
      </w:r>
      <w:r w:rsidR="00625730" w:rsidRPr="00625730">
        <w:rPr>
          <w:i/>
        </w:rPr>
        <w:t xml:space="preserve">Materials Science and Engineering: R: Reports, </w:t>
      </w:r>
      <w:r w:rsidR="00625730" w:rsidRPr="00625730">
        <w:t>vol. 74, pp. 71-132, 4// 2013.</w:t>
      </w:r>
    </w:p>
    <w:p w14:paraId="063B0827" w14:textId="77777777" w:rsidR="00625730" w:rsidRPr="00625730" w:rsidRDefault="00625730" w:rsidP="00625730">
      <w:pPr>
        <w:pStyle w:val="EndNoteBibliography"/>
        <w:spacing w:after="0"/>
        <w:ind w:left="720" w:hanging="720"/>
      </w:pPr>
      <w:r w:rsidRPr="00625730">
        <w:t>[2]</w:t>
      </w:r>
      <w:r w:rsidRPr="00625730">
        <w:tab/>
        <w:t xml:space="preserve">M. Ediger, C. Angell, and S. R. Nagel, "Supercooled liquids and glasses," </w:t>
      </w:r>
      <w:r w:rsidRPr="00625730">
        <w:rPr>
          <w:i/>
        </w:rPr>
        <w:t xml:space="preserve">The journal of physical chemistry, </w:t>
      </w:r>
      <w:r w:rsidRPr="00625730">
        <w:t>vol. 100, pp. 13200-13212, 1996.</w:t>
      </w:r>
    </w:p>
    <w:p w14:paraId="21E7FC93" w14:textId="77777777" w:rsidR="00625730" w:rsidRPr="00625730" w:rsidRDefault="00625730" w:rsidP="00625730">
      <w:pPr>
        <w:pStyle w:val="EndNoteBibliography"/>
        <w:spacing w:after="0"/>
        <w:ind w:left="720" w:hanging="720"/>
      </w:pPr>
      <w:r w:rsidRPr="00625730">
        <w:t>[3]</w:t>
      </w:r>
      <w:r w:rsidRPr="00625730">
        <w:tab/>
        <w:t xml:space="preserve">K. Ishii and H. Nakayama, "Structural relaxation of vapor-deposited molecular glasses and supercooled liquids," </w:t>
      </w:r>
      <w:r w:rsidRPr="00625730">
        <w:rPr>
          <w:i/>
        </w:rPr>
        <w:t xml:space="preserve">Physical Chemistry Chemical Physics, </w:t>
      </w:r>
      <w:r w:rsidRPr="00625730">
        <w:t>vol. 16, pp. 12073-12092, 2014.</w:t>
      </w:r>
    </w:p>
    <w:p w14:paraId="7FED53FD" w14:textId="77777777" w:rsidR="00625730" w:rsidRPr="00625730" w:rsidRDefault="00625730" w:rsidP="00625730">
      <w:pPr>
        <w:pStyle w:val="EndNoteBibliography"/>
        <w:spacing w:after="0"/>
        <w:ind w:left="720" w:hanging="720"/>
      </w:pPr>
      <w:r w:rsidRPr="00625730">
        <w:t>[4]</w:t>
      </w:r>
      <w:r w:rsidRPr="00625730">
        <w:tab/>
        <w:t>D. P. Aji, A. Hirata, F. Zhu, L. Pan, K. M. Reddy, S. Song</w:t>
      </w:r>
      <w:r w:rsidRPr="00625730">
        <w:rPr>
          <w:i/>
        </w:rPr>
        <w:t>, et al.</w:t>
      </w:r>
      <w:r w:rsidRPr="00625730">
        <w:t xml:space="preserve">, "Ultrastrong and Ultrastable Metallic Glass," </w:t>
      </w:r>
      <w:r w:rsidRPr="00625730">
        <w:rPr>
          <w:i/>
        </w:rPr>
        <w:t xml:space="preserve">arXiv preprint arXiv:1306.1575, </w:t>
      </w:r>
      <w:r w:rsidRPr="00625730">
        <w:t>2013.</w:t>
      </w:r>
    </w:p>
    <w:p w14:paraId="1FE3978B" w14:textId="77777777" w:rsidR="00625730" w:rsidRPr="00625730" w:rsidRDefault="00625730" w:rsidP="00625730">
      <w:pPr>
        <w:pStyle w:val="EndNoteBibliography"/>
        <w:spacing w:after="0"/>
        <w:ind w:left="720" w:hanging="720"/>
      </w:pPr>
      <w:r w:rsidRPr="00625730">
        <w:t>[5]</w:t>
      </w:r>
      <w:r w:rsidRPr="00625730">
        <w:tab/>
        <w:t>W. Klement, R. Willens, and P. Duwez, "Non-crystalline structure in solidified gold–silicon alloys," 1960.</w:t>
      </w:r>
    </w:p>
    <w:p w14:paraId="72EB93E9" w14:textId="77777777" w:rsidR="00625730" w:rsidRPr="00625730" w:rsidRDefault="00625730" w:rsidP="00625730">
      <w:pPr>
        <w:pStyle w:val="EndNoteBibliography"/>
        <w:spacing w:after="0"/>
        <w:ind w:left="720" w:hanging="720"/>
      </w:pPr>
      <w:r w:rsidRPr="00625730">
        <w:t>[6]</w:t>
      </w:r>
      <w:r w:rsidRPr="00625730">
        <w:tab/>
        <w:t xml:space="preserve">A. Inoue, "Stabilization of metallic supercooled liquid and bulk amorphous alloys," </w:t>
      </w:r>
      <w:r w:rsidRPr="00625730">
        <w:rPr>
          <w:i/>
        </w:rPr>
        <w:t xml:space="preserve">Acta Materialia, </w:t>
      </w:r>
      <w:r w:rsidRPr="00625730">
        <w:t>vol. 48, pp. 279-306, 1/1/ 2000.</w:t>
      </w:r>
    </w:p>
    <w:p w14:paraId="746CFE09" w14:textId="77777777" w:rsidR="00625730" w:rsidRPr="00625730" w:rsidRDefault="00625730" w:rsidP="00625730">
      <w:pPr>
        <w:pStyle w:val="EndNoteBibliography"/>
        <w:spacing w:after="0"/>
        <w:ind w:left="720" w:hanging="720"/>
      </w:pPr>
      <w:r w:rsidRPr="00625730">
        <w:t>[7]</w:t>
      </w:r>
      <w:r w:rsidRPr="00625730">
        <w:tab/>
        <w:t xml:space="preserve">M. M. Trexler and N. N. Thadhani, "Mechanical properties of bulk metallic glasses," </w:t>
      </w:r>
      <w:r w:rsidRPr="00625730">
        <w:rPr>
          <w:i/>
        </w:rPr>
        <w:t xml:space="preserve">Progress in Materials Science, </w:t>
      </w:r>
      <w:r w:rsidRPr="00625730">
        <w:t>vol. 55, pp. 759-839, 11// 2010.</w:t>
      </w:r>
    </w:p>
    <w:p w14:paraId="70BF1811" w14:textId="77777777" w:rsidR="00625730" w:rsidRPr="00625730" w:rsidRDefault="00625730" w:rsidP="00625730">
      <w:pPr>
        <w:pStyle w:val="EndNoteBibliography"/>
        <w:spacing w:after="0"/>
        <w:ind w:left="720" w:hanging="720"/>
      </w:pPr>
      <w:r w:rsidRPr="00625730">
        <w:t>[8]</w:t>
      </w:r>
      <w:r w:rsidRPr="00625730">
        <w:tab/>
        <w:t xml:space="preserve">D. Turnbull, "Under what conditions can a glass be formed?," </w:t>
      </w:r>
      <w:r w:rsidRPr="00625730">
        <w:rPr>
          <w:i/>
        </w:rPr>
        <w:t xml:space="preserve">Contemporary Physics, </w:t>
      </w:r>
      <w:r w:rsidRPr="00625730">
        <w:t>vol. 10, pp. 473-488, 1969/09/01 1969.</w:t>
      </w:r>
    </w:p>
    <w:p w14:paraId="40A1768A" w14:textId="77777777" w:rsidR="00625730" w:rsidRPr="00625730" w:rsidRDefault="00625730" w:rsidP="00625730">
      <w:pPr>
        <w:pStyle w:val="EndNoteBibliography"/>
        <w:spacing w:after="0"/>
        <w:ind w:left="720" w:hanging="720"/>
      </w:pPr>
      <w:r w:rsidRPr="00625730">
        <w:t>[9]</w:t>
      </w:r>
      <w:r w:rsidRPr="00625730">
        <w:tab/>
        <w:t xml:space="preserve">J. Schroers, "Processing of Bulk Metallic Glass," </w:t>
      </w:r>
      <w:r w:rsidRPr="00625730">
        <w:rPr>
          <w:i/>
        </w:rPr>
        <w:t xml:space="preserve">Advanced Materials, </w:t>
      </w:r>
      <w:r w:rsidRPr="00625730">
        <w:t>vol. 22, pp. 1566-1597, 2010.</w:t>
      </w:r>
    </w:p>
    <w:p w14:paraId="3BDEF002" w14:textId="77777777" w:rsidR="00625730" w:rsidRPr="00625730" w:rsidRDefault="00625730" w:rsidP="00625730">
      <w:pPr>
        <w:pStyle w:val="EndNoteBibliography"/>
        <w:spacing w:after="0"/>
        <w:ind w:left="720" w:hanging="720"/>
      </w:pPr>
      <w:r w:rsidRPr="00625730">
        <w:t>[10]</w:t>
      </w:r>
      <w:r w:rsidRPr="00625730">
        <w:tab/>
        <w:t>J. P. Chu, J. E. Greene, J. S. C. Jang, J. C. Huang, Y.-L. Shen, P. K. Liaw</w:t>
      </w:r>
      <w:r w:rsidRPr="00625730">
        <w:rPr>
          <w:i/>
        </w:rPr>
        <w:t>, et al.</w:t>
      </w:r>
      <w:r w:rsidRPr="00625730">
        <w:t xml:space="preserve">, "Bendable bulk metallic glass: Effects of a thin, adhesive, strong, and ductile coating," </w:t>
      </w:r>
      <w:r w:rsidRPr="00625730">
        <w:rPr>
          <w:i/>
        </w:rPr>
        <w:t xml:space="preserve">Acta Materialia, </w:t>
      </w:r>
      <w:r w:rsidRPr="00625730">
        <w:t>vol. 60, pp. 3226-3238, 4// 2012.</w:t>
      </w:r>
    </w:p>
    <w:p w14:paraId="7E868AB2" w14:textId="77777777" w:rsidR="00625730" w:rsidRPr="00625730" w:rsidRDefault="00625730" w:rsidP="00625730">
      <w:pPr>
        <w:pStyle w:val="EndNoteBibliography"/>
        <w:spacing w:after="0"/>
        <w:ind w:left="720" w:hanging="720"/>
      </w:pPr>
      <w:r w:rsidRPr="00625730">
        <w:t>[11]</w:t>
      </w:r>
      <w:r w:rsidRPr="00625730">
        <w:tab/>
        <w:t>F. X. Liu, F. Q. Yang, Y. F. Gao, W. H. Jiang, Y. F. Guan, P. D. Rack</w:t>
      </w:r>
      <w:r w:rsidRPr="00625730">
        <w:rPr>
          <w:i/>
        </w:rPr>
        <w:t>, et al.</w:t>
      </w:r>
      <w:r w:rsidRPr="00625730">
        <w:t xml:space="preserve">, "Micro-scratch study of a magnetron-sputtered Zr-based metallic-glass film," </w:t>
      </w:r>
      <w:r w:rsidRPr="00625730">
        <w:rPr>
          <w:i/>
        </w:rPr>
        <w:t xml:space="preserve">Surface and Coatings Technology, </w:t>
      </w:r>
      <w:r w:rsidRPr="00625730">
        <w:t>vol. 203, pp. 3480-3484, 8/15/ 2009.</w:t>
      </w:r>
    </w:p>
    <w:p w14:paraId="79B5CEB4" w14:textId="77777777" w:rsidR="00625730" w:rsidRPr="00625730" w:rsidRDefault="00625730" w:rsidP="00625730">
      <w:pPr>
        <w:pStyle w:val="EndNoteBibliography"/>
        <w:spacing w:after="0"/>
        <w:ind w:left="720" w:hanging="720"/>
      </w:pPr>
      <w:r w:rsidRPr="00625730">
        <w:t>[12]</w:t>
      </w:r>
      <w:r w:rsidRPr="00625730">
        <w:tab/>
        <w:t xml:space="preserve">B. Prakash, "Abrasive wear behaviour of Fe, Co and Ni based metallic glasses," </w:t>
      </w:r>
      <w:r w:rsidRPr="00625730">
        <w:rPr>
          <w:i/>
        </w:rPr>
        <w:t xml:space="preserve">Wear, </w:t>
      </w:r>
      <w:r w:rsidRPr="00625730">
        <w:t>vol. 258, pp. 217-224, 1// 2005.</w:t>
      </w:r>
    </w:p>
    <w:p w14:paraId="649420D3" w14:textId="77777777" w:rsidR="00625730" w:rsidRPr="00625730" w:rsidRDefault="00625730" w:rsidP="00625730">
      <w:pPr>
        <w:pStyle w:val="EndNoteBibliography"/>
        <w:spacing w:after="0"/>
        <w:ind w:left="720" w:hanging="720"/>
      </w:pPr>
      <w:r w:rsidRPr="00625730">
        <w:t>[13]</w:t>
      </w:r>
      <w:r w:rsidRPr="00625730">
        <w:tab/>
        <w:t xml:space="preserve">C. L. Chiang, J. P. Chu, F. X. Liu, P. K. Liaw, and R. A. Buchanan, "A 200nm thick glass-forming metallic film for fatigue-property enhancements," </w:t>
      </w:r>
      <w:r w:rsidRPr="00625730">
        <w:rPr>
          <w:i/>
        </w:rPr>
        <w:t xml:space="preserve">Applied Physics Letters, </w:t>
      </w:r>
      <w:r w:rsidRPr="00625730">
        <w:t>vol. 88, pp. -, 2006.</w:t>
      </w:r>
    </w:p>
    <w:p w14:paraId="4D626DA1" w14:textId="77777777" w:rsidR="00625730" w:rsidRPr="00625730" w:rsidRDefault="00625730" w:rsidP="00625730">
      <w:pPr>
        <w:pStyle w:val="EndNoteBibliography"/>
        <w:spacing w:after="0"/>
        <w:ind w:left="720" w:hanging="720"/>
      </w:pPr>
      <w:r w:rsidRPr="00625730">
        <w:t>[14]</w:t>
      </w:r>
      <w:r w:rsidRPr="00625730">
        <w:tab/>
        <w:t xml:space="preserve">J. P. Chu, C. M. Lee, R. T. Huang, and P. K. Liaw, "Zr-based glass-forming film for fatigue-property improvements of 316L stainless steel: Annealing effects," </w:t>
      </w:r>
      <w:r w:rsidRPr="00625730">
        <w:rPr>
          <w:i/>
        </w:rPr>
        <w:t xml:space="preserve">Surface and Coatings Technology, </w:t>
      </w:r>
      <w:r w:rsidRPr="00625730">
        <w:t>vol. 205, pp. 4030-4034, 5/15/ 2011.</w:t>
      </w:r>
    </w:p>
    <w:p w14:paraId="57D121F2" w14:textId="77777777" w:rsidR="00625730" w:rsidRPr="00625730" w:rsidRDefault="00625730" w:rsidP="00625730">
      <w:pPr>
        <w:pStyle w:val="EndNoteBibliography"/>
        <w:spacing w:after="0"/>
        <w:ind w:left="720" w:hanging="720"/>
      </w:pPr>
      <w:r w:rsidRPr="00625730">
        <w:t>[15]</w:t>
      </w:r>
      <w:r w:rsidRPr="00625730">
        <w:tab/>
        <w:t xml:space="preserve">C. W. Chu, J. S. C. Jang, S. M. Chiu, and J. P. Chu, "Study of the characteristics and corrosion behavior for the Zr-based metallic glass thin film fabricated by pulse magnetron sputtering process," </w:t>
      </w:r>
      <w:r w:rsidRPr="00625730">
        <w:rPr>
          <w:i/>
        </w:rPr>
        <w:t xml:space="preserve">Thin Solid Films, </w:t>
      </w:r>
      <w:r w:rsidRPr="00625730">
        <w:t>vol. 517, pp. 4930-4933, 7/1/ 2009.</w:t>
      </w:r>
    </w:p>
    <w:p w14:paraId="3E31F2FC" w14:textId="77777777" w:rsidR="00625730" w:rsidRPr="00625730" w:rsidRDefault="00625730" w:rsidP="00625730">
      <w:pPr>
        <w:pStyle w:val="EndNoteBibliography"/>
        <w:spacing w:after="0"/>
        <w:ind w:left="720" w:hanging="720"/>
      </w:pPr>
      <w:r w:rsidRPr="00625730">
        <w:t>[16]</w:t>
      </w:r>
      <w:r w:rsidRPr="00625730">
        <w:tab/>
        <w:t>P. H. Tsai, Y. Z. Lin, J. B. Li, S. R. Jian, J. S. C. Jang, C. Li</w:t>
      </w:r>
      <w:r w:rsidRPr="00625730">
        <w:rPr>
          <w:i/>
        </w:rPr>
        <w:t>, et al.</w:t>
      </w:r>
      <w:r w:rsidRPr="00625730">
        <w:t xml:space="preserve">, "Sharpness improvement of surgical blade by means of ZrCuAlAgSi metallic glass and metallic glass thin film coating," </w:t>
      </w:r>
      <w:r w:rsidRPr="00625730">
        <w:rPr>
          <w:i/>
        </w:rPr>
        <w:t xml:space="preserve">Intermetallics, </w:t>
      </w:r>
      <w:r w:rsidRPr="00625730">
        <w:t>vol. 31, pp. 127-131, 12// 2012.</w:t>
      </w:r>
    </w:p>
    <w:p w14:paraId="0CB92175" w14:textId="77777777" w:rsidR="00625730" w:rsidRPr="00625730" w:rsidRDefault="00625730" w:rsidP="00625730">
      <w:pPr>
        <w:pStyle w:val="EndNoteBibliography"/>
        <w:spacing w:after="0"/>
        <w:ind w:left="720" w:hanging="720"/>
      </w:pPr>
      <w:r w:rsidRPr="00625730">
        <w:t>[17]</w:t>
      </w:r>
      <w:r w:rsidRPr="00625730">
        <w:tab/>
        <w:t>J. P. Chu, J. S. C. Jang, J. C. Huang, H. S. Chou, Y. Yang, J. C. Ye</w:t>
      </w:r>
      <w:r w:rsidRPr="00625730">
        <w:rPr>
          <w:i/>
        </w:rPr>
        <w:t>, et al.</w:t>
      </w:r>
      <w:r w:rsidRPr="00625730">
        <w:t xml:space="preserve">, "Thin film metallic glasses: Unique properties and potential applications," </w:t>
      </w:r>
      <w:r w:rsidRPr="00625730">
        <w:rPr>
          <w:i/>
        </w:rPr>
        <w:t xml:space="preserve">Thin Solid Films, </w:t>
      </w:r>
      <w:r w:rsidRPr="00625730">
        <w:t>vol. 520, pp. 5097-5122, 6/1/ 2012.</w:t>
      </w:r>
    </w:p>
    <w:p w14:paraId="0D55A81E" w14:textId="77777777" w:rsidR="00625730" w:rsidRPr="00625730" w:rsidRDefault="00625730" w:rsidP="00625730">
      <w:pPr>
        <w:pStyle w:val="EndNoteBibliography"/>
        <w:spacing w:after="0"/>
        <w:ind w:left="720" w:hanging="720"/>
      </w:pPr>
      <w:r w:rsidRPr="00625730">
        <w:t>[18]</w:t>
      </w:r>
      <w:r w:rsidRPr="00625730">
        <w:tab/>
        <w:t xml:space="preserve">H. U. Krebs and O. Bremert, "Pulsed laser deposition of thin metallic alloys," </w:t>
      </w:r>
      <w:r w:rsidRPr="00625730">
        <w:rPr>
          <w:i/>
        </w:rPr>
        <w:t xml:space="preserve">Applied Physics Letters, </w:t>
      </w:r>
      <w:r w:rsidRPr="00625730">
        <w:t>vol. 62, pp. 2341-2343, 1993.</w:t>
      </w:r>
    </w:p>
    <w:p w14:paraId="132D0111" w14:textId="77777777" w:rsidR="00625730" w:rsidRPr="00625730" w:rsidRDefault="00625730" w:rsidP="00625730">
      <w:pPr>
        <w:pStyle w:val="EndNoteBibliography"/>
        <w:spacing w:after="0"/>
        <w:ind w:left="720" w:hanging="720"/>
      </w:pPr>
      <w:r w:rsidRPr="00625730">
        <w:t>[19]</w:t>
      </w:r>
      <w:r w:rsidRPr="00625730">
        <w:tab/>
        <w:t>D. Dijkkamp, T. Venkatesan, X. Wu, S. Shaheen, N. Jisrawi, Y. Min‐Lee</w:t>
      </w:r>
      <w:r w:rsidRPr="00625730">
        <w:rPr>
          <w:i/>
        </w:rPr>
        <w:t>, et al.</w:t>
      </w:r>
      <w:r w:rsidRPr="00625730">
        <w:t xml:space="preserve">, "Preparation of Y‐Ba‐Cu oxide superconductor thin films using pulsed laser evaporation from high Tc bulk material," </w:t>
      </w:r>
      <w:r w:rsidRPr="00625730">
        <w:rPr>
          <w:i/>
        </w:rPr>
        <w:t xml:space="preserve">Applied Physics Letters, </w:t>
      </w:r>
      <w:r w:rsidRPr="00625730">
        <w:t>vol. 51, pp. 619-621, 1987.</w:t>
      </w:r>
    </w:p>
    <w:p w14:paraId="19F17406" w14:textId="77777777" w:rsidR="00625730" w:rsidRPr="00625730" w:rsidRDefault="00625730" w:rsidP="00625730">
      <w:pPr>
        <w:pStyle w:val="EndNoteBibliography"/>
        <w:spacing w:after="0"/>
        <w:ind w:left="720" w:hanging="720"/>
      </w:pPr>
      <w:r w:rsidRPr="00625730">
        <w:t>[20]</w:t>
      </w:r>
      <w:r w:rsidRPr="00625730">
        <w:tab/>
        <w:t xml:space="preserve">J. Heitz, X. Wang, P. Schwab, D. Bäuerle, and L. Schultz, "KrF laser‐induced ablation and patterning of Y–Ba–Cu–O films," </w:t>
      </w:r>
      <w:r w:rsidRPr="00625730">
        <w:rPr>
          <w:i/>
        </w:rPr>
        <w:t xml:space="preserve">Journal of Applied Physics, </w:t>
      </w:r>
      <w:r w:rsidRPr="00625730">
        <w:t>vol. 68, pp. 2512-2514, 1990.</w:t>
      </w:r>
    </w:p>
    <w:p w14:paraId="22A854D3" w14:textId="77777777" w:rsidR="00625730" w:rsidRPr="00625730" w:rsidRDefault="00625730" w:rsidP="00625730">
      <w:pPr>
        <w:pStyle w:val="EndNoteBibliography"/>
        <w:spacing w:after="0"/>
        <w:ind w:left="720" w:hanging="720"/>
      </w:pPr>
      <w:r w:rsidRPr="00625730">
        <w:lastRenderedPageBreak/>
        <w:t>[21]</w:t>
      </w:r>
      <w:r w:rsidRPr="00625730">
        <w:tab/>
        <w:t>J. D. Cao, "Processing and properties of biocompatible metallic glasses," M. Ferry and K. Laws, Eds., ed: Thesis (Ph.D) - University of New South Wales - Australia, 2013.</w:t>
      </w:r>
    </w:p>
    <w:p w14:paraId="6DB490BA" w14:textId="77777777" w:rsidR="00625730" w:rsidRPr="00625730" w:rsidRDefault="00625730" w:rsidP="00625730">
      <w:pPr>
        <w:pStyle w:val="EndNoteBibliography"/>
        <w:spacing w:after="0"/>
        <w:ind w:left="720" w:hanging="720"/>
      </w:pPr>
      <w:r w:rsidRPr="00625730">
        <w:t>[22]</w:t>
      </w:r>
      <w:r w:rsidRPr="00625730">
        <w:tab/>
        <w:t xml:space="preserve">T. E. Brown, T. L. Brown, H. E. H. LeMay, B. E. Bursten, C. Murphy, and P. Woodward, </w:t>
      </w:r>
      <w:r w:rsidRPr="00625730">
        <w:rPr>
          <w:i/>
        </w:rPr>
        <w:t>Chemistry: The Central Science</w:t>
      </w:r>
      <w:r w:rsidRPr="00625730">
        <w:t>: Pearson Education, 2014.</w:t>
      </w:r>
    </w:p>
    <w:p w14:paraId="2E2332F6" w14:textId="77777777" w:rsidR="00625730" w:rsidRPr="00625730" w:rsidRDefault="00625730" w:rsidP="00625730">
      <w:pPr>
        <w:pStyle w:val="EndNoteBibliography"/>
        <w:spacing w:after="0"/>
        <w:ind w:left="720" w:hanging="720"/>
      </w:pPr>
      <w:r w:rsidRPr="00625730">
        <w:t>[23]</w:t>
      </w:r>
      <w:r w:rsidRPr="00625730">
        <w:tab/>
        <w:t>Y. H. Liu, T. Fujita, A. Hirata, S. Li, H. W. Liu, W. Zhang</w:t>
      </w:r>
      <w:r w:rsidRPr="00625730">
        <w:rPr>
          <w:i/>
        </w:rPr>
        <w:t>, et al.</w:t>
      </w:r>
      <w:r w:rsidRPr="00625730">
        <w:t xml:space="preserve">, "Deposition of multicomponent metallic glass films by single-target magnetron sputtering," </w:t>
      </w:r>
      <w:r w:rsidRPr="00625730">
        <w:rPr>
          <w:i/>
        </w:rPr>
        <w:t xml:space="preserve">Intermetallics, </w:t>
      </w:r>
      <w:r w:rsidRPr="00625730">
        <w:t>vol. 21, pp. 105-114, 2// 2012.</w:t>
      </w:r>
    </w:p>
    <w:p w14:paraId="495C4FA4" w14:textId="77777777" w:rsidR="00625730" w:rsidRPr="00625730" w:rsidRDefault="00625730" w:rsidP="00625730">
      <w:pPr>
        <w:pStyle w:val="EndNoteBibliography"/>
        <w:spacing w:after="0"/>
        <w:ind w:left="720" w:hanging="720"/>
      </w:pPr>
      <w:r w:rsidRPr="00625730">
        <w:t>[24]</w:t>
      </w:r>
      <w:r w:rsidRPr="00625730">
        <w:tab/>
        <w:t xml:space="preserve">K. Kondoh, K. Kawabata, T. Serikawa, and H. Kimura, "Structural Characteristics and Crystallization of Metallic Glass Sputtered Films by Using Zr System Target," </w:t>
      </w:r>
      <w:r w:rsidRPr="00625730">
        <w:rPr>
          <w:i/>
        </w:rPr>
        <w:t xml:space="preserve">Advances in Materials Science and Engineering, </w:t>
      </w:r>
      <w:r w:rsidRPr="00625730">
        <w:t>vol. 2008, 2008.</w:t>
      </w:r>
    </w:p>
    <w:p w14:paraId="4344B6B0" w14:textId="77777777" w:rsidR="00625730" w:rsidRPr="00625730" w:rsidRDefault="00625730" w:rsidP="00625730">
      <w:pPr>
        <w:pStyle w:val="EndNoteBibliography"/>
        <w:spacing w:after="0"/>
        <w:ind w:left="720" w:hanging="720"/>
      </w:pPr>
      <w:r w:rsidRPr="00625730">
        <w:t>[25]</w:t>
      </w:r>
      <w:r w:rsidRPr="00625730">
        <w:tab/>
        <w:t>Y. P. Deng, Y. F. Guan, J. D. Fowlkes, S. Q. Wen, F. X. Liu, G. M. Pharr</w:t>
      </w:r>
      <w:r w:rsidRPr="00625730">
        <w:rPr>
          <w:i/>
        </w:rPr>
        <w:t>, et al.</w:t>
      </w:r>
      <w:r w:rsidRPr="00625730">
        <w:t xml:space="preserve">, "A combinatorial thin film sputtering approach for synthesizing and characterizing ternary ZrCuAl metallic glasses," </w:t>
      </w:r>
      <w:r w:rsidRPr="00625730">
        <w:rPr>
          <w:i/>
        </w:rPr>
        <w:t xml:space="preserve">Intermetallics, </w:t>
      </w:r>
      <w:r w:rsidRPr="00625730">
        <w:t>vol. 15, pp. 1208-1216, 9// 2007.</w:t>
      </w:r>
    </w:p>
    <w:p w14:paraId="2267857D" w14:textId="77777777" w:rsidR="00625730" w:rsidRPr="00625730" w:rsidRDefault="00625730" w:rsidP="00625730">
      <w:pPr>
        <w:pStyle w:val="EndNoteBibliography"/>
        <w:spacing w:after="0"/>
        <w:ind w:left="720" w:hanging="720"/>
      </w:pPr>
      <w:r w:rsidRPr="00625730">
        <w:t>[26]</w:t>
      </w:r>
      <w:r w:rsidRPr="00625730">
        <w:tab/>
        <w:t>J. Qin, X. Yong, Z. Xin-Yu, L. Gong, L. Li-Xin, X. Zhe</w:t>
      </w:r>
      <w:r w:rsidRPr="00625730">
        <w:rPr>
          <w:i/>
        </w:rPr>
        <w:t>, et al.</w:t>
      </w:r>
      <w:r w:rsidRPr="00625730">
        <w:t xml:space="preserve">, "Zr-Cu amorphous films prepared by magnetron co-sputtering deposition of pure Zr and Cu," </w:t>
      </w:r>
      <w:r w:rsidRPr="00625730">
        <w:rPr>
          <w:i/>
        </w:rPr>
        <w:t xml:space="preserve">Chinese Physics Letters, </w:t>
      </w:r>
      <w:r w:rsidRPr="00625730">
        <w:t>vol. 26, p. 086109, 2009.</w:t>
      </w:r>
    </w:p>
    <w:p w14:paraId="6203C4EE" w14:textId="77777777" w:rsidR="00625730" w:rsidRPr="00625730" w:rsidRDefault="00625730" w:rsidP="00625730">
      <w:pPr>
        <w:pStyle w:val="EndNoteBibliography"/>
        <w:spacing w:after="0"/>
        <w:ind w:left="720" w:hanging="720"/>
      </w:pPr>
      <w:r w:rsidRPr="00625730">
        <w:t>[27]</w:t>
      </w:r>
      <w:r w:rsidRPr="00625730">
        <w:tab/>
        <w:t>M. Apreutesei, P. Steyer, L. Joly-Pottuz, A. Billard, J. Qiao, S. Cardinal</w:t>
      </w:r>
      <w:r w:rsidRPr="00625730">
        <w:rPr>
          <w:i/>
        </w:rPr>
        <w:t>, et al.</w:t>
      </w:r>
      <w:r w:rsidRPr="00625730">
        <w:t xml:space="preserve">, "Microstructural, thermal and mechanical behavior of co-sputtered binary Zr–Cu thin film metallic glasses," </w:t>
      </w:r>
      <w:r w:rsidRPr="00625730">
        <w:rPr>
          <w:i/>
        </w:rPr>
        <w:t xml:space="preserve">Thin Solid Films, </w:t>
      </w:r>
      <w:r w:rsidRPr="00625730">
        <w:t>vol. 561, pp. 53-59, 6/30/ 2014.</w:t>
      </w:r>
    </w:p>
    <w:p w14:paraId="459F2BC9" w14:textId="77777777" w:rsidR="00625730" w:rsidRPr="00625730" w:rsidRDefault="00625730" w:rsidP="00625730">
      <w:pPr>
        <w:pStyle w:val="EndNoteBibliography"/>
        <w:spacing w:after="0"/>
        <w:ind w:left="720" w:hanging="720"/>
      </w:pPr>
      <w:r w:rsidRPr="00625730">
        <w:t>[28]</w:t>
      </w:r>
      <w:r w:rsidRPr="00625730">
        <w:tab/>
        <w:t>S. F. Swallen, K. L. Kearns, M. K. Mapes, Y. S. Kim, R. J. McMahon, M. D. Ediger</w:t>
      </w:r>
      <w:r w:rsidRPr="00625730">
        <w:rPr>
          <w:i/>
        </w:rPr>
        <w:t>, et al.</w:t>
      </w:r>
      <w:r w:rsidRPr="00625730">
        <w:t xml:space="preserve">, "Organic glasses with exceptional thermodynamic and kinetic stability," </w:t>
      </w:r>
      <w:r w:rsidRPr="00625730">
        <w:rPr>
          <w:i/>
        </w:rPr>
        <w:t xml:space="preserve">Science, </w:t>
      </w:r>
      <w:r w:rsidRPr="00625730">
        <w:t>vol. 315, pp. 353-356, 2007.</w:t>
      </w:r>
    </w:p>
    <w:p w14:paraId="03626ED3" w14:textId="77777777" w:rsidR="00625730" w:rsidRPr="00625730" w:rsidRDefault="00625730" w:rsidP="00625730">
      <w:pPr>
        <w:pStyle w:val="EndNoteBibliography"/>
        <w:spacing w:after="0"/>
        <w:ind w:left="720" w:hanging="720"/>
      </w:pPr>
      <w:r w:rsidRPr="00625730">
        <w:t>[29]</w:t>
      </w:r>
      <w:r w:rsidRPr="00625730">
        <w:tab/>
        <w:t xml:space="preserve">K. Dawson, L. Zhu, L. A. Kopff, R. J. McMahon, L. Yu, and M. Ediger, "Highly stable vapor-deposited glasses of four tris-naphthylbenzene isomers," </w:t>
      </w:r>
      <w:r w:rsidRPr="00625730">
        <w:rPr>
          <w:i/>
        </w:rPr>
        <w:t xml:space="preserve">The Journal of Physical Chemistry Letters, </w:t>
      </w:r>
      <w:r w:rsidRPr="00625730">
        <w:t>vol. 2, pp. 2683-2687, 2011.</w:t>
      </w:r>
    </w:p>
    <w:p w14:paraId="46FB21EA" w14:textId="77777777" w:rsidR="00625730" w:rsidRPr="00625730" w:rsidRDefault="00625730" w:rsidP="00625730">
      <w:pPr>
        <w:pStyle w:val="EndNoteBibliography"/>
        <w:spacing w:after="0"/>
        <w:ind w:left="720" w:hanging="720"/>
      </w:pPr>
      <w:r w:rsidRPr="00625730">
        <w:t>[30]</w:t>
      </w:r>
      <w:r w:rsidRPr="00625730">
        <w:tab/>
        <w:t xml:space="preserve">H.-B. Yu, Y. Luo, and K. Samwer, "Ultrastable Metallic Glass," </w:t>
      </w:r>
      <w:r w:rsidRPr="00625730">
        <w:rPr>
          <w:i/>
        </w:rPr>
        <w:t xml:space="preserve">Advanced Materials, </w:t>
      </w:r>
      <w:r w:rsidRPr="00625730">
        <w:t>vol. 25, pp. 5904-5908, 2013.</w:t>
      </w:r>
    </w:p>
    <w:p w14:paraId="59F80036" w14:textId="77777777" w:rsidR="00625730" w:rsidRPr="00625730" w:rsidRDefault="00625730" w:rsidP="00625730">
      <w:pPr>
        <w:pStyle w:val="EndNoteBibliography"/>
        <w:spacing w:after="0"/>
        <w:ind w:left="720" w:hanging="720"/>
      </w:pPr>
      <w:r w:rsidRPr="00625730">
        <w:t>[31]</w:t>
      </w:r>
      <w:r w:rsidRPr="00625730">
        <w:tab/>
        <w:t>J. Q. Wang, N. Chen, P. Liu, Z. Wang, D. V. Louzguine-Luzgin, M. W. Chen</w:t>
      </w:r>
      <w:r w:rsidRPr="00625730">
        <w:rPr>
          <w:i/>
        </w:rPr>
        <w:t>, et al.</w:t>
      </w:r>
      <w:r w:rsidRPr="00625730">
        <w:t xml:space="preserve">, "The ultrastable kinetic behavior of an Au-based nanoglass," </w:t>
      </w:r>
      <w:r w:rsidRPr="00625730">
        <w:rPr>
          <w:i/>
        </w:rPr>
        <w:t xml:space="preserve">Acta Materialia, </w:t>
      </w:r>
      <w:r w:rsidRPr="00625730">
        <w:t>vol. 79, pp. 30-36, 10/15/ 2014.</w:t>
      </w:r>
    </w:p>
    <w:p w14:paraId="0C924F8D" w14:textId="77777777" w:rsidR="00625730" w:rsidRPr="00625730" w:rsidRDefault="00625730" w:rsidP="00625730">
      <w:pPr>
        <w:pStyle w:val="EndNoteBibliography"/>
        <w:spacing w:after="0"/>
        <w:ind w:left="720" w:hanging="720"/>
      </w:pPr>
      <w:r w:rsidRPr="00625730">
        <w:t>[32]</w:t>
      </w:r>
      <w:r w:rsidRPr="00625730">
        <w:tab/>
        <w:t xml:space="preserve">H. Nakayama, K. Omori, K. Ino-u-e, and K. Ishii, "Molar Volumes of Ethylcyclohexane and Butyronitrile Glasses Resulting from Vapor Deposition: Dependence on Deposition Temperature and Comparison to Alkylbenzenes," </w:t>
      </w:r>
      <w:r w:rsidRPr="00625730">
        <w:rPr>
          <w:i/>
        </w:rPr>
        <w:t xml:space="preserve">The Journal of Physical Chemistry B, </w:t>
      </w:r>
      <w:r w:rsidRPr="00625730">
        <w:t>vol. 117, pp. 10311-10319, 2013/09/05 2013.</w:t>
      </w:r>
    </w:p>
    <w:p w14:paraId="7B3BEA6F" w14:textId="77777777" w:rsidR="00625730" w:rsidRPr="00625730" w:rsidRDefault="00625730" w:rsidP="00625730">
      <w:pPr>
        <w:pStyle w:val="EndNoteBibliography"/>
        <w:spacing w:after="0"/>
        <w:ind w:left="720" w:hanging="720"/>
      </w:pPr>
      <w:r w:rsidRPr="00625730">
        <w:t>[33]</w:t>
      </w:r>
      <w:r w:rsidRPr="00625730">
        <w:tab/>
        <w:t xml:space="preserve">K. J. Dawson, L. Zhu, L. Yu, and M. Ediger, "Anisotropic structure and transformation kinetics of vapor-deposited indomethacin glasses," </w:t>
      </w:r>
      <w:r w:rsidRPr="00625730">
        <w:rPr>
          <w:i/>
        </w:rPr>
        <w:t xml:space="preserve">The Journal of Physical Chemistry B, </w:t>
      </w:r>
      <w:r w:rsidRPr="00625730">
        <w:t>vol. 115, pp. 455-463, 2010.</w:t>
      </w:r>
    </w:p>
    <w:p w14:paraId="3CC1B7C6" w14:textId="77777777" w:rsidR="00625730" w:rsidRPr="00625730" w:rsidRDefault="00625730" w:rsidP="00625730">
      <w:pPr>
        <w:pStyle w:val="EndNoteBibliography"/>
        <w:spacing w:after="0"/>
        <w:ind w:left="720" w:hanging="720"/>
      </w:pPr>
      <w:r w:rsidRPr="00625730">
        <w:t>[34]</w:t>
      </w:r>
      <w:r w:rsidRPr="00625730">
        <w:tab/>
        <w:t xml:space="preserve">K. L. Kearns, S. F. Swallen, M. Ediger, T. Wu, Y. Sun, and L. Yu, "Hiking down the energy landscape: Progress toward the Kauzmann temperature via vapor deposition," </w:t>
      </w:r>
      <w:r w:rsidRPr="00625730">
        <w:rPr>
          <w:i/>
        </w:rPr>
        <w:t xml:space="preserve">The Journal of Physical Chemistry B, </w:t>
      </w:r>
      <w:r w:rsidRPr="00625730">
        <w:t>vol. 112, pp. 4934-4942, 2008.</w:t>
      </w:r>
    </w:p>
    <w:p w14:paraId="60B3F5D1" w14:textId="77777777" w:rsidR="00625730" w:rsidRPr="00625730" w:rsidRDefault="00625730" w:rsidP="00625730">
      <w:pPr>
        <w:pStyle w:val="EndNoteBibliography"/>
        <w:spacing w:after="0"/>
        <w:ind w:left="720" w:hanging="720"/>
      </w:pPr>
      <w:r w:rsidRPr="00625730">
        <w:t>[35]</w:t>
      </w:r>
      <w:r w:rsidRPr="00625730">
        <w:tab/>
        <w:t>Y. Guo, A. Morozov, D. Schneider, J. W. Chung, C. Zhang, M. Waldmann</w:t>
      </w:r>
      <w:r w:rsidRPr="00625730">
        <w:rPr>
          <w:i/>
        </w:rPr>
        <w:t>, et al.</w:t>
      </w:r>
      <w:r w:rsidRPr="00625730">
        <w:t xml:space="preserve">, "Ultrastable nanostructured polymer glasses," </w:t>
      </w:r>
      <w:r w:rsidRPr="00625730">
        <w:rPr>
          <w:i/>
        </w:rPr>
        <w:t xml:space="preserve">Nature materials, </w:t>
      </w:r>
      <w:r w:rsidRPr="00625730">
        <w:t>vol. 11, pp. 337-343, 2012.</w:t>
      </w:r>
    </w:p>
    <w:p w14:paraId="21E01209" w14:textId="77777777" w:rsidR="00625730" w:rsidRPr="00625730" w:rsidRDefault="00625730" w:rsidP="00625730">
      <w:pPr>
        <w:pStyle w:val="EndNoteBibliography"/>
        <w:spacing w:after="0"/>
        <w:ind w:left="720" w:hanging="720"/>
      </w:pPr>
      <w:r w:rsidRPr="00625730">
        <w:t>[36]</w:t>
      </w:r>
      <w:r w:rsidRPr="00625730">
        <w:tab/>
        <w:t xml:space="preserve">J. E. Shelby, </w:t>
      </w:r>
      <w:r w:rsidRPr="00625730">
        <w:rPr>
          <w:i/>
        </w:rPr>
        <w:t>Introduction to Glass Science and Technology</w:t>
      </w:r>
      <w:r w:rsidRPr="00625730">
        <w:t>: Royal Society of Chemistry, 2005.</w:t>
      </w:r>
    </w:p>
    <w:p w14:paraId="3A2AE97F" w14:textId="77777777" w:rsidR="00625730" w:rsidRPr="00625730" w:rsidRDefault="00625730" w:rsidP="00625730">
      <w:pPr>
        <w:pStyle w:val="EndNoteBibliography"/>
        <w:spacing w:after="0"/>
        <w:ind w:left="720" w:hanging="720"/>
      </w:pPr>
      <w:r w:rsidRPr="00625730">
        <w:t>[37]</w:t>
      </w:r>
      <w:r w:rsidRPr="00625730">
        <w:tab/>
        <w:t xml:space="preserve">C. A. Angell, "Formation of Glasses from Liquids and Biopolymers," </w:t>
      </w:r>
      <w:r w:rsidRPr="00625730">
        <w:rPr>
          <w:i/>
        </w:rPr>
        <w:t xml:space="preserve">Science, </w:t>
      </w:r>
      <w:r w:rsidRPr="00625730">
        <w:t>vol. 267, pp. 1924-1935, March 31, 1995 1995.</w:t>
      </w:r>
    </w:p>
    <w:p w14:paraId="707F5A4A" w14:textId="77777777" w:rsidR="00625730" w:rsidRPr="00625730" w:rsidRDefault="00625730" w:rsidP="00625730">
      <w:pPr>
        <w:pStyle w:val="EndNoteBibliography"/>
        <w:spacing w:after="0"/>
        <w:ind w:left="720" w:hanging="720"/>
      </w:pPr>
      <w:r w:rsidRPr="00625730">
        <w:t>[38]</w:t>
      </w:r>
      <w:r w:rsidRPr="00625730">
        <w:tab/>
        <w:t xml:space="preserve">C. A. Angell, "On the uncertain distinction between fast landscape exploration and second amorphous phase (ideal glass) interpretations of the ultrastable glass phenomenon," </w:t>
      </w:r>
      <w:r w:rsidRPr="00625730">
        <w:rPr>
          <w:i/>
        </w:rPr>
        <w:t xml:space="preserve">Journal of Non-Crystalline Solids, </w:t>
      </w:r>
      <w:r w:rsidRPr="00625730">
        <w:t>2014.</w:t>
      </w:r>
    </w:p>
    <w:p w14:paraId="05CF80FD" w14:textId="77777777" w:rsidR="00625730" w:rsidRPr="00625730" w:rsidRDefault="00625730" w:rsidP="00625730">
      <w:pPr>
        <w:pStyle w:val="EndNoteBibliography"/>
        <w:spacing w:after="0"/>
        <w:ind w:left="720" w:hanging="720"/>
      </w:pPr>
      <w:r w:rsidRPr="00625730">
        <w:t>[39]</w:t>
      </w:r>
      <w:r w:rsidRPr="00625730">
        <w:tab/>
        <w:t xml:space="preserve">K. Schlüter, C. Zamponi, N. Hort, K. U. Kainer, and E. Quandt, "Polycrystalline and amorphous MgZnCa thin films," </w:t>
      </w:r>
      <w:r w:rsidRPr="00625730">
        <w:rPr>
          <w:i/>
        </w:rPr>
        <w:t xml:space="preserve">Corrosion Science, </w:t>
      </w:r>
      <w:r w:rsidRPr="00625730">
        <w:t>vol. 63, pp. 234-238, 10// 2012.</w:t>
      </w:r>
    </w:p>
    <w:p w14:paraId="1C324375" w14:textId="77777777" w:rsidR="00625730" w:rsidRPr="00625730" w:rsidRDefault="00625730" w:rsidP="00625730">
      <w:pPr>
        <w:pStyle w:val="EndNoteBibliography"/>
        <w:spacing w:after="0"/>
        <w:ind w:left="720" w:hanging="720"/>
      </w:pPr>
      <w:r w:rsidRPr="00625730">
        <w:lastRenderedPageBreak/>
        <w:t>[40]</w:t>
      </w:r>
      <w:r w:rsidRPr="00625730">
        <w:tab/>
        <w:t xml:space="preserve">J. D. Cao, P. Martens, K. J. Laws, P. Boughton, and M. Ferry, "Quantitative in vitro assessment of Mg65Zn30Ca5 degradation and its effect on cell viability," </w:t>
      </w:r>
      <w:r w:rsidRPr="00625730">
        <w:rPr>
          <w:i/>
        </w:rPr>
        <w:t xml:space="preserve">Journal of Biomedical Materials Research Part B: Applied Biomaterials, </w:t>
      </w:r>
      <w:r w:rsidRPr="00625730">
        <w:t>vol. 101B, pp. 43-49, 2013.</w:t>
      </w:r>
    </w:p>
    <w:p w14:paraId="60DD3E36" w14:textId="77777777" w:rsidR="00625730" w:rsidRPr="00625730" w:rsidRDefault="00625730" w:rsidP="00625730">
      <w:pPr>
        <w:pStyle w:val="EndNoteBibliography"/>
        <w:spacing w:after="0"/>
        <w:ind w:left="720" w:hanging="720"/>
      </w:pPr>
      <w:r w:rsidRPr="00625730">
        <w:t>[41]</w:t>
      </w:r>
      <w:r w:rsidRPr="00625730">
        <w:tab/>
        <w:t xml:space="preserve">X. Gu, G. J. Shiflet, F. Q. Guo, and S. J. Poon, "Mg–Ca–Zn Bulk Metallic Glasses with High Strength and Significant Ductility," </w:t>
      </w:r>
      <w:r w:rsidRPr="00625730">
        <w:rPr>
          <w:i/>
        </w:rPr>
        <w:t xml:space="preserve">Journal of Materials Research, </w:t>
      </w:r>
      <w:r w:rsidRPr="00625730">
        <w:t>vol. 20, pp. 1935-1938, 2005.</w:t>
      </w:r>
    </w:p>
    <w:p w14:paraId="18902BF1" w14:textId="77777777" w:rsidR="00625730" w:rsidRPr="00625730" w:rsidRDefault="00625730" w:rsidP="00625730">
      <w:pPr>
        <w:pStyle w:val="EndNoteBibliography"/>
        <w:spacing w:after="0"/>
        <w:ind w:left="720" w:hanging="720"/>
      </w:pPr>
      <w:r w:rsidRPr="00625730">
        <w:t>[42]</w:t>
      </w:r>
      <w:r w:rsidRPr="00625730">
        <w:tab/>
        <w:t xml:space="preserve">S. J. Bull and A. M. Jones, "Multilayer coatings for improved performance," </w:t>
      </w:r>
      <w:r w:rsidRPr="00625730">
        <w:rPr>
          <w:i/>
        </w:rPr>
        <w:t xml:space="preserve">Surface and Coatings Technology, </w:t>
      </w:r>
      <w:r w:rsidRPr="00625730">
        <w:t>vol. 78, pp. 173-184, 1// 1996.</w:t>
      </w:r>
    </w:p>
    <w:p w14:paraId="0C24A729" w14:textId="77777777" w:rsidR="00625730" w:rsidRPr="00625730" w:rsidRDefault="00625730" w:rsidP="00625730">
      <w:pPr>
        <w:pStyle w:val="EndNoteBibliography"/>
        <w:spacing w:after="0"/>
        <w:ind w:left="720" w:hanging="720"/>
      </w:pPr>
      <w:r w:rsidRPr="00625730">
        <w:t>[43]</w:t>
      </w:r>
      <w:r w:rsidRPr="00625730">
        <w:tab/>
        <w:t xml:space="preserve">P. J. Burnett and D. S. Rickerby, "The relationship between hardness and scratch adhession," </w:t>
      </w:r>
      <w:r w:rsidRPr="00625730">
        <w:rPr>
          <w:i/>
        </w:rPr>
        <w:t xml:space="preserve">Thin Solid Films, </w:t>
      </w:r>
      <w:r w:rsidRPr="00625730">
        <w:t>vol. 154, pp. 403-416, 11/12/ 1987.</w:t>
      </w:r>
    </w:p>
    <w:p w14:paraId="6C72A6FF" w14:textId="77777777" w:rsidR="00625730" w:rsidRPr="00625730" w:rsidRDefault="00625730" w:rsidP="00625730">
      <w:pPr>
        <w:pStyle w:val="EndNoteBibliography"/>
        <w:spacing w:after="0"/>
        <w:ind w:left="720" w:hanging="720"/>
      </w:pPr>
      <w:r w:rsidRPr="00625730">
        <w:t>[44]</w:t>
      </w:r>
      <w:r w:rsidRPr="00625730">
        <w:tab/>
        <w:t xml:space="preserve">P. J. Burnett and D. S. Rickerby, "The scratch adhesion test: An elastic-plastic indentation analysis," </w:t>
      </w:r>
      <w:r w:rsidRPr="00625730">
        <w:rPr>
          <w:i/>
        </w:rPr>
        <w:t xml:space="preserve">Thin Solid Films, </w:t>
      </w:r>
      <w:r w:rsidRPr="00625730">
        <w:t>vol. 157, pp. 233-254, 2/29/ 1988.</w:t>
      </w:r>
    </w:p>
    <w:p w14:paraId="53456FEC" w14:textId="77777777" w:rsidR="00625730" w:rsidRPr="00625730" w:rsidRDefault="00625730" w:rsidP="00625730">
      <w:pPr>
        <w:pStyle w:val="EndNoteBibliography"/>
        <w:spacing w:after="0"/>
        <w:ind w:left="720" w:hanging="720"/>
      </w:pPr>
      <w:r w:rsidRPr="00625730">
        <w:t>[45]</w:t>
      </w:r>
      <w:r w:rsidRPr="00625730">
        <w:tab/>
        <w:t xml:space="preserve">C. T. Pan, T. T. Wu, C. F. Liu, C. Y. Su, W. J. Wang, and J. C. Huang, "Study of scratching Mg-based BMG using nanoindenter with Berkovich probe," </w:t>
      </w:r>
      <w:r w:rsidRPr="00625730">
        <w:rPr>
          <w:i/>
        </w:rPr>
        <w:t xml:space="preserve">Materials Science and Engineering: A, </w:t>
      </w:r>
      <w:r w:rsidRPr="00625730">
        <w:t>vol. 527, pp. 2342-2349, 4/15/ 2010.</w:t>
      </w:r>
    </w:p>
    <w:p w14:paraId="1E557D26" w14:textId="77777777" w:rsidR="00625730" w:rsidRPr="00625730" w:rsidRDefault="00625730" w:rsidP="00625730">
      <w:pPr>
        <w:pStyle w:val="EndNoteBibliography"/>
        <w:spacing w:after="0"/>
        <w:ind w:left="720" w:hanging="720"/>
      </w:pPr>
      <w:r w:rsidRPr="00625730">
        <w:t>[46]</w:t>
      </w:r>
      <w:r w:rsidRPr="00625730">
        <w:tab/>
        <w:t xml:space="preserve">Y. Wang, M. J. Tan, J. Pang, Z. Wang, and A. W. E. Jarfors, "In vitro corrosion behaviors of Mg67Zn28Ca5 alloy: From amorphous to crystalline," </w:t>
      </w:r>
      <w:r w:rsidRPr="00625730">
        <w:rPr>
          <w:i/>
        </w:rPr>
        <w:t xml:space="preserve">Materials Chemistry and Physics, </w:t>
      </w:r>
      <w:r w:rsidRPr="00625730">
        <w:t>vol. 134, pp. 1079-1087, 6/15/ 2012.</w:t>
      </w:r>
    </w:p>
    <w:p w14:paraId="6070EC31" w14:textId="77777777" w:rsidR="00625730" w:rsidRPr="00625730" w:rsidRDefault="00625730" w:rsidP="00625730">
      <w:pPr>
        <w:pStyle w:val="EndNoteBibliography"/>
        <w:spacing w:after="0"/>
        <w:ind w:left="720" w:hanging="720"/>
      </w:pPr>
      <w:r w:rsidRPr="00625730">
        <w:t>[47]</w:t>
      </w:r>
      <w:r w:rsidRPr="00625730">
        <w:tab/>
        <w:t xml:space="preserve">B. Zberg, P. J. Uggowitzer, and J. F. Löffler, "MgZnCa glasses without clinically observable hydrogen evolution for biodegradable implants," </w:t>
      </w:r>
      <w:r w:rsidRPr="00625730">
        <w:rPr>
          <w:i/>
        </w:rPr>
        <w:t xml:space="preserve">Nature Materials, </w:t>
      </w:r>
      <w:r w:rsidRPr="00625730">
        <w:t>vol. 8, pp. 887-891, 2009.</w:t>
      </w:r>
    </w:p>
    <w:p w14:paraId="09DE7FDC" w14:textId="77777777" w:rsidR="00625730" w:rsidRPr="00625730" w:rsidRDefault="00625730" w:rsidP="00625730">
      <w:pPr>
        <w:pStyle w:val="EndNoteBibliography"/>
        <w:spacing w:after="0"/>
        <w:ind w:left="720" w:hanging="720"/>
      </w:pPr>
      <w:r w:rsidRPr="00625730">
        <w:t>[48]</w:t>
      </w:r>
      <w:r w:rsidRPr="00625730">
        <w:tab/>
        <w:t xml:space="preserve">Y. F. Zheng, X. N. Gu, and F. Witte, "Biodegradable metals," </w:t>
      </w:r>
      <w:r w:rsidRPr="00625730">
        <w:rPr>
          <w:i/>
        </w:rPr>
        <w:t xml:space="preserve">Materials Science and Engineering: R: Reports, </w:t>
      </w:r>
      <w:r w:rsidRPr="00625730">
        <w:t>vol. 77, pp. 1-34, 3// 2014.</w:t>
      </w:r>
    </w:p>
    <w:p w14:paraId="087E1A3A" w14:textId="77777777" w:rsidR="00625730" w:rsidRPr="00625730" w:rsidRDefault="00625730" w:rsidP="00625730">
      <w:pPr>
        <w:pStyle w:val="EndNoteBibliography"/>
        <w:spacing w:after="0"/>
        <w:ind w:left="720" w:hanging="720"/>
      </w:pPr>
      <w:r w:rsidRPr="00625730">
        <w:t>[49]</w:t>
      </w:r>
      <w:r w:rsidRPr="00625730">
        <w:tab/>
        <w:t xml:space="preserve">F. Witte, "The history of biodegradable magnesium implants: A review," </w:t>
      </w:r>
      <w:r w:rsidRPr="00625730">
        <w:rPr>
          <w:i/>
        </w:rPr>
        <w:t xml:space="preserve">Acta Biomaterialia, </w:t>
      </w:r>
      <w:r w:rsidRPr="00625730">
        <w:t>vol. 6, pp. 1680-1692, 5// 2010.</w:t>
      </w:r>
    </w:p>
    <w:p w14:paraId="3BE53C2D" w14:textId="77777777" w:rsidR="00625730" w:rsidRPr="00625730" w:rsidRDefault="00625730" w:rsidP="00625730">
      <w:pPr>
        <w:pStyle w:val="EndNoteBibliography"/>
        <w:spacing w:after="0"/>
        <w:ind w:left="720" w:hanging="720"/>
      </w:pPr>
      <w:r w:rsidRPr="00625730">
        <w:t>[50]</w:t>
      </w:r>
      <w:r w:rsidRPr="00625730">
        <w:tab/>
        <w:t xml:space="preserve">D. A. Jones, </w:t>
      </w:r>
      <w:r w:rsidRPr="00625730">
        <w:rPr>
          <w:i/>
        </w:rPr>
        <w:t>Principles and prevention of corrosion</w:t>
      </w:r>
      <w:r w:rsidRPr="00625730">
        <w:t>: Macmillan, 1992.</w:t>
      </w:r>
    </w:p>
    <w:p w14:paraId="6315AB15" w14:textId="77777777" w:rsidR="00625730" w:rsidRPr="00625730" w:rsidRDefault="00625730" w:rsidP="00625730">
      <w:pPr>
        <w:pStyle w:val="EndNoteBibliography"/>
        <w:spacing w:after="0"/>
        <w:ind w:left="720" w:hanging="720"/>
      </w:pPr>
      <w:r w:rsidRPr="00625730">
        <w:t>[51]</w:t>
      </w:r>
      <w:r w:rsidRPr="00625730">
        <w:tab/>
        <w:t xml:space="preserve">D. G. Enos and L. Scribner, "The potentiodynamic polarization scan," </w:t>
      </w:r>
      <w:r w:rsidRPr="00625730">
        <w:rPr>
          <w:i/>
        </w:rPr>
        <w:t xml:space="preserve">Center for Electrochemical Science &amp; Engineering, </w:t>
      </w:r>
      <w:r w:rsidRPr="00625730">
        <w:t>1997.</w:t>
      </w:r>
    </w:p>
    <w:p w14:paraId="3745A734" w14:textId="77777777" w:rsidR="00625730" w:rsidRPr="00625730" w:rsidRDefault="00625730" w:rsidP="00625730">
      <w:pPr>
        <w:pStyle w:val="EndNoteBibliography"/>
        <w:spacing w:after="0"/>
        <w:ind w:left="720" w:hanging="720"/>
      </w:pPr>
      <w:r w:rsidRPr="00625730">
        <w:t>[52]</w:t>
      </w:r>
      <w:r w:rsidRPr="00625730">
        <w:tab/>
        <w:t xml:space="preserve">J. Verbrugge, "La tolérance du tissu osseux vis-à-vis du magnésium métallique," </w:t>
      </w:r>
      <w:r w:rsidRPr="00625730">
        <w:rPr>
          <w:i/>
        </w:rPr>
        <w:t xml:space="preserve">Presse méd, </w:t>
      </w:r>
      <w:r w:rsidRPr="00625730">
        <w:t>vol. 55, pp. 1112-1114, 1933.</w:t>
      </w:r>
    </w:p>
    <w:p w14:paraId="6B2F9F4C" w14:textId="77777777" w:rsidR="00625730" w:rsidRPr="00625730" w:rsidRDefault="00625730" w:rsidP="00625730">
      <w:pPr>
        <w:pStyle w:val="EndNoteBibliography"/>
        <w:spacing w:after="0"/>
        <w:ind w:left="720" w:hanging="720"/>
      </w:pPr>
      <w:r w:rsidRPr="00625730">
        <w:t>[53]</w:t>
      </w:r>
      <w:r w:rsidRPr="00625730">
        <w:tab/>
        <w:t xml:space="preserve">A. Lambotte, "L’utilisation du magnesium comme materiel perdu dans l’osteosynthèse," </w:t>
      </w:r>
      <w:r w:rsidRPr="00625730">
        <w:rPr>
          <w:i/>
        </w:rPr>
        <w:t xml:space="preserve">Bull Mem Soc Nat Chir, </w:t>
      </w:r>
      <w:r w:rsidRPr="00625730">
        <w:t>vol. 28, pp. 1325-1334, 1932.</w:t>
      </w:r>
    </w:p>
    <w:p w14:paraId="36F1E833" w14:textId="77777777" w:rsidR="00625730" w:rsidRPr="00625730" w:rsidRDefault="00625730" w:rsidP="00625730">
      <w:pPr>
        <w:pStyle w:val="EndNoteBibliography"/>
        <w:spacing w:after="0"/>
        <w:ind w:left="720" w:hanging="720"/>
      </w:pPr>
      <w:r w:rsidRPr="00625730">
        <w:t>[54]</w:t>
      </w:r>
      <w:r w:rsidRPr="00625730">
        <w:tab/>
        <w:t xml:space="preserve">P. A. Schweitzer, </w:t>
      </w:r>
      <w:r w:rsidRPr="00625730">
        <w:rPr>
          <w:i/>
        </w:rPr>
        <w:t>Fundamentals of corrosion: mechanisms, causes, and preventative methods</w:t>
      </w:r>
      <w:r w:rsidRPr="00625730">
        <w:t>: CRC Press, 2009.</w:t>
      </w:r>
    </w:p>
    <w:p w14:paraId="4D69F8FF" w14:textId="77777777" w:rsidR="00625730" w:rsidRPr="00625730" w:rsidRDefault="00625730" w:rsidP="00625730">
      <w:pPr>
        <w:pStyle w:val="EndNoteBibliography"/>
        <w:spacing w:after="0"/>
        <w:ind w:left="720" w:hanging="720"/>
      </w:pPr>
      <w:r w:rsidRPr="00625730">
        <w:t>[55]</w:t>
      </w:r>
      <w:r w:rsidRPr="00625730">
        <w:tab/>
        <w:t xml:space="preserve">X. Gu, Y. Zheng, S. Zhong, T. Xi, J. Wang, and W. Wang, "Corrosion of, and cellular responses to Mg–Zn–Ca bulk metallic glasses," </w:t>
      </w:r>
      <w:r w:rsidRPr="00625730">
        <w:rPr>
          <w:i/>
        </w:rPr>
        <w:t xml:space="preserve">Biomaterials, </w:t>
      </w:r>
      <w:r w:rsidRPr="00625730">
        <w:t>vol. 31, pp. 1093-1103, 2// 2010.</w:t>
      </w:r>
    </w:p>
    <w:p w14:paraId="4A1CEB9F" w14:textId="77777777" w:rsidR="00625730" w:rsidRPr="00625730" w:rsidRDefault="00625730" w:rsidP="00625730">
      <w:pPr>
        <w:pStyle w:val="EndNoteBibliography"/>
        <w:spacing w:after="0"/>
        <w:ind w:left="720" w:hanging="720"/>
      </w:pPr>
      <w:r w:rsidRPr="00625730">
        <w:t>[56]</w:t>
      </w:r>
      <w:r w:rsidRPr="00625730">
        <w:tab/>
        <w:t>X. Zhou, K. D. Ralston, K. J. Laws, J. D. Cao, R. K. Gupta, M. Ferry</w:t>
      </w:r>
      <w:r w:rsidRPr="00625730">
        <w:rPr>
          <w:i/>
        </w:rPr>
        <w:t>, et al.</w:t>
      </w:r>
      <w:r w:rsidRPr="00625730">
        <w:t xml:space="preserve">, "Effect of the Degree of Crystallinity on the Electrochemical Behavior of Mg65Cu25Y10 and Mg70Zn25Ca5 Bulk Metallic Glasses," </w:t>
      </w:r>
      <w:r w:rsidRPr="00625730">
        <w:rPr>
          <w:i/>
        </w:rPr>
        <w:t xml:space="preserve">Corrosion, </w:t>
      </w:r>
      <w:r w:rsidRPr="00625730">
        <w:t>vol. 69, pp. 781-792, 2013/08/01 2013.</w:t>
      </w:r>
    </w:p>
    <w:p w14:paraId="4B3DE040" w14:textId="77777777" w:rsidR="00625730" w:rsidRPr="00625730" w:rsidRDefault="00625730" w:rsidP="00625730">
      <w:pPr>
        <w:pStyle w:val="EndNoteBibliography"/>
        <w:spacing w:after="0"/>
        <w:ind w:left="720" w:hanging="720"/>
      </w:pPr>
      <w:r w:rsidRPr="00625730">
        <w:t>[57]</w:t>
      </w:r>
      <w:r w:rsidRPr="00625730">
        <w:tab/>
        <w:t xml:space="preserve">J. D. Cao, K. J. Laws, N. Birbilis, and M. Ferry, "Potentiodynamic polarisation study of bulk metallic glasses based on the Mg–Zn–Ca ternary system," </w:t>
      </w:r>
      <w:r w:rsidRPr="00625730">
        <w:rPr>
          <w:i/>
        </w:rPr>
        <w:t xml:space="preserve">Corrosion Engineering, Science and Technology, </w:t>
      </w:r>
      <w:r w:rsidRPr="00625730">
        <w:t>vol. 47, pp. 329-334, 2012.</w:t>
      </w:r>
    </w:p>
    <w:p w14:paraId="3CD19BA0" w14:textId="77777777" w:rsidR="00625730" w:rsidRPr="00625730" w:rsidRDefault="00625730" w:rsidP="00625730">
      <w:pPr>
        <w:pStyle w:val="EndNoteBibliography"/>
        <w:spacing w:after="0"/>
        <w:ind w:left="720" w:hanging="720"/>
      </w:pPr>
      <w:r w:rsidRPr="00625730">
        <w:t>[58]</w:t>
      </w:r>
      <w:r w:rsidRPr="00625730">
        <w:tab/>
        <w:t>D. Ehrler, "Investigation of the Corrosive and Mechanical Properties of Melt-Spun Amorphous MgZn and MgXZn Ribbons (X = Al, Ca, La)," B. Zberg, Ed., ed. Department of Materials, ETH Zuerich: Thesis (M.Eng) - ETH Zuerich, 2008.</w:t>
      </w:r>
    </w:p>
    <w:p w14:paraId="37C90233" w14:textId="77777777" w:rsidR="00625730" w:rsidRPr="00625730" w:rsidRDefault="00625730" w:rsidP="00625730">
      <w:pPr>
        <w:pStyle w:val="EndNoteBibliography"/>
        <w:spacing w:after="0"/>
        <w:ind w:left="720" w:hanging="720"/>
      </w:pPr>
      <w:r w:rsidRPr="00625730">
        <w:t>[59]</w:t>
      </w:r>
      <w:r w:rsidRPr="00625730">
        <w:tab/>
        <w:t xml:space="preserve">E. V. Melnik, Kostina, M.F., Yarmolyuk, Ya.P., Zmiy, O.F., "Study of Magnesium - Zinc - Cerium and Magnesium - Zinc - Calcium Ternary Systems," </w:t>
      </w:r>
      <w:r w:rsidRPr="00625730">
        <w:rPr>
          <w:i/>
        </w:rPr>
        <w:t xml:space="preserve">Magnievye Splavy, "Nauka", Moscow, </w:t>
      </w:r>
      <w:r w:rsidRPr="00625730">
        <w:t>pp. 95-99, 1978.</w:t>
      </w:r>
    </w:p>
    <w:p w14:paraId="6D965795" w14:textId="77777777" w:rsidR="00625730" w:rsidRPr="00625730" w:rsidRDefault="00625730" w:rsidP="00625730">
      <w:pPr>
        <w:pStyle w:val="EndNoteBibliography"/>
        <w:spacing w:after="0"/>
        <w:ind w:left="720" w:hanging="720"/>
      </w:pPr>
      <w:r w:rsidRPr="00625730">
        <w:t>[60]</w:t>
      </w:r>
      <w:r w:rsidRPr="00625730">
        <w:tab/>
        <w:t xml:space="preserve">J. B. Clark, "The Solid Constitution in the Magnesium&amp;KHcy;Rich Region of the Mg-Ca-Zn Phase Diagram," </w:t>
      </w:r>
      <w:r w:rsidRPr="00625730">
        <w:rPr>
          <w:i/>
        </w:rPr>
        <w:t xml:space="preserve">Transactions of the Metallurgical Society of AIME, </w:t>
      </w:r>
      <w:r w:rsidRPr="00625730">
        <w:t>vol. 221, pp. 644-645, 1961.</w:t>
      </w:r>
    </w:p>
    <w:p w14:paraId="267E8F48" w14:textId="77777777" w:rsidR="00625730" w:rsidRPr="00625730" w:rsidRDefault="00625730" w:rsidP="00625730">
      <w:pPr>
        <w:pStyle w:val="EndNoteBibliography"/>
        <w:spacing w:after="0"/>
        <w:ind w:left="720" w:hanging="720"/>
      </w:pPr>
      <w:r w:rsidRPr="00625730">
        <w:t>[61]</w:t>
      </w:r>
      <w:r w:rsidRPr="00625730">
        <w:tab/>
        <w:t xml:space="preserve">G. E. R. Schulze, Wieting, J., " About the Constitution Principles of the CaZn2-Lattice," </w:t>
      </w:r>
      <w:r w:rsidRPr="00625730">
        <w:rPr>
          <w:i/>
        </w:rPr>
        <w:t xml:space="preserve">Z. Metallkd., </w:t>
      </w:r>
      <w:r w:rsidRPr="00625730">
        <w:t>vol. 52, pp. 743-746, 1961.</w:t>
      </w:r>
    </w:p>
    <w:p w14:paraId="78ED30C0" w14:textId="77777777" w:rsidR="00625730" w:rsidRPr="00625730" w:rsidRDefault="00625730" w:rsidP="00625730">
      <w:pPr>
        <w:pStyle w:val="EndNoteBibliography"/>
        <w:spacing w:after="0"/>
        <w:ind w:left="720" w:hanging="720"/>
      </w:pPr>
      <w:r w:rsidRPr="00625730">
        <w:lastRenderedPageBreak/>
        <w:t>[62]</w:t>
      </w:r>
      <w:r w:rsidRPr="00625730">
        <w:tab/>
        <w:t xml:space="preserve">R. Paris, "Sur les alliages ternaires magnésium-zinc-calcium," </w:t>
      </w:r>
      <w:r w:rsidRPr="00625730">
        <w:rPr>
          <w:i/>
        </w:rPr>
        <w:t xml:space="preserve">Comptes Rendus Hebdomadaires des Seances de l'Academie des Sciences, </w:t>
      </w:r>
      <w:r w:rsidRPr="00625730">
        <w:t>vol. 197, pp. 1634-1636, 1933.</w:t>
      </w:r>
    </w:p>
    <w:p w14:paraId="730F7DA1" w14:textId="77777777" w:rsidR="00625730" w:rsidRPr="00625730" w:rsidRDefault="00625730" w:rsidP="00625730">
      <w:pPr>
        <w:pStyle w:val="EndNoteBibliography"/>
        <w:ind w:left="720" w:hanging="720"/>
      </w:pPr>
      <w:r w:rsidRPr="00625730">
        <w:t>[63]</w:t>
      </w:r>
      <w:r w:rsidRPr="00625730">
        <w:tab/>
        <w:t xml:space="preserve">J. Wang, S. Huang, Y. Li, Y. Wei, X. Xi, and K. Cai, "Microstructure, mechanical and bio-corrosion properties of Mn-doped Mg–Zn–Ca bulk metallic glass composites," </w:t>
      </w:r>
      <w:r w:rsidRPr="00625730">
        <w:rPr>
          <w:i/>
        </w:rPr>
        <w:t xml:space="preserve">Materials Science and Engineering: C, </w:t>
      </w:r>
      <w:r w:rsidRPr="00625730">
        <w:t>vol. 33, pp. 3832-3838, 10// 2013.</w:t>
      </w:r>
    </w:p>
    <w:p w14:paraId="24683B58" w14:textId="0A6C2D38" w:rsidR="007F06FC" w:rsidRDefault="004E0F86" w:rsidP="007F06FC">
      <w:r>
        <w:fldChar w:fldCharType="end"/>
      </w:r>
      <w:r w:rsidR="007F06FC">
        <w:br w:type="page"/>
      </w:r>
    </w:p>
    <w:p w14:paraId="08DC745E" w14:textId="45617614" w:rsidR="00FA7ED1" w:rsidRDefault="00FA7ED1" w:rsidP="00F5052B">
      <w:pPr>
        <w:pStyle w:val="Heading1"/>
      </w:pPr>
      <w:bookmarkStart w:id="184" w:name="_Toc422303970"/>
      <w:r>
        <w:lastRenderedPageBreak/>
        <w:t>Appendices</w:t>
      </w:r>
      <w:bookmarkEnd w:id="184"/>
    </w:p>
    <w:p w14:paraId="7DE9D0DE" w14:textId="303F8D61" w:rsidR="006C57DA" w:rsidRDefault="006C57DA" w:rsidP="006C57DA">
      <w:pPr>
        <w:pStyle w:val="Heading2"/>
      </w:pPr>
      <w:bookmarkStart w:id="185" w:name="_Toc422303971"/>
      <w:r>
        <w:t>Glossary</w:t>
      </w:r>
      <w:bookmarkEnd w:id="185"/>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32A9BA6B" w:rsidR="0082763B" w:rsidRDefault="007232A1" w:rsidP="00094476">
      <w:pPr>
        <w:rPr>
          <w:rFonts w:eastAsia="Times New Roman"/>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m:t>
        </m:r>
        <m:r>
          <w:rPr>
            <w:rFonts w:ascii="Cambria Math" w:eastAsia="Times New Roman" w:hAnsi="Cambria Math"/>
          </w:rPr>
          <m:t xml:space="preserve"> </m:t>
        </m:r>
      </m:oMath>
      <w:r w:rsidR="004F62BE">
        <w:rPr>
          <w:rFonts w:eastAsia="Times New Roman"/>
        </w:rPr>
        <w:t xml:space="preserve"> )</w:t>
      </w:r>
    </w:p>
    <w:p w14:paraId="7BD5B99B" w14:textId="3697D08D" w:rsidR="00135C8F" w:rsidRDefault="00135C8F"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Pr>
          <w:rFonts w:eastAsia="Times New Roman"/>
        </w:rPr>
        <w:t xml:space="preserve"> </w:t>
      </w:r>
      <w:r>
        <w:rPr>
          <w:rFonts w:eastAsia="Times New Roman"/>
        </w:rPr>
        <w:tab/>
        <w:t xml:space="preserve">– </w:t>
      </w:r>
      <w:r>
        <w:rPr>
          <w:rFonts w:eastAsia="Times New Roman"/>
        </w:rPr>
        <w:tab/>
        <w:t xml:space="preserve">Specific Heat Capacity ( </w:t>
      </w:r>
      <m:oMath>
        <m:r>
          <w:rPr>
            <w:rFonts w:ascii="Cambria Math" w:eastAsia="Times New Roman" w:hAnsi="Cambria Math"/>
          </w:rPr>
          <m:t>J / gK</m:t>
        </m:r>
      </m:oMath>
      <w:r>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03745EA2" w:rsidR="00513E98" w:rsidRPr="006C57DA" w:rsidRDefault="007232A1"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w:t>
      </w:r>
      <w:r w:rsidR="00CB1314">
        <w:t xml:space="preserve"> </w:t>
      </w:r>
      <w:r w:rsidR="00513E98">
        <w:t>V</w:t>
      </w:r>
      <w:r w:rsidR="00CB1314">
        <w:t xml:space="preserve"> </w:t>
      </w:r>
      <w:r w:rsidR="00513E98">
        <w:t>)</w:t>
      </w:r>
    </w:p>
    <w:p w14:paraId="5F3423C5" w14:textId="7B3ACAEB" w:rsidR="00513E98" w:rsidRDefault="007232A1"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w:t>
      </w:r>
      <w:r w:rsidR="00CB1314">
        <w:t xml:space="preserve"> </w:t>
      </w:r>
      <w:r w:rsidR="00513E98">
        <w:t>V</w:t>
      </w:r>
      <w:r w:rsidR="00CB1314">
        <w:t xml:space="preserve"> </w:t>
      </w:r>
      <w:r w:rsidR="00513E98">
        <w:t>)</w:t>
      </w:r>
    </w:p>
    <w:p w14:paraId="724CF101" w14:textId="034CB4E5" w:rsidR="003768DA" w:rsidRDefault="007232A1"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w:t>
      </w:r>
      <w:r w:rsidR="00CB1314">
        <w:t xml:space="preserve"> </w:t>
      </w:r>
      <w:r w:rsidR="003768DA">
        <w:t>V</w:t>
      </w:r>
      <w:r w:rsidR="00CB1314">
        <w:t xml:space="preserve"> </w:t>
      </w:r>
      <w:r w:rsidR="003768DA">
        <w:t>)</w:t>
      </w:r>
    </w:p>
    <w:p w14:paraId="294C5F49" w14:textId="2642A8BB" w:rsidR="0045495D" w:rsidRDefault="0045495D" w:rsidP="00094476">
      <w:r>
        <w:t xml:space="preserve">FDA </w:t>
      </w:r>
      <w:r>
        <w:tab/>
        <w:t xml:space="preserve">– </w:t>
      </w:r>
      <w:r>
        <w:tab/>
        <w:t>Food and Drug Administration</w:t>
      </w:r>
    </w:p>
    <w:p w14:paraId="349CE0E7" w14:textId="56EA1837" w:rsidR="008C6171" w:rsidRDefault="008C6171" w:rsidP="00094476">
      <m:oMath>
        <m:r>
          <w:rPr>
            <w:rFonts w:ascii="Cambria Math" w:hAnsi="Cambria Math"/>
          </w:rPr>
          <m:t>G</m:t>
        </m:r>
      </m:oMath>
      <w:r>
        <w:tab/>
        <w:t xml:space="preserve">– </w:t>
      </w:r>
      <w:r>
        <w:tab/>
        <w:t xml:space="preserve">Gibb’s Free Energy ( </w:t>
      </w:r>
      <m:oMath>
        <m:r>
          <w:rPr>
            <w:rFonts w:ascii="Cambria Math" w:hAnsi="Cambria Math"/>
          </w:rPr>
          <m:t>J</m:t>
        </m:r>
      </m:oMath>
      <w:r>
        <w:t xml:space="preserve"> )</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4F1B4BBF" w14:textId="3BB1FE1A" w:rsidR="008C6171" w:rsidRPr="008C6171" w:rsidRDefault="008C6171" w:rsidP="00094476">
      <w:pPr>
        <w:rPr>
          <w:rFonts w:eastAsia="Times New Roman"/>
          <w:lang w:eastAsia="en-AU"/>
        </w:rPr>
      </w:pPr>
      <m:oMath>
        <m:sSub>
          <m:sSubPr>
            <m:ctrlPr>
              <w:rPr>
                <w:rFonts w:ascii="Cambria Math" w:hAnsi="Cambria Math"/>
                <w:i/>
              </w:rPr>
            </m:ctrlPr>
          </m:sSubPr>
          <m:e>
            <m:r>
              <w:rPr>
                <w:rFonts w:ascii="Cambria Math" w:hAnsi="Cambria Math"/>
              </w:rPr>
              <m:t>H</m:t>
            </m:r>
          </m:e>
          <m:sub>
            <m:r>
              <w:rPr>
                <w:rFonts w:ascii="Cambria Math" w:hAnsi="Cambria Math"/>
              </w:rPr>
              <m:t>0</m:t>
            </m:r>
          </m:sub>
        </m:sSub>
      </m:oMath>
      <w:r>
        <w:t xml:space="preserve"> </w:t>
      </w:r>
      <w:r>
        <w:tab/>
        <w:t xml:space="preserve">– </w:t>
      </w:r>
      <w:r>
        <w:tab/>
      </w:r>
      <w:r>
        <w:t xml:space="preserve">Absolute Zero </w:t>
      </w:r>
      <w:r>
        <w:t xml:space="preserve">Enthalpy ( </w:t>
      </w:r>
      <m:oMath>
        <m:r>
          <w:rPr>
            <w:rFonts w:ascii="Cambria Math" w:eastAsia="Times New Roman" w:hAnsi="Cambria Math"/>
          </w:rPr>
          <m:t>J</m:t>
        </m:r>
      </m:oMath>
      <w:r>
        <w:t xml:space="preserve"> )</w:t>
      </w:r>
    </w:p>
    <w:p w14:paraId="37884F12" w14:textId="2155237E" w:rsidR="00FB00B1" w:rsidRDefault="00FB00B1" w:rsidP="00094476">
      <m:oMath>
        <m:r>
          <w:rPr>
            <w:rFonts w:ascii="Cambria Math" w:hAnsi="Cambria Math"/>
          </w:rPr>
          <m:t>i</m:t>
        </m:r>
      </m:oMath>
      <w:r>
        <w:tab/>
        <w:t xml:space="preserve">– </w:t>
      </w:r>
      <w:r>
        <w:tab/>
        <w:t>Current Density (</w:t>
      </w:r>
      <w:r w:rsidR="007F7BCC">
        <w:t xml:space="preserve"> </w:t>
      </w:r>
      <w:r>
        <w:t>A/cm</w:t>
      </w:r>
      <w:r>
        <w:rPr>
          <w:vertAlign w:val="superscript"/>
        </w:rPr>
        <w:t>2</w:t>
      </w:r>
      <w:r w:rsidR="007F7BCC">
        <w:rPr>
          <w:vertAlign w:val="superscript"/>
        </w:rPr>
        <w:softHyphen/>
      </w:r>
      <w:r w:rsidR="007F7BCC">
        <w:t xml:space="preserve"> </w:t>
      </w:r>
      <w:r>
        <w:t>)</w:t>
      </w:r>
    </w:p>
    <w:p w14:paraId="2876CD9A" w14:textId="48C37B16" w:rsidR="00B40B3C" w:rsidRDefault="007232A1"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 xml:space="preserve">Exchange Current </w:t>
      </w:r>
      <w:r w:rsidR="007F7BCC">
        <w:t>Density ( A/cm</w:t>
      </w:r>
      <w:r w:rsidR="007F7BCC">
        <w:rPr>
          <w:vertAlign w:val="superscript"/>
        </w:rPr>
        <w:t>2</w:t>
      </w:r>
      <w:r w:rsidR="007F7BCC">
        <w:rPr>
          <w:vertAlign w:val="superscript"/>
        </w:rPr>
        <w:softHyphen/>
      </w:r>
      <w:r w:rsidR="007F7BCC">
        <w:t xml:space="preserve"> )</w:t>
      </w:r>
    </w:p>
    <w:p w14:paraId="795533FF" w14:textId="0C405329" w:rsidR="003768DA" w:rsidRDefault="007232A1"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 xml:space="preserve">Corrosion Current </w:t>
      </w:r>
      <w:r w:rsidR="007F7BCC">
        <w:t>Density ( A/cm</w:t>
      </w:r>
      <w:r w:rsidR="007F7BCC">
        <w:rPr>
          <w:vertAlign w:val="superscript"/>
        </w:rPr>
        <w:t>2</w:t>
      </w:r>
      <w:r w:rsidR="007F7BCC">
        <w:rPr>
          <w:vertAlign w:val="superscript"/>
        </w:rPr>
        <w:softHyphen/>
      </w:r>
      <w:r w:rsidR="007F7BCC">
        <w:t xml:space="preserve"> )</w:t>
      </w:r>
    </w:p>
    <w:p w14:paraId="3E941FD5" w14:textId="1DA457FA" w:rsidR="00E57E30" w:rsidRPr="003768DA" w:rsidRDefault="00E57E30" w:rsidP="00094476">
      <w:r>
        <w:t>LRO</w:t>
      </w:r>
      <w:r>
        <w:tab/>
        <w:t xml:space="preserve">– </w:t>
      </w:r>
      <w:r>
        <w:tab/>
        <w:t xml:space="preserve">Long Range Order </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olycaprolactone</w:t>
      </w:r>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r w:rsidR="00BA3789">
        <w:t>Potentiodynamic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lastRenderedPageBreak/>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1C6E6831" w14:textId="3AEC6E1F" w:rsidR="007F7BCC" w:rsidRDefault="007F7BCC" w:rsidP="007F7BCC">
      <m:oMath>
        <m:r>
          <w:rPr>
            <w:rFonts w:ascii="Cambria Math" w:hAnsi="Cambria Math"/>
          </w:rPr>
          <m:t>r</m:t>
        </m:r>
      </m:oMath>
      <w:r>
        <w:tab/>
        <w:t xml:space="preserve">– </w:t>
      </w:r>
      <w:r>
        <w:tab/>
        <w:t xml:space="preserve">Nucleus Radius ( </w:t>
      </w:r>
      <m:oMath>
        <m:r>
          <w:rPr>
            <w:rFonts w:ascii="Cambria Math" w:hAnsi="Cambria Math"/>
          </w:rPr>
          <m:t>m</m:t>
        </m:r>
      </m:oMath>
      <w:r>
        <w:t xml:space="preserve"> )</w:t>
      </w:r>
    </w:p>
    <w:p w14:paraId="7891E379" w14:textId="6A6300DF" w:rsidR="005C28D5" w:rsidRDefault="007232A1"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733478B1" w14:textId="335528ED" w:rsidR="004A459A" w:rsidRDefault="004A459A" w:rsidP="004A459A">
      <w:r>
        <w:t>RE</w:t>
      </w:r>
      <w:r>
        <w:tab/>
        <w:t xml:space="preserve">– </w:t>
      </w:r>
      <w:r>
        <w:tab/>
        <w:t>Rare Earth Elements</w:t>
      </w:r>
    </w:p>
    <w:p w14:paraId="48627A71" w14:textId="3C83811F" w:rsidR="008007C2" w:rsidRPr="008007C2" w:rsidRDefault="008007C2" w:rsidP="00094476">
      <w:pPr>
        <w:rPr>
          <w:rFonts w:eastAsia="Times New Roman"/>
          <w:lang w:eastAsia="en-AU"/>
        </w:rPr>
      </w:pPr>
      <m:oMath>
        <m:r>
          <w:rPr>
            <w:rFonts w:ascii="Cambria Math" w:hAnsi="Cambria Math"/>
          </w:rPr>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726EDF2A" w14:textId="334A7A59" w:rsidR="00E57E30" w:rsidRDefault="00E57E30" w:rsidP="00094476">
      <w:r>
        <w:t xml:space="preserve">SRO </w:t>
      </w:r>
      <w:r>
        <w:tab/>
        <w:t xml:space="preserve">– </w:t>
      </w:r>
      <w:r>
        <w:tab/>
        <w:t>Short Range Order</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7232A1"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7232A1"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174F6868" w14:textId="60DA02E1" w:rsidR="000A7758" w:rsidRPr="007171E7" w:rsidRDefault="007232A1" w:rsidP="00AD0DDF">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0A7758">
        <w:t xml:space="preserve"> </w:t>
      </w:r>
      <w:r w:rsidR="000A7758">
        <w:tab/>
        <w:t xml:space="preserve">– </w:t>
      </w:r>
      <w:r w:rsidR="000A7758">
        <w:tab/>
        <w:t xml:space="preserve">Intersection Temperature ( </w:t>
      </w:r>
      <m:oMath>
        <m:r>
          <w:rPr>
            <w:rFonts w:ascii="Cambria Math" w:hAnsi="Cambria Math"/>
          </w:rPr>
          <m:t>K</m:t>
        </m:r>
      </m:oMath>
      <w:r w:rsidR="000A7758">
        <w:t xml:space="preserve"> )</w:t>
      </w:r>
    </w:p>
    <w:p w14:paraId="595FC655" w14:textId="2AA0B6BF" w:rsidR="00AD0DDF" w:rsidRDefault="007232A1"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r w:rsidR="00AD0DDF">
        <w:t xml:space="preserve">Kauzmann </w:t>
      </w:r>
      <w:r w:rsidR="004F62BE">
        <w:t xml:space="preserve">Temperature ( </w:t>
      </w:r>
      <m:oMath>
        <m:r>
          <w:rPr>
            <w:rFonts w:ascii="Cambria Math" w:hAnsi="Cambria Math"/>
          </w:rPr>
          <m:t>K</m:t>
        </m:r>
      </m:oMath>
      <w:r w:rsidR="004F62BE">
        <w:t xml:space="preserve"> )</w:t>
      </w:r>
    </w:p>
    <w:p w14:paraId="14994CB3" w14:textId="57E4AE56" w:rsidR="0063611F" w:rsidRDefault="007232A1"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7232A1"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7232A1"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Default="00106437" w:rsidP="006C57DA">
      <w:r>
        <w:t xml:space="preserve">TPF </w:t>
      </w:r>
      <w:r>
        <w:tab/>
        <w:t xml:space="preserve">– </w:t>
      </w:r>
      <w:r>
        <w:tab/>
        <w:t>Thermoplastic Forming</w:t>
      </w:r>
    </w:p>
    <w:p w14:paraId="610A5A9B" w14:textId="530C6413" w:rsidR="00390FE1" w:rsidRPr="007171E7" w:rsidRDefault="007232A1" w:rsidP="006C57DA">
      <m:oMath>
        <m:sSub>
          <m:sSubPr>
            <m:ctrlPr>
              <w:rPr>
                <w:rFonts w:ascii="Cambria Math" w:hAnsi="Cambria Math"/>
                <w:i/>
              </w:rPr>
            </m:ctrlPr>
          </m:sSubPr>
          <m:e>
            <m:r>
              <w:rPr>
                <w:rFonts w:ascii="Cambria Math" w:hAnsi="Cambria Math"/>
              </w:rPr>
              <m:t>T</m:t>
            </m:r>
          </m:e>
          <m:sub>
            <m:r>
              <w:rPr>
                <w:rFonts w:ascii="Cambria Math" w:hAnsi="Cambria Math"/>
              </w:rPr>
              <m:t>rg</m:t>
            </m:r>
          </m:sub>
        </m:sSub>
      </m:oMath>
      <w:r w:rsidR="00390FE1">
        <w:tab/>
        <w:t xml:space="preserve">– </w:t>
      </w:r>
      <w:r w:rsidR="00390FE1">
        <w:tab/>
        <w:t xml:space="preserve">Reduced Glass Transition Temperature (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390FE1">
        <w:t xml:space="preserve"> )</w:t>
      </w:r>
    </w:p>
    <w:p w14:paraId="3FF56B22" w14:textId="48DA58B8" w:rsidR="00DA38FA" w:rsidRPr="00DA38FA" w:rsidRDefault="007232A1"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7232A1"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7232A1"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lastRenderedPageBreak/>
        <w:t xml:space="preserve">VD </w:t>
      </w:r>
      <w:r w:rsidR="00DA38FA">
        <w:tab/>
      </w:r>
      <w:r>
        <w:t xml:space="preserve">– </w:t>
      </w:r>
      <w:r w:rsidR="00DA38FA">
        <w:tab/>
      </w:r>
      <w:r>
        <w:t>Vapour Deposition</w:t>
      </w:r>
    </w:p>
    <w:p w14:paraId="61EC9C61" w14:textId="49FAC394" w:rsidR="00327595" w:rsidRDefault="007232A1" w:rsidP="006C57DA">
      <m:oMath>
        <m:sSub>
          <m:sSubPr>
            <m:ctrlPr>
              <w:rPr>
                <w:rFonts w:ascii="Cambria Math" w:hAnsi="Cambria Math"/>
                <w:i/>
              </w:rPr>
            </m:ctrlPr>
          </m:sSubPr>
          <m:e>
            <m:r>
              <w:rPr>
                <w:rFonts w:ascii="Cambria Math" w:hAnsi="Cambria Math"/>
              </w:rPr>
              <m:t>V</m:t>
            </m:r>
          </m:e>
          <m:sub>
            <m:r>
              <w:rPr>
                <w:rFonts w:ascii="Cambria Math" w:hAnsi="Cambria Math"/>
              </w:rPr>
              <m:t>m</m:t>
            </m:r>
          </m:sub>
        </m:sSub>
      </m:oMath>
      <w:r w:rsidR="00327595">
        <w:tab/>
        <w:t xml:space="preserve">– </w:t>
      </w:r>
      <w:r w:rsidR="00327595">
        <w:tab/>
        <w:t>Molar Volume</w:t>
      </w:r>
      <w:r w:rsidR="00DE2EC1">
        <w:t xml:space="preserv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mol</m:t>
        </m:r>
      </m:oMath>
      <w:r w:rsidR="00DE2EC1">
        <w:t xml:space="preserve"> )</w:t>
      </w:r>
    </w:p>
    <w:p w14:paraId="4EC3E825" w14:textId="3281389C" w:rsidR="00FB00B1" w:rsidRDefault="00FB00B1" w:rsidP="006C57DA">
      <m:oMath>
        <m:r>
          <w:rPr>
            <w:rFonts w:ascii="Cambria Math" w:hAnsi="Cambria Math"/>
          </w:rPr>
          <m:t>β</m:t>
        </m:r>
      </m:oMath>
      <w:r>
        <w:tab/>
        <w:t xml:space="preserve">– </w:t>
      </w:r>
      <w:r>
        <w:tab/>
        <w:t>Tafel Slope</w:t>
      </w:r>
    </w:p>
    <w:p w14:paraId="505A1C1E" w14:textId="77777777" w:rsidR="007F7BCC" w:rsidRDefault="007232A1" w:rsidP="007F7BCC">
      <m:oMath>
        <m:sSub>
          <m:sSubPr>
            <m:ctrlPr>
              <w:rPr>
                <w:rFonts w:ascii="Cambria Math" w:hAnsi="Cambria Math"/>
                <w:i/>
              </w:rPr>
            </m:ctrlPr>
          </m:sSubPr>
          <m:e>
            <m:r>
              <w:rPr>
                <w:rFonts w:ascii="Cambria Math" w:hAnsi="Cambria Math"/>
              </w:rPr>
              <m:t>γ</m:t>
            </m:r>
          </m:e>
          <m:sub>
            <m:r>
              <w:rPr>
                <w:rFonts w:ascii="Cambria Math" w:hAnsi="Cambria Math"/>
              </w:rPr>
              <m:t>SL</m:t>
            </m:r>
          </m:sub>
        </m:sSub>
      </m:oMath>
      <w:r w:rsidR="007F7BCC">
        <w:tab/>
        <w:t xml:space="preserve">– </w:t>
      </w:r>
      <w:r w:rsidR="007F7BCC">
        <w:tab/>
        <w:t xml:space="preserve">Surface Energy ( </w:t>
      </w:r>
      <m:oMath>
        <m:r>
          <w:rPr>
            <w:rFonts w:ascii="Cambria Math" w:hAnsi="Cambria Math"/>
          </w:rPr>
          <m:t xml:space="preserve">J / </m:t>
        </m:r>
        <m:sSup>
          <m:sSupPr>
            <m:ctrlPr>
              <w:rPr>
                <w:rFonts w:ascii="Cambria Math" w:hAnsi="Cambria Math"/>
                <w:i/>
              </w:rPr>
            </m:ctrlPr>
          </m:sSupPr>
          <m:e>
            <m:r>
              <w:rPr>
                <w:rFonts w:ascii="Cambria Math" w:hAnsi="Cambria Math"/>
              </w:rPr>
              <m:t>m</m:t>
            </m:r>
          </m:e>
          <m:sup>
            <m:r>
              <w:rPr>
                <w:rFonts w:ascii="Cambria Math" w:hAnsi="Cambria Math"/>
              </w:rPr>
              <m:t>2</m:t>
            </m:r>
          </m:sup>
        </m:sSup>
      </m:oMath>
      <w:r w:rsidR="007F7BCC">
        <w:t xml:space="preserve"> )</w:t>
      </w:r>
    </w:p>
    <w:p w14:paraId="62992C44" w14:textId="77777777" w:rsidR="007F7BCC" w:rsidRDefault="007F7BCC" w:rsidP="007F7BCC">
      <m:oMath>
        <m:r>
          <w:rPr>
            <w:rFonts w:ascii="Cambria Math" w:hAnsi="Cambria Math"/>
          </w:rPr>
          <m:t>∆G</m:t>
        </m:r>
      </m:oMath>
      <w:r>
        <w:tab/>
        <w:t xml:space="preserve">– </w:t>
      </w:r>
      <w:r>
        <w:tab/>
        <w:t xml:space="preserve">Change in Gibb’s Free Energy ( </w:t>
      </w:r>
      <m:oMath>
        <m:r>
          <w:rPr>
            <w:rFonts w:ascii="Cambria Math" w:hAnsi="Cambria Math"/>
          </w:rPr>
          <m:t>J</m:t>
        </m:r>
      </m:oMath>
      <w:r>
        <w:t xml:space="preserve"> )</w:t>
      </w:r>
    </w:p>
    <w:p w14:paraId="2944245E" w14:textId="77777777" w:rsidR="007F7BCC" w:rsidRDefault="007F7BCC" w:rsidP="007F7BCC">
      <m:oMath>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V</m:t>
            </m:r>
          </m:sub>
        </m:sSub>
      </m:oMath>
      <w:r>
        <w:tab/>
        <w:t xml:space="preserve">– </w:t>
      </w:r>
      <w:r>
        <w:tab/>
        <w:t xml:space="preserve">Reduction in Volume Energy ( </w:t>
      </w:r>
      <m:oMath>
        <m:r>
          <w:rPr>
            <w:rFonts w:ascii="Cambria Math" w:hAnsi="Cambria Math"/>
          </w:rPr>
          <m:t xml:space="preserve">J / </m:t>
        </m:r>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23848158" w14:textId="428BAF6B" w:rsidR="00DC00A3" w:rsidRDefault="007232A1"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DC00A3">
        <w:t xml:space="preserve"> </w:t>
      </w:r>
      <w:r w:rsidR="00DC00A3">
        <w:tab/>
        <w:t xml:space="preserve">– </w:t>
      </w:r>
      <w:r w:rsidR="00DC00A3">
        <w:tab/>
        <w:t>Proportion along the Energy Landscape</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66C7A7DC" w:rsidR="00513E98" w:rsidRDefault="00513E98" w:rsidP="006C57DA">
      <m:oMath>
        <m:r>
          <w:rPr>
            <w:rFonts w:ascii="Cambria Math" w:hAnsi="Cambria Math"/>
          </w:rPr>
          <m:t>η</m:t>
        </m:r>
      </m:oMath>
      <w:r>
        <w:tab/>
        <w:t xml:space="preserve">– </w:t>
      </w:r>
      <w:r>
        <w:tab/>
        <w:t>Overpotential (</w:t>
      </w:r>
      <w:r w:rsidR="00CB1314">
        <w:t xml:space="preserve"> V </w:t>
      </w:r>
      <w:r>
        <w:t>)</w:t>
      </w:r>
    </w:p>
    <w:p w14:paraId="404626AA" w14:textId="337B40A0" w:rsidR="009C3FC3" w:rsidRDefault="00E4331C" w:rsidP="006C57DA">
      <m:oMath>
        <m:r>
          <w:rPr>
            <w:rFonts w:ascii="Cambria Math" w:hAnsi="Cambria Math"/>
          </w:rPr>
          <m:t>ρ</m:t>
        </m:r>
      </m:oMath>
      <w:r>
        <w:tab/>
        <w:t xml:space="preserve">– </w:t>
      </w:r>
      <w:r>
        <w:tab/>
        <w:t>Density (</w:t>
      </w:r>
      <w:r w:rsidR="007F7BCC">
        <w:t xml:space="preserve"> </w:t>
      </w:r>
      <m:oMath>
        <m:r>
          <w:rPr>
            <w:rFonts w:ascii="Cambria Math" w:hAnsi="Cambria Math"/>
          </w:rPr>
          <m:t xml:space="preserve">kg / </m:t>
        </m:r>
        <m:sSup>
          <m:sSupPr>
            <m:ctrlPr>
              <w:rPr>
                <w:rFonts w:ascii="Cambria Math" w:hAnsi="Cambria Math"/>
                <w:i/>
              </w:rPr>
            </m:ctrlPr>
          </m:sSupPr>
          <m:e>
            <m:r>
              <w:rPr>
                <w:rFonts w:ascii="Cambria Math" w:hAnsi="Cambria Math"/>
              </w:rPr>
              <m:t>m</m:t>
            </m:r>
          </m:e>
          <m:sup>
            <m:r>
              <w:rPr>
                <w:rFonts w:ascii="Cambria Math" w:hAnsi="Cambria Math"/>
              </w:rPr>
              <m:t>3</m:t>
            </m:r>
          </m:sup>
        </m:sSup>
      </m:oMath>
      <w:r w:rsidR="007F7BCC">
        <w:t xml:space="preserve"> )</w:t>
      </w:r>
    </w:p>
    <w:p w14:paraId="5E463155" w14:textId="259CC00B" w:rsidR="009C3FC3" w:rsidRDefault="009C3FC3" w:rsidP="006C57DA">
      <w:r>
        <w:br w:type="page"/>
      </w:r>
    </w:p>
    <w:p w14:paraId="0980362C" w14:textId="2A9766B6" w:rsidR="009C3FC3" w:rsidRDefault="009C3FC3" w:rsidP="009C3FC3">
      <w:pPr>
        <w:pStyle w:val="Heading2"/>
      </w:pPr>
      <w:bookmarkStart w:id="186" w:name="_Toc422303972"/>
      <w:r>
        <w:lastRenderedPageBreak/>
        <w:t>MgZnCa System</w:t>
      </w:r>
      <w:bookmarkEnd w:id="186"/>
    </w:p>
    <w:p w14:paraId="16AAF71A" w14:textId="77777777" w:rsidR="009C3FC3" w:rsidRDefault="009C3FC3" w:rsidP="009C3FC3"/>
    <w:p w14:paraId="75CCCB40" w14:textId="77777777" w:rsidR="002A053E" w:rsidRDefault="002A053E" w:rsidP="002A053E">
      <w:pPr>
        <w:keepNext/>
      </w:pPr>
      <w:r>
        <w:rPr>
          <w:noProof/>
          <w:lang w:eastAsia="en-AU"/>
        </w:rPr>
        <w:drawing>
          <wp:inline distT="0" distB="0" distL="0" distR="0" wp14:anchorId="260583BD" wp14:editId="22695783">
            <wp:extent cx="5760000" cy="5113932"/>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track-required/false?path=%2Fassets%2Fsm_msi%2F944%2Fsm_msi_r_10_020521_01/sm_msi_r_10_020521_01_full_EmbDia0.png"/>
                    <pic:cNvPicPr>
                      <a:picLocks noChangeAspect="1" noChangeArrowheads="1"/>
                    </pic:cNvPicPr>
                  </pic:nvPicPr>
                  <pic:blipFill rotWithShape="1">
                    <a:blip r:embed="rId34">
                      <a:extLst>
                        <a:ext uri="{28A0092B-C50C-407E-A947-70E740481C1C}">
                          <a14:useLocalDpi xmlns:a14="http://schemas.microsoft.com/office/drawing/2010/main" val="0"/>
                        </a:ext>
                      </a:extLst>
                    </a:blip>
                    <a:srcRect l="9250" r="9699" b="8675"/>
                    <a:stretch/>
                  </pic:blipFill>
                  <pic:spPr bwMode="auto">
                    <a:xfrm>
                      <a:off x="0" y="0"/>
                      <a:ext cx="5760000" cy="5113932"/>
                    </a:xfrm>
                    <a:prstGeom prst="rect">
                      <a:avLst/>
                    </a:prstGeom>
                    <a:noFill/>
                    <a:ln>
                      <a:noFill/>
                    </a:ln>
                    <a:extLst>
                      <a:ext uri="{53640926-AAD7-44D8-BBD7-CCE9431645EC}">
                        <a14:shadowObscured xmlns:a14="http://schemas.microsoft.com/office/drawing/2010/main"/>
                      </a:ext>
                    </a:extLst>
                  </pic:spPr>
                </pic:pic>
              </a:graphicData>
            </a:graphic>
          </wp:inline>
        </w:drawing>
      </w:r>
    </w:p>
    <w:p w14:paraId="293BEB6B" w14:textId="0986281B" w:rsidR="00BA0B7A" w:rsidRPr="00BA0B7A" w:rsidRDefault="002A053E" w:rsidP="00535E84">
      <w:pPr>
        <w:pStyle w:val="Caption"/>
      </w:pPr>
      <w:bookmarkStart w:id="187" w:name="_Ref421194218"/>
      <w:bookmarkStart w:id="188" w:name="_Toc422303991"/>
      <w:r>
        <w:t xml:space="preserve">Figure </w:t>
      </w:r>
      <w:fldSimple w:instr=" SEQ Figure \* ARABIC ">
        <w:r w:rsidR="00024BB8">
          <w:rPr>
            <w:noProof/>
          </w:rPr>
          <w:t>19</w:t>
        </w:r>
      </w:fldSimple>
      <w:bookmarkEnd w:id="187"/>
      <w:r>
        <w:t xml:space="preserve">: </w:t>
      </w:r>
      <w:r w:rsidR="009B515C">
        <w:t xml:space="preserve">Partial isothermal </w:t>
      </w:r>
      <w:r w:rsidR="00AD5062">
        <w:t xml:space="preserve">ternary </w:t>
      </w:r>
      <w:r w:rsidR="009B515C">
        <w:t xml:space="preserve">phase diagram of MgZnCa system at 300°C. </w:t>
      </w:r>
      <w:r w:rsidR="00DC4731">
        <w:t>Modified</w:t>
      </w:r>
      <w:r w:rsidR="00AD5062">
        <w:t xml:space="preserve"> from </w:t>
      </w:r>
      <w:r w:rsidR="00AD5062">
        <w:fldChar w:fldCharType="begin"/>
      </w:r>
      <w:r w:rsidR="00625730">
        <w:instrText xml:space="preserve"> ADDIN EN.CITE &lt;EndNote&gt;&lt;Cite&gt;&lt;Author&gt;Melnik&lt;/Author&gt;&lt;Year&gt;1978&lt;/Year&gt;&lt;RecNum&gt;168&lt;/RecNum&gt;&lt;DisplayText&gt;[59]&lt;/DisplayText&gt;&lt;record&gt;&lt;rec-number&gt;168&lt;/rec-number&gt;&lt;foreign-keys&gt;&lt;key app="EN" db-id="pp9ztr5rp0w99besv0nvs2ti09e99ssw2r00" timestamp="1433304805"&gt;168&lt;/key&gt;&lt;/foreign-keys&gt;&lt;ref-type name="Journal Article"&gt;17&lt;/ref-type&gt;&lt;contributors&gt;&lt;authors&gt;&lt;author&gt;Melnik, E.V., Kostina, M.F., Yarmolyuk, Ya.P., Zmiy, O.F.&lt;/author&gt;&lt;/authors&gt;&lt;/contributors&gt;&lt;titles&gt;&lt;title&gt;Study of Magnesium - Zinc - Cerium and Magnesium - Zinc - Calcium Ternary Systems&lt;/title&gt;&lt;secondary-title&gt;Magnievye Splavy, &amp;quot;Nauka&amp;quot;, Moscow&lt;/secondary-title&gt;&lt;/titles&gt;&lt;periodical&gt;&lt;full-title&gt;Magnievye Splavy, &amp;quot;Nauka&amp;quot;, Moscow&lt;/full-title&gt;&lt;/periodical&gt;&lt;pages&gt;95-99&lt;/pages&gt;&lt;dates&gt;&lt;year&gt;1978&lt;/year&gt;&lt;/dates&gt;&lt;work-type&gt;(Equi. Diagram, Experimental, Crys. Structure, #, 15)&lt;/work-type&gt;&lt;urls&gt;&lt;/urls&gt;&lt;/record&gt;&lt;/Cite&gt;&lt;/EndNote&gt;</w:instrText>
      </w:r>
      <w:r w:rsidR="00AD5062">
        <w:fldChar w:fldCharType="separate"/>
      </w:r>
      <w:r w:rsidR="00625730">
        <w:rPr>
          <w:noProof/>
        </w:rPr>
        <w:t>[59]</w:t>
      </w:r>
      <w:r w:rsidR="00AD5062">
        <w:fldChar w:fldCharType="end"/>
      </w:r>
      <w:r w:rsidR="00BA0B7A">
        <w:t>.</w:t>
      </w:r>
      <w:bookmarkEnd w:id="188"/>
    </w:p>
    <w:p w14:paraId="79E276D9" w14:textId="10BB63E7" w:rsidR="00535E84" w:rsidRPr="00535E84" w:rsidRDefault="00535E84" w:rsidP="00307B89">
      <w:pPr>
        <w:pStyle w:val="Caption"/>
        <w:keepNext/>
        <w:jc w:val="center"/>
      </w:pPr>
      <w:bookmarkStart w:id="189" w:name="_Toc422303993"/>
      <w:r>
        <w:t xml:space="preserve">Table </w:t>
      </w:r>
      <w:fldSimple w:instr=" SEQ Table \* ARABIC ">
        <w:r w:rsidR="00024BB8">
          <w:rPr>
            <w:noProof/>
          </w:rPr>
          <w:t>1</w:t>
        </w:r>
      </w:fldSimple>
      <w:r>
        <w:t>: T</w:t>
      </w:r>
      <w:r>
        <w:rPr>
          <w:vertAlign w:val="subscript"/>
        </w:rPr>
        <w:t>1</w:t>
      </w:r>
      <w:r>
        <w:t>, T</w:t>
      </w:r>
      <w:r>
        <w:rPr>
          <w:vertAlign w:val="subscript"/>
        </w:rPr>
        <w:t>2</w:t>
      </w:r>
      <w:r>
        <w:t>, and T</w:t>
      </w:r>
      <w:r>
        <w:rPr>
          <w:vertAlign w:val="subscript"/>
        </w:rPr>
        <w:t>3</w:t>
      </w:r>
      <w:r>
        <w:t xml:space="preserve"> phases of </w:t>
      </w:r>
      <w:r>
        <w:fldChar w:fldCharType="begin"/>
      </w:r>
      <w:r>
        <w:instrText xml:space="preserve"> REF _Ref421194218 \h </w:instrText>
      </w:r>
      <w:r>
        <w:fldChar w:fldCharType="separate"/>
      </w:r>
      <w:r w:rsidR="00024BB8">
        <w:t xml:space="preserve">Figure </w:t>
      </w:r>
      <w:r w:rsidR="00024BB8">
        <w:rPr>
          <w:noProof/>
        </w:rPr>
        <w:t>19</w:t>
      </w:r>
      <w:r>
        <w:fldChar w:fldCharType="end"/>
      </w:r>
      <w:r>
        <w:t>.</w:t>
      </w:r>
      <w:bookmarkEnd w:id="189"/>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5"/>
        <w:gridCol w:w="2040"/>
        <w:gridCol w:w="884"/>
      </w:tblGrid>
      <w:tr w:rsidR="00BA0B7A" w:rsidRPr="003E6D43" w14:paraId="62580BAD" w14:textId="7F6C62C4" w:rsidTr="008D0C4B">
        <w:trPr>
          <w:jc w:val="center"/>
        </w:trPr>
        <w:tc>
          <w:tcPr>
            <w:tcW w:w="0" w:type="auto"/>
            <w:tcBorders>
              <w:bottom w:val="single" w:sz="4" w:space="0" w:color="auto"/>
              <w:right w:val="single" w:sz="4" w:space="0" w:color="auto"/>
            </w:tcBorders>
          </w:tcPr>
          <w:p w14:paraId="2B0773DD" w14:textId="3A7448F3" w:rsidR="00BA0B7A" w:rsidRPr="003E6D43" w:rsidRDefault="00BA0B7A" w:rsidP="008D0C4B">
            <w:pPr>
              <w:jc w:val="center"/>
              <w:rPr>
                <w:sz w:val="24"/>
                <w:szCs w:val="24"/>
              </w:rPr>
            </w:pPr>
            <w:r w:rsidRPr="003E6D43">
              <w:rPr>
                <w:sz w:val="24"/>
                <w:szCs w:val="24"/>
              </w:rPr>
              <w:t>Phase</w:t>
            </w:r>
          </w:p>
        </w:tc>
        <w:tc>
          <w:tcPr>
            <w:tcW w:w="0" w:type="auto"/>
            <w:tcBorders>
              <w:left w:val="single" w:sz="4" w:space="0" w:color="auto"/>
              <w:bottom w:val="single" w:sz="4" w:space="0" w:color="auto"/>
            </w:tcBorders>
          </w:tcPr>
          <w:p w14:paraId="57F4B888" w14:textId="338155E2" w:rsidR="00BA0B7A" w:rsidRPr="003E6D43" w:rsidRDefault="00BA0B7A" w:rsidP="008D0C4B">
            <w:pPr>
              <w:jc w:val="center"/>
              <w:rPr>
                <w:sz w:val="24"/>
                <w:szCs w:val="24"/>
              </w:rPr>
            </w:pPr>
            <w:r w:rsidRPr="003E6D43">
              <w:rPr>
                <w:sz w:val="24"/>
                <w:szCs w:val="24"/>
              </w:rPr>
              <w:t>Composition</w:t>
            </w:r>
          </w:p>
        </w:tc>
        <w:tc>
          <w:tcPr>
            <w:tcW w:w="0" w:type="auto"/>
            <w:tcBorders>
              <w:bottom w:val="single" w:sz="4" w:space="0" w:color="auto"/>
            </w:tcBorders>
          </w:tcPr>
          <w:p w14:paraId="7C1602C5" w14:textId="12F5FEB2" w:rsidR="00BA0B7A" w:rsidRPr="003E6D43" w:rsidRDefault="00BA0B7A" w:rsidP="008D0C4B">
            <w:pPr>
              <w:jc w:val="center"/>
              <w:rPr>
                <w:sz w:val="24"/>
                <w:szCs w:val="24"/>
              </w:rPr>
            </w:pPr>
            <w:r w:rsidRPr="003E6D43">
              <w:rPr>
                <w:sz w:val="24"/>
                <w:szCs w:val="24"/>
              </w:rPr>
              <w:t>Source</w:t>
            </w:r>
          </w:p>
        </w:tc>
      </w:tr>
      <w:tr w:rsidR="00BA0B7A" w:rsidRPr="003E6D43" w14:paraId="14C02F5B" w14:textId="73752C49" w:rsidTr="008D0C4B">
        <w:trPr>
          <w:jc w:val="center"/>
        </w:trPr>
        <w:tc>
          <w:tcPr>
            <w:tcW w:w="0" w:type="auto"/>
            <w:tcBorders>
              <w:top w:val="single" w:sz="4" w:space="0" w:color="auto"/>
              <w:right w:val="single" w:sz="4" w:space="0" w:color="auto"/>
            </w:tcBorders>
          </w:tcPr>
          <w:p w14:paraId="66C4D69E" w14:textId="52871049" w:rsidR="00BA0B7A" w:rsidRPr="003E6D43" w:rsidRDefault="00650C30" w:rsidP="008D0C4B">
            <w:pPr>
              <w:jc w:val="center"/>
              <w:rPr>
                <w:sz w:val="24"/>
                <w:szCs w:val="24"/>
                <w:vertAlign w:val="subscript"/>
              </w:rPr>
            </w:pPr>
            <w:r w:rsidRPr="003E6D43">
              <w:rPr>
                <w:sz w:val="24"/>
                <w:szCs w:val="24"/>
              </w:rPr>
              <w:t>T</w:t>
            </w:r>
            <w:r w:rsidRPr="003E6D43">
              <w:rPr>
                <w:sz w:val="24"/>
                <w:szCs w:val="24"/>
              </w:rPr>
              <w:softHyphen/>
            </w:r>
            <w:r w:rsidRPr="003E6D43">
              <w:rPr>
                <w:sz w:val="24"/>
                <w:szCs w:val="24"/>
                <w:vertAlign w:val="subscript"/>
              </w:rPr>
              <w:t>1</w:t>
            </w:r>
          </w:p>
        </w:tc>
        <w:tc>
          <w:tcPr>
            <w:tcW w:w="0" w:type="auto"/>
            <w:tcBorders>
              <w:top w:val="single" w:sz="4" w:space="0" w:color="auto"/>
              <w:left w:val="single" w:sz="4" w:space="0" w:color="auto"/>
            </w:tcBorders>
          </w:tcPr>
          <w:p w14:paraId="4012FBED" w14:textId="62BD698C" w:rsidR="002C0E04" w:rsidRPr="003E6D43" w:rsidRDefault="007232A1" w:rsidP="008D0C4B">
            <w:pPr>
              <w:jc w:val="center"/>
              <w:rPr>
                <w:sz w:val="24"/>
                <w:szCs w:val="24"/>
              </w:rPr>
            </w:pPr>
            <m:oMath>
              <m:sSub>
                <m:sSubPr>
                  <m:ctrlPr>
                    <w:rPr>
                      <w:rFonts w:ascii="Cambria Math" w:hAnsi="Cambria Math"/>
                      <w:i/>
                      <w:sz w:val="24"/>
                      <w:szCs w:val="24"/>
                    </w:rPr>
                  </m:ctrlPr>
                </m:sSubPr>
                <m:e>
                  <m:r>
                    <w:rPr>
                      <w:rFonts w:ascii="Cambria Math" w:hAnsi="Cambria Math"/>
                      <w:sz w:val="24"/>
                      <w:szCs w:val="24"/>
                    </w:rPr>
                    <m:t>Mg</m:t>
                  </m:r>
                </m:e>
                <m:sub>
                  <m:r>
                    <w:rPr>
                      <w:rFonts w:ascii="Cambria Math" w:hAnsi="Cambria Math"/>
                      <w:sz w:val="24"/>
                      <w:szCs w:val="24"/>
                    </w:rPr>
                    <m:t>6</m:t>
                  </m:r>
                </m:sub>
              </m:sSub>
              <m:sSub>
                <m:sSubPr>
                  <m:ctrlPr>
                    <w:rPr>
                      <w:rFonts w:ascii="Cambria Math" w:hAnsi="Cambria Math"/>
                      <w:i/>
                      <w:sz w:val="24"/>
                      <w:szCs w:val="24"/>
                    </w:rPr>
                  </m:ctrlPr>
                </m:sSubPr>
                <m:e>
                  <m:r>
                    <w:rPr>
                      <w:rFonts w:ascii="Cambria Math" w:hAnsi="Cambria Math"/>
                      <w:sz w:val="24"/>
                      <w:szCs w:val="24"/>
                    </w:rPr>
                    <m:t>Zn</m:t>
                  </m:r>
                </m:e>
                <m:sub>
                  <m:r>
                    <w:rPr>
                      <w:rFonts w:ascii="Cambria Math" w:hAnsi="Cambria Math"/>
                      <w:sz w:val="24"/>
                      <w:szCs w:val="24"/>
                    </w:rPr>
                    <m:t>3</m:t>
                  </m:r>
                </m:sub>
              </m:sSub>
              <m:sSub>
                <m:sSubPr>
                  <m:ctrlPr>
                    <w:rPr>
                      <w:rFonts w:ascii="Cambria Math" w:hAnsi="Cambria Math"/>
                      <w:i/>
                      <w:sz w:val="24"/>
                      <w:szCs w:val="24"/>
                    </w:rPr>
                  </m:ctrlPr>
                </m:sSubPr>
                <m:e>
                  <m:r>
                    <w:rPr>
                      <w:rFonts w:ascii="Cambria Math" w:hAnsi="Cambria Math"/>
                      <w:sz w:val="24"/>
                      <w:szCs w:val="24"/>
                    </w:rPr>
                    <m:t>Ca</m:t>
                  </m:r>
                </m:e>
                <m:sub>
                  <m:r>
                    <w:rPr>
                      <w:rFonts w:ascii="Cambria Math" w:hAnsi="Cambria Math"/>
                      <w:sz w:val="24"/>
                      <w:szCs w:val="24"/>
                    </w:rPr>
                    <m:t>2</m:t>
                  </m:r>
                </m:sub>
              </m:sSub>
            </m:oMath>
            <w:r w:rsidR="002B1042" w:rsidRPr="003E6D43">
              <w:rPr>
                <w:sz w:val="24"/>
                <w:szCs w:val="24"/>
              </w:rPr>
              <w:t xml:space="preserve">    OR</w:t>
            </w:r>
          </w:p>
          <w:p w14:paraId="6227D6A4" w14:textId="1E2F3421" w:rsidR="00064990" w:rsidRPr="003E6D43" w:rsidRDefault="007232A1" w:rsidP="008D0C4B">
            <w:pPr>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Mg</m:t>
                    </m:r>
                  </m:e>
                  <m:sub>
                    <m:r>
                      <w:rPr>
                        <w:rFonts w:ascii="Cambria Math" w:hAnsi="Cambria Math"/>
                        <w:sz w:val="24"/>
                        <w:szCs w:val="24"/>
                      </w:rPr>
                      <m:t>5</m:t>
                    </m:r>
                  </m:sub>
                </m:sSub>
                <m:sSub>
                  <m:sSubPr>
                    <m:ctrlPr>
                      <w:rPr>
                        <w:rFonts w:ascii="Cambria Math" w:hAnsi="Cambria Math"/>
                        <w:i/>
                        <w:sz w:val="24"/>
                        <w:szCs w:val="24"/>
                      </w:rPr>
                    </m:ctrlPr>
                  </m:sSubPr>
                  <m:e>
                    <m:r>
                      <w:rPr>
                        <w:rFonts w:ascii="Cambria Math" w:hAnsi="Cambria Math"/>
                        <w:sz w:val="24"/>
                        <w:szCs w:val="24"/>
                      </w:rPr>
                      <m:t>Zn</m:t>
                    </m:r>
                  </m:e>
                  <m:sub>
                    <m:r>
                      <w:rPr>
                        <w:rFonts w:ascii="Cambria Math" w:hAnsi="Cambria Math"/>
                        <w:sz w:val="24"/>
                        <w:szCs w:val="24"/>
                      </w:rPr>
                      <m:t>5</m:t>
                    </m:r>
                  </m:sub>
                </m:sSub>
                <m:sSub>
                  <m:sSubPr>
                    <m:ctrlPr>
                      <w:rPr>
                        <w:rFonts w:ascii="Cambria Math" w:hAnsi="Cambria Math"/>
                        <w:i/>
                        <w:sz w:val="24"/>
                        <w:szCs w:val="24"/>
                      </w:rPr>
                    </m:ctrlPr>
                  </m:sSubPr>
                  <m:e>
                    <m:r>
                      <w:rPr>
                        <w:rFonts w:ascii="Cambria Math" w:hAnsi="Cambria Math"/>
                        <w:sz w:val="24"/>
                        <w:szCs w:val="24"/>
                      </w:rPr>
                      <m:t>Ca</m:t>
                    </m:r>
                  </m:e>
                  <m:sub>
                    <m:r>
                      <w:rPr>
                        <w:rFonts w:ascii="Cambria Math" w:hAnsi="Cambria Math"/>
                        <w:sz w:val="24"/>
                        <w:szCs w:val="24"/>
                      </w:rPr>
                      <m:t>2</m:t>
                    </m:r>
                  </m:sub>
                </m:sSub>
              </m:oMath>
            </m:oMathPara>
          </w:p>
          <w:p w14:paraId="286A6562" w14:textId="3FC17167" w:rsidR="002F6AEE" w:rsidRPr="003E6D43" w:rsidRDefault="002F6AEE" w:rsidP="008D0C4B">
            <w:pPr>
              <w:jc w:val="center"/>
              <w:rPr>
                <w:sz w:val="24"/>
                <w:szCs w:val="24"/>
              </w:rPr>
            </w:pPr>
          </w:p>
        </w:tc>
        <w:tc>
          <w:tcPr>
            <w:tcW w:w="0" w:type="auto"/>
            <w:tcBorders>
              <w:top w:val="single" w:sz="4" w:space="0" w:color="auto"/>
            </w:tcBorders>
          </w:tcPr>
          <w:p w14:paraId="7130DBEF" w14:textId="2DC86FBD" w:rsidR="00BA0B7A" w:rsidRPr="003E6D43" w:rsidRDefault="00F77097" w:rsidP="00625730">
            <w:pPr>
              <w:jc w:val="center"/>
              <w:rPr>
                <w:sz w:val="24"/>
                <w:szCs w:val="24"/>
              </w:rPr>
            </w:pPr>
            <w:r w:rsidRPr="003E6D43">
              <w:rPr>
                <w:sz w:val="24"/>
                <w:szCs w:val="24"/>
              </w:rPr>
              <w:fldChar w:fldCharType="begin"/>
            </w:r>
            <w:r w:rsidR="00625730">
              <w:rPr>
                <w:sz w:val="24"/>
                <w:szCs w:val="24"/>
              </w:rPr>
              <w:instrText xml:space="preserve"> ADDIN EN.CITE &lt;EndNote&gt;&lt;Cite&gt;&lt;Author&gt;Clark&lt;/Author&gt;&lt;Year&gt;1961&lt;/Year&gt;&lt;RecNum&gt;169&lt;/RecNum&gt;&lt;DisplayText&gt;[60]&lt;/DisplayText&gt;&lt;record&gt;&lt;rec-number&gt;169&lt;/rec-number&gt;&lt;foreign-keys&gt;&lt;key app="EN" db-id="pp9ztr5rp0w99besv0nvs2ti09e99ssw2r00" timestamp="1433305965"&gt;169&lt;/key&gt;&lt;/foreign-keys&gt;&lt;ref-type name="Journal Article"&gt;17&lt;/ref-type&gt;&lt;contributors&gt;&lt;authors&gt;&lt;author&gt;Clark, J.B.&lt;/author&gt;&lt;/authors&gt;&lt;/contributors&gt;&lt;titles&gt;&lt;title&gt;The Solid Constitution in the Magnesium&amp;amp;KHcy;Rich Region of the Mg-Ca-Zn Phase Diagram&lt;/title&gt;&lt;secondary-title&gt;Transactions of the Metallurgical Society of AIME&lt;/secondary-title&gt;&lt;/titles&gt;&lt;periodical&gt;&lt;full-title&gt;Transactions of the Metallurgical Society of AIME&lt;/full-title&gt;&lt;/periodical&gt;&lt;pages&gt;644-645&lt;/pages&gt;&lt;volume&gt;221&lt;/volume&gt;&lt;dates&gt;&lt;year&gt;1961&lt;/year&gt;&lt;/dates&gt;&lt;work-type&gt;Experimental, Equi. Diagram, Crys. Structure, #, 2&lt;/work-type&gt;&lt;urls&gt;&lt;/urls&gt;&lt;/record&gt;&lt;/Cite&gt;&lt;/EndNote&gt;</w:instrText>
            </w:r>
            <w:r w:rsidRPr="003E6D43">
              <w:rPr>
                <w:sz w:val="24"/>
                <w:szCs w:val="24"/>
              </w:rPr>
              <w:fldChar w:fldCharType="separate"/>
            </w:r>
            <w:r w:rsidR="00625730">
              <w:rPr>
                <w:noProof/>
                <w:sz w:val="24"/>
                <w:szCs w:val="24"/>
              </w:rPr>
              <w:t>[60]</w:t>
            </w:r>
            <w:r w:rsidRPr="003E6D43">
              <w:rPr>
                <w:sz w:val="24"/>
                <w:szCs w:val="24"/>
              </w:rPr>
              <w:fldChar w:fldCharType="end"/>
            </w:r>
          </w:p>
        </w:tc>
      </w:tr>
      <w:tr w:rsidR="00BA0B7A" w:rsidRPr="003E6D43" w14:paraId="7A9B49CB" w14:textId="7A7263EB" w:rsidTr="008D0C4B">
        <w:trPr>
          <w:jc w:val="center"/>
        </w:trPr>
        <w:tc>
          <w:tcPr>
            <w:tcW w:w="0" w:type="auto"/>
            <w:tcBorders>
              <w:right w:val="single" w:sz="4" w:space="0" w:color="auto"/>
            </w:tcBorders>
          </w:tcPr>
          <w:p w14:paraId="2BE565DD" w14:textId="262F654C" w:rsidR="00BA0B7A" w:rsidRPr="003E6D43" w:rsidRDefault="00650C30" w:rsidP="008D0C4B">
            <w:pPr>
              <w:jc w:val="center"/>
              <w:rPr>
                <w:sz w:val="24"/>
                <w:szCs w:val="24"/>
                <w:vertAlign w:val="subscript"/>
              </w:rPr>
            </w:pPr>
            <w:r w:rsidRPr="003E6D43">
              <w:rPr>
                <w:sz w:val="24"/>
                <w:szCs w:val="24"/>
              </w:rPr>
              <w:t>T</w:t>
            </w:r>
            <w:r w:rsidRPr="003E6D43">
              <w:rPr>
                <w:sz w:val="24"/>
                <w:szCs w:val="24"/>
                <w:vertAlign w:val="subscript"/>
              </w:rPr>
              <w:t>2</w:t>
            </w:r>
          </w:p>
        </w:tc>
        <w:tc>
          <w:tcPr>
            <w:tcW w:w="0" w:type="auto"/>
            <w:tcBorders>
              <w:left w:val="single" w:sz="4" w:space="0" w:color="auto"/>
            </w:tcBorders>
          </w:tcPr>
          <w:p w14:paraId="7D3403D2" w14:textId="1786FADD" w:rsidR="00BA0B7A" w:rsidRPr="003E6D43" w:rsidRDefault="007232A1" w:rsidP="008D0C4B">
            <w:pPr>
              <w:jc w:val="center"/>
              <w:rPr>
                <w:sz w:val="24"/>
                <w:szCs w:val="24"/>
              </w:rPr>
            </w:pPr>
            <m:oMath>
              <m:sSub>
                <m:sSubPr>
                  <m:ctrlPr>
                    <w:rPr>
                      <w:rFonts w:ascii="Cambria Math" w:hAnsi="Cambria Math"/>
                      <w:i/>
                      <w:sz w:val="24"/>
                      <w:szCs w:val="24"/>
                    </w:rPr>
                  </m:ctrlPr>
                </m:sSubPr>
                <m:e>
                  <m:r>
                    <w:rPr>
                      <w:rFonts w:ascii="Cambria Math" w:hAnsi="Cambria Math"/>
                      <w:sz w:val="24"/>
                      <w:szCs w:val="24"/>
                    </w:rPr>
                    <m:t>Mg</m:t>
                  </m:r>
                </m:e>
                <m:sub>
                  <m:r>
                    <w:rPr>
                      <w:rFonts w:ascii="Cambria Math" w:hAnsi="Cambria Math"/>
                      <w:sz w:val="24"/>
                      <w:szCs w:val="24"/>
                    </w:rPr>
                    <m:t>5</m:t>
                  </m:r>
                </m:sub>
              </m:sSub>
              <m:sSub>
                <m:sSubPr>
                  <m:ctrlPr>
                    <w:rPr>
                      <w:rFonts w:ascii="Cambria Math" w:hAnsi="Cambria Math"/>
                      <w:i/>
                      <w:sz w:val="24"/>
                      <w:szCs w:val="24"/>
                    </w:rPr>
                  </m:ctrlPr>
                </m:sSubPr>
                <m:e>
                  <m:r>
                    <w:rPr>
                      <w:rFonts w:ascii="Cambria Math" w:hAnsi="Cambria Math"/>
                      <w:sz w:val="24"/>
                      <w:szCs w:val="24"/>
                    </w:rPr>
                    <m:t>Zn</m:t>
                  </m:r>
                </m:e>
                <m:sub>
                  <m:r>
                    <w:rPr>
                      <w:rFonts w:ascii="Cambria Math" w:hAnsi="Cambria Math"/>
                      <w:sz w:val="24"/>
                      <w:szCs w:val="24"/>
                    </w:rPr>
                    <m:t>13</m:t>
                  </m:r>
                </m:sub>
              </m:sSub>
              <m:sSub>
                <m:sSubPr>
                  <m:ctrlPr>
                    <w:rPr>
                      <w:rFonts w:ascii="Cambria Math" w:hAnsi="Cambria Math"/>
                      <w:i/>
                      <w:sz w:val="24"/>
                      <w:szCs w:val="24"/>
                    </w:rPr>
                  </m:ctrlPr>
                </m:sSubPr>
                <m:e>
                  <m:r>
                    <w:rPr>
                      <w:rFonts w:ascii="Cambria Math" w:hAnsi="Cambria Math"/>
                      <w:sz w:val="24"/>
                      <w:szCs w:val="24"/>
                    </w:rPr>
                    <m:t>Ca</m:t>
                  </m:r>
                </m:e>
                <m:sub>
                  <m:r>
                    <w:rPr>
                      <w:rFonts w:ascii="Cambria Math" w:hAnsi="Cambria Math"/>
                      <w:sz w:val="24"/>
                      <w:szCs w:val="24"/>
                    </w:rPr>
                    <m:t>2</m:t>
                  </m:r>
                </m:sub>
              </m:sSub>
            </m:oMath>
            <w:r w:rsidR="002B1042" w:rsidRPr="003E6D43">
              <w:rPr>
                <w:sz w:val="24"/>
                <w:szCs w:val="24"/>
              </w:rPr>
              <w:t xml:space="preserve">    OR</w:t>
            </w:r>
          </w:p>
          <w:p w14:paraId="217E82D3" w14:textId="00FFFF65" w:rsidR="00064990" w:rsidRPr="003E6D43" w:rsidRDefault="007232A1" w:rsidP="00064990">
            <w:pPr>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Mg</m:t>
                    </m:r>
                  </m:e>
                  <m:sub>
                    <m:r>
                      <w:rPr>
                        <w:rFonts w:ascii="Cambria Math" w:hAnsi="Cambria Math"/>
                        <w:sz w:val="24"/>
                        <w:szCs w:val="24"/>
                      </w:rPr>
                      <m:t>3</m:t>
                    </m:r>
                  </m:sub>
                </m:sSub>
                <m:sSub>
                  <m:sSubPr>
                    <m:ctrlPr>
                      <w:rPr>
                        <w:rFonts w:ascii="Cambria Math" w:hAnsi="Cambria Math"/>
                        <w:i/>
                        <w:sz w:val="24"/>
                        <w:szCs w:val="24"/>
                      </w:rPr>
                    </m:ctrlPr>
                  </m:sSubPr>
                  <m:e>
                    <m:r>
                      <w:rPr>
                        <w:rFonts w:ascii="Cambria Math" w:hAnsi="Cambria Math"/>
                        <w:sz w:val="24"/>
                        <w:szCs w:val="24"/>
                      </w:rPr>
                      <m:t>Zn</m:t>
                    </m:r>
                  </m:e>
                  <m:sub>
                    <m:r>
                      <w:rPr>
                        <w:rFonts w:ascii="Cambria Math" w:hAnsi="Cambria Math"/>
                        <w:sz w:val="24"/>
                        <w:szCs w:val="24"/>
                      </w:rPr>
                      <m:t>6</m:t>
                    </m:r>
                  </m:sub>
                </m:sSub>
                <m:r>
                  <w:rPr>
                    <w:rFonts w:ascii="Cambria Math" w:hAnsi="Cambria Math"/>
                    <w:sz w:val="24"/>
                    <w:szCs w:val="24"/>
                  </w:rPr>
                  <m:t>Ca</m:t>
                </m:r>
              </m:oMath>
            </m:oMathPara>
          </w:p>
          <w:p w14:paraId="1A81A4C8" w14:textId="0F311BEB" w:rsidR="002F6AEE" w:rsidRPr="003E6D43" w:rsidRDefault="002F6AEE" w:rsidP="00064990">
            <w:pPr>
              <w:jc w:val="center"/>
              <w:rPr>
                <w:sz w:val="24"/>
                <w:szCs w:val="24"/>
              </w:rPr>
            </w:pPr>
          </w:p>
        </w:tc>
        <w:tc>
          <w:tcPr>
            <w:tcW w:w="0" w:type="auto"/>
          </w:tcPr>
          <w:p w14:paraId="11703791" w14:textId="581D3F5F" w:rsidR="00BA0B7A" w:rsidRPr="003E6D43" w:rsidRDefault="00F77097" w:rsidP="00625730">
            <w:pPr>
              <w:jc w:val="center"/>
              <w:rPr>
                <w:sz w:val="24"/>
                <w:szCs w:val="24"/>
              </w:rPr>
            </w:pPr>
            <w:r w:rsidRPr="003E6D43">
              <w:rPr>
                <w:sz w:val="24"/>
                <w:szCs w:val="24"/>
              </w:rPr>
              <w:fldChar w:fldCharType="begin"/>
            </w:r>
            <w:r w:rsidR="00625730">
              <w:rPr>
                <w:sz w:val="24"/>
                <w:szCs w:val="24"/>
              </w:rPr>
              <w:instrText xml:space="preserve"> ADDIN EN.CITE &lt;EndNote&gt;&lt;Cite&gt;&lt;Author&gt;Clark&lt;/Author&gt;&lt;Year&gt;1961&lt;/Year&gt;&lt;RecNum&gt;169&lt;/RecNum&gt;&lt;DisplayText&gt;[60]&lt;/DisplayText&gt;&lt;record&gt;&lt;rec-number&gt;169&lt;/rec-number&gt;&lt;foreign-keys&gt;&lt;key app="EN" db-id="pp9ztr5rp0w99besv0nvs2ti09e99ssw2r00" timestamp="1433305965"&gt;169&lt;/key&gt;&lt;/foreign-keys&gt;&lt;ref-type name="Journal Article"&gt;17&lt;/ref-type&gt;&lt;contributors&gt;&lt;authors&gt;&lt;author&gt;Clark, J.B.&lt;/author&gt;&lt;/authors&gt;&lt;/contributors&gt;&lt;titles&gt;&lt;title&gt;The Solid Constitution in the Magnesium&amp;amp;KHcy;Rich Region of the Mg-Ca-Zn Phase Diagram&lt;/title&gt;&lt;secondary-title&gt;Transactions of the Metallurgical Society of AIME&lt;/secondary-title&gt;&lt;/titles&gt;&lt;periodical&gt;&lt;full-title&gt;Transactions of the Metallurgical Society of AIME&lt;/full-title&gt;&lt;/periodical&gt;&lt;pages&gt;644-645&lt;/pages&gt;&lt;volume&gt;221&lt;/volume&gt;&lt;dates&gt;&lt;year&gt;1961&lt;/year&gt;&lt;/dates&gt;&lt;work-type&gt;Experimental, Equi. Diagram, Crys. Structure, #, 2&lt;/work-type&gt;&lt;urls&gt;&lt;/urls&gt;&lt;/record&gt;&lt;/Cite&gt;&lt;/EndNote&gt;</w:instrText>
            </w:r>
            <w:r w:rsidRPr="003E6D43">
              <w:rPr>
                <w:sz w:val="24"/>
                <w:szCs w:val="24"/>
              </w:rPr>
              <w:fldChar w:fldCharType="separate"/>
            </w:r>
            <w:r w:rsidR="00625730">
              <w:rPr>
                <w:noProof/>
                <w:sz w:val="24"/>
                <w:szCs w:val="24"/>
              </w:rPr>
              <w:t>[60]</w:t>
            </w:r>
            <w:r w:rsidRPr="003E6D43">
              <w:rPr>
                <w:sz w:val="24"/>
                <w:szCs w:val="24"/>
              </w:rPr>
              <w:fldChar w:fldCharType="end"/>
            </w:r>
          </w:p>
        </w:tc>
      </w:tr>
      <w:tr w:rsidR="00BA0B7A" w:rsidRPr="003E6D43" w14:paraId="22CD564B" w14:textId="19107FA2" w:rsidTr="008D0C4B">
        <w:trPr>
          <w:jc w:val="center"/>
        </w:trPr>
        <w:tc>
          <w:tcPr>
            <w:tcW w:w="0" w:type="auto"/>
            <w:tcBorders>
              <w:right w:val="single" w:sz="4" w:space="0" w:color="auto"/>
            </w:tcBorders>
          </w:tcPr>
          <w:p w14:paraId="326AF957" w14:textId="33FF9BF1" w:rsidR="00BA0B7A" w:rsidRPr="003E6D43" w:rsidRDefault="00650C30" w:rsidP="008D0C4B">
            <w:pPr>
              <w:jc w:val="center"/>
              <w:rPr>
                <w:sz w:val="24"/>
                <w:szCs w:val="24"/>
                <w:vertAlign w:val="subscript"/>
              </w:rPr>
            </w:pPr>
            <w:r w:rsidRPr="003E6D43">
              <w:rPr>
                <w:sz w:val="24"/>
                <w:szCs w:val="24"/>
              </w:rPr>
              <w:t>T</w:t>
            </w:r>
            <w:r w:rsidRPr="003E6D43">
              <w:rPr>
                <w:sz w:val="24"/>
                <w:szCs w:val="24"/>
                <w:vertAlign w:val="subscript"/>
              </w:rPr>
              <w:t>3</w:t>
            </w:r>
          </w:p>
        </w:tc>
        <w:tc>
          <w:tcPr>
            <w:tcW w:w="0" w:type="auto"/>
            <w:tcBorders>
              <w:left w:val="single" w:sz="4" w:space="0" w:color="auto"/>
            </w:tcBorders>
          </w:tcPr>
          <w:p w14:paraId="4CEC5D8A" w14:textId="39D7B099" w:rsidR="00BA0B7A" w:rsidRPr="003E6D43" w:rsidRDefault="00BA0B7A" w:rsidP="008D0C4B">
            <w:pPr>
              <w:jc w:val="center"/>
              <w:rPr>
                <w:sz w:val="24"/>
                <w:szCs w:val="24"/>
              </w:rPr>
            </w:pPr>
            <m:oMathPara>
              <m:oMath>
                <m:r>
                  <w:rPr>
                    <w:rFonts w:ascii="Cambria Math" w:hAnsi="Cambria Math"/>
                    <w:sz w:val="24"/>
                    <w:szCs w:val="24"/>
                  </w:rPr>
                  <m:t>MgZnCa</m:t>
                </m:r>
              </m:oMath>
            </m:oMathPara>
          </w:p>
        </w:tc>
        <w:tc>
          <w:tcPr>
            <w:tcW w:w="0" w:type="auto"/>
          </w:tcPr>
          <w:p w14:paraId="28FD280B" w14:textId="002B047B" w:rsidR="00BA0B7A" w:rsidRPr="003E6D43" w:rsidRDefault="00F77097" w:rsidP="00625730">
            <w:pPr>
              <w:jc w:val="center"/>
              <w:rPr>
                <w:sz w:val="24"/>
                <w:szCs w:val="24"/>
              </w:rPr>
            </w:pPr>
            <w:r w:rsidRPr="003E6D43">
              <w:rPr>
                <w:sz w:val="24"/>
                <w:szCs w:val="24"/>
              </w:rPr>
              <w:fldChar w:fldCharType="begin"/>
            </w:r>
            <w:r w:rsidR="00625730">
              <w:rPr>
                <w:sz w:val="24"/>
                <w:szCs w:val="24"/>
              </w:rPr>
              <w:instrText xml:space="preserve"> ADDIN EN.CITE &lt;EndNote&gt;&lt;Cite&gt;&lt;Author&gt;Schulze&lt;/Author&gt;&lt;Year&gt;1961&lt;/Year&gt;&lt;RecNum&gt;170&lt;/RecNum&gt;&lt;DisplayText&gt;[61]&lt;/DisplayText&gt;&lt;record&gt;&lt;rec-number&gt;170&lt;/rec-number&gt;&lt;foreign-keys&gt;&lt;key app="EN" db-id="pp9ztr5rp0w99besv0nvs2ti09e99ssw2r00" timestamp="1433306055"&gt;170&lt;/key&gt;&lt;/foreign-keys&gt;&lt;ref-type name="Journal Article"&gt;17&lt;/ref-type&gt;&lt;contributors&gt;&lt;authors&gt;&lt;author&gt;Schulze, G.E.R., Wieting, J.&lt;/author&gt;&lt;/authors&gt;&lt;/contributors&gt;&lt;titles&gt;&lt;title&gt; About the Constitution Principles of the CaZn2-Lattice&lt;/title&gt;&lt;secondary-title&gt;Z. Metallkd.&lt;/secondary-title&gt;&lt;/titles&gt;&lt;periodical&gt;&lt;full-title&gt;Z. Metallkd.&lt;/full-title&gt;&lt;/periodical&gt;&lt;pages&gt;743-746&lt;/pages&gt;&lt;volume&gt;52&lt;/volume&gt;&lt;number&gt;11&lt;/number&gt;&lt;dates&gt;&lt;year&gt;1961&lt;/year&gt;&lt;/dates&gt;&lt;work-type&gt;(Experimental, Crys. Structure, 5)&lt;/work-type&gt;&lt;urls&gt;&lt;/urls&gt;&lt;/record&gt;&lt;/Cite&gt;&lt;/EndNote&gt;</w:instrText>
            </w:r>
            <w:r w:rsidRPr="003E6D43">
              <w:rPr>
                <w:sz w:val="24"/>
                <w:szCs w:val="24"/>
              </w:rPr>
              <w:fldChar w:fldCharType="separate"/>
            </w:r>
            <w:r w:rsidR="00625730">
              <w:rPr>
                <w:noProof/>
                <w:sz w:val="24"/>
                <w:szCs w:val="24"/>
              </w:rPr>
              <w:t>[61]</w:t>
            </w:r>
            <w:r w:rsidRPr="003E6D43">
              <w:rPr>
                <w:sz w:val="24"/>
                <w:szCs w:val="24"/>
              </w:rPr>
              <w:fldChar w:fldCharType="end"/>
            </w:r>
          </w:p>
        </w:tc>
      </w:tr>
    </w:tbl>
    <w:p w14:paraId="15E47F32" w14:textId="77777777" w:rsidR="009C3FC3" w:rsidRDefault="009C3FC3" w:rsidP="009C3FC3"/>
    <w:p w14:paraId="7918CE69" w14:textId="42C97530" w:rsidR="00A56E9A" w:rsidRDefault="002B1042" w:rsidP="009C3FC3">
      <w:r>
        <w:t xml:space="preserve">Note: The </w:t>
      </w:r>
      <w:r w:rsidR="00E0587D">
        <w:t xml:space="preserve">first </w:t>
      </w:r>
      <w:r>
        <w:t>composition of</w:t>
      </w:r>
      <w:r w:rsidR="00E0587D">
        <w:t xml:space="preserve"> both</w:t>
      </w:r>
      <w:r>
        <w:t xml:space="preserve"> T</w:t>
      </w:r>
      <w:r>
        <w:rPr>
          <w:vertAlign w:val="subscript"/>
        </w:rPr>
        <w:t>1</w:t>
      </w:r>
      <w:r>
        <w:t xml:space="preserve"> and T</w:t>
      </w:r>
      <w:r>
        <w:rPr>
          <w:vertAlign w:val="subscript"/>
        </w:rPr>
        <w:t>2</w:t>
      </w:r>
      <w:r>
        <w:t xml:space="preserve"> are better supported by data.</w:t>
      </w:r>
    </w:p>
    <w:p w14:paraId="093A6425" w14:textId="77777777" w:rsidR="00A56E9A" w:rsidRDefault="00A56E9A" w:rsidP="00A56E9A">
      <w:pPr>
        <w:keepNext/>
      </w:pPr>
      <w:r>
        <w:rPr>
          <w:noProof/>
          <w:lang w:eastAsia="en-AU"/>
        </w:rPr>
        <w:lastRenderedPageBreak/>
        <w:drawing>
          <wp:inline distT="0" distB="0" distL="0" distR="0" wp14:anchorId="5B766401" wp14:editId="354E83EF">
            <wp:extent cx="5731510" cy="5350510"/>
            <wp:effectExtent l="0" t="0" r="2540"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gZnCaLiquidPhase-SprMats.png"/>
                    <pic:cNvPicPr/>
                  </pic:nvPicPr>
                  <pic:blipFill>
                    <a:blip r:embed="rId35">
                      <a:extLst>
                        <a:ext uri="{28A0092B-C50C-407E-A947-70E740481C1C}">
                          <a14:useLocalDpi xmlns:a14="http://schemas.microsoft.com/office/drawing/2010/main" val="0"/>
                        </a:ext>
                      </a:extLst>
                    </a:blip>
                    <a:stretch>
                      <a:fillRect/>
                    </a:stretch>
                  </pic:blipFill>
                  <pic:spPr>
                    <a:xfrm>
                      <a:off x="0" y="0"/>
                      <a:ext cx="5731510" cy="5350510"/>
                    </a:xfrm>
                    <a:prstGeom prst="rect">
                      <a:avLst/>
                    </a:prstGeom>
                  </pic:spPr>
                </pic:pic>
              </a:graphicData>
            </a:graphic>
          </wp:inline>
        </w:drawing>
      </w:r>
    </w:p>
    <w:p w14:paraId="47B39B6A" w14:textId="713234FB" w:rsidR="00A56E9A" w:rsidRDefault="00A56E9A" w:rsidP="00A56E9A">
      <w:pPr>
        <w:pStyle w:val="Caption"/>
      </w:pPr>
      <w:bookmarkStart w:id="190" w:name="_Toc422303992"/>
      <w:r>
        <w:t xml:space="preserve">Figure </w:t>
      </w:r>
      <w:fldSimple w:instr=" SEQ Figure \* ARABIC ">
        <w:r w:rsidR="00024BB8">
          <w:rPr>
            <w:noProof/>
          </w:rPr>
          <w:t>20</w:t>
        </w:r>
      </w:fldSimple>
      <w:r>
        <w:t xml:space="preserve">: Liquidus Projection ternary phase diagram of MgZnCa system. Reproduced from </w:t>
      </w:r>
      <w:r>
        <w:fldChar w:fldCharType="begin"/>
      </w:r>
      <w:r w:rsidR="00625730">
        <w:instrText xml:space="preserve"> ADDIN EN.CITE &lt;EndNote&gt;&lt;Cite&gt;&lt;Author&gt;R.&lt;/Author&gt;&lt;Year&gt;1933&lt;/Year&gt;&lt;RecNum&gt;171&lt;/RecNum&gt;&lt;DisplayText&gt;[62]&lt;/DisplayText&gt;&lt;record&gt;&lt;rec-number&gt;171&lt;/rec-number&gt;&lt;foreign-keys&gt;&lt;key app="EN" db-id="pp9ztr5rp0w99besv0nvs2ti09e99ssw2r00" timestamp="1433309227"&gt;171&lt;/key&gt;&lt;/foreign-keys&gt;&lt;ref-type name="Journal Article"&gt;17&lt;/ref-type&gt;&lt;contributors&gt;&lt;authors&gt;&lt;author&gt;Paris, R.&lt;/author&gt;&lt;/authors&gt;&lt;/contributors&gt;&lt;titles&gt;&lt;title&gt;Sur les alliages ternaires magnésium-zinc-calcium&lt;/title&gt;&lt;secondary-title&gt;Comptes Rendus Hebdomadaires des Seances de l&amp;apos;Academie des Sciences&lt;/secondary-title&gt;&lt;/titles&gt;&lt;periodical&gt;&lt;full-title&gt;Comptes Rendus Hebdomadaires des Seances de l&amp;apos;Academie des Sciences&lt;/full-title&gt;&lt;/periodical&gt;&lt;pages&gt;1634-1636&lt;/pages&gt;&lt;volume&gt;197&lt;/volume&gt;&lt;dates&gt;&lt;year&gt;1933&lt;/year&gt;&lt;/dates&gt;&lt;urls&gt;&lt;/urls&gt;&lt;/record&gt;&lt;/Cite&gt;&lt;/EndNote&gt;</w:instrText>
      </w:r>
      <w:r>
        <w:fldChar w:fldCharType="separate"/>
      </w:r>
      <w:r w:rsidR="00625730">
        <w:rPr>
          <w:noProof/>
        </w:rPr>
        <w:t>[62]</w:t>
      </w:r>
      <w:bookmarkEnd w:id="190"/>
      <w:r>
        <w:fldChar w:fldCharType="end"/>
      </w:r>
    </w:p>
    <w:p w14:paraId="505E025B" w14:textId="6D16D259" w:rsidR="00A56E9A" w:rsidRDefault="00A56E9A" w:rsidP="009C3FC3"/>
    <w:p w14:paraId="5A9BE527" w14:textId="77777777" w:rsidR="00C76B64" w:rsidRDefault="00C76B64" w:rsidP="009C3FC3">
      <w:pPr>
        <w:sectPr w:rsidR="00C76B64" w:rsidSect="00693C3C">
          <w:pgSz w:w="11906" w:h="16838"/>
          <w:pgMar w:top="1440" w:right="1440" w:bottom="1440" w:left="1440" w:header="708" w:footer="708" w:gutter="0"/>
          <w:pgNumType w:start="1"/>
          <w:cols w:space="708"/>
          <w:docGrid w:linePitch="360"/>
        </w:sectPr>
      </w:pPr>
    </w:p>
    <w:p w14:paraId="0B248618" w14:textId="433220A4" w:rsidR="00A237A6" w:rsidRDefault="00A237A6" w:rsidP="00D11CF3">
      <w:pPr>
        <w:pStyle w:val="Caption"/>
        <w:keepNext/>
      </w:pPr>
      <w:bookmarkStart w:id="191" w:name="_Toc422303994"/>
      <w:r>
        <w:lastRenderedPageBreak/>
        <w:t xml:space="preserve">Table </w:t>
      </w:r>
      <w:fldSimple w:instr=" SEQ Table \* ARABIC ">
        <w:r w:rsidR="00024BB8">
          <w:rPr>
            <w:noProof/>
          </w:rPr>
          <w:t>2</w:t>
        </w:r>
      </w:fldSimple>
      <w:r>
        <w:t xml:space="preserve">: Known </w:t>
      </w:r>
      <w:r w:rsidR="00F131B9">
        <w:t xml:space="preserve">basic </w:t>
      </w:r>
      <w:r>
        <w:t>BMG properties of several MgZnCa alloys. All temperatures are in °</w:t>
      </w:r>
      <w:r w:rsidR="00F131B9">
        <w:t xml:space="preserve">C. </w:t>
      </w:r>
      <w:r w:rsidR="00D11CF3">
        <w:t xml:space="preserve">Temperature values from </w:t>
      </w:r>
      <w:r w:rsidR="00D11CF3">
        <w:fldChar w:fldCharType="begin"/>
      </w:r>
      <w:r w:rsidR="00625730">
        <w:instrText xml:space="preserve"> ADDIN EN.CITE &lt;EndNote&gt;&lt;Cite&gt;&lt;Author&gt;Gu&lt;/Author&gt;&lt;Year&gt;2005&lt;/Year&gt;&lt;RecNum&gt;128&lt;/RecNum&gt;&lt;DisplayText&gt;[41]&lt;/DisplayText&gt;&lt;record&gt;&lt;rec-number&gt;128&lt;/rec-number&gt;&lt;foreign-keys&gt;&lt;key app="EN" db-id="pp9ztr5rp0w99besv0nvs2ti09e99ssw2r00" timestamp="1414725319"&gt;128&lt;/key&gt;&lt;/foreign-keys&gt;&lt;ref-type name="Journal Article"&gt;17&lt;/ref-type&gt;&lt;contributors&gt;&lt;authors&gt;&lt;author&gt;Gu,X.&lt;/author&gt;&lt;author&gt;Shiflet,G.J.&lt;/author&gt;&lt;author&gt;Guo,F.Q.&lt;/author&gt;&lt;author&gt;Poon,S.J.&lt;/author&gt;&lt;/authors&gt;&lt;/contributors&gt;&lt;titles&gt;&lt;title&gt;Mg–Ca–Zn Bulk Metallic Glasses with High Strength and Significant Ductility&lt;/title&gt;&lt;secondary-title&gt;Journal of Materials Research&lt;/secondary-title&gt;&lt;/titles&gt;&lt;periodical&gt;&lt;full-title&gt;Journal of Materials Research&lt;/full-title&gt;&lt;/periodical&gt;&lt;pages&gt;1935-1938&lt;/pages&gt;&lt;volume&gt;20&lt;/volume&gt;&lt;number&gt;08&lt;/number&gt;&lt;keywords&gt;&lt;keyword&gt;Calorimetry, Casting, Metallic glass&lt;/keyword&gt;&lt;/keywords&gt;&lt;dates&gt;&lt;year&gt;2005&lt;/year&gt;&lt;/dates&gt;&lt;isbn&gt;2044-5326&lt;/isbn&gt;&lt;urls&gt;&lt;related-urls&gt;&lt;url&gt;http://dx.doi.org/10.1557/JMR.2005.0245&lt;/url&gt;&lt;/related-urls&gt;&lt;/urls&gt;&lt;electronic-resource-num&gt;doi:10.1557/JMR.2005.0245&lt;/electronic-resource-num&gt;&lt;access-date&gt;2005&lt;/access-date&gt;&lt;/record&gt;&lt;/Cite&gt;&lt;/EndNote&gt;</w:instrText>
      </w:r>
      <w:r w:rsidR="00D11CF3">
        <w:fldChar w:fldCharType="separate"/>
      </w:r>
      <w:r w:rsidR="00625730">
        <w:rPr>
          <w:noProof/>
        </w:rPr>
        <w:t>[41]</w:t>
      </w:r>
      <w:r w:rsidR="00D11CF3">
        <w:fldChar w:fldCharType="end"/>
      </w:r>
      <w:r w:rsidR="00D11CF3">
        <w:t xml:space="preserve"> have been interpreted from plots, as has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D11CF3">
        <w:t xml:space="preserve"> from </w:t>
      </w:r>
      <w:r w:rsidR="00D11CF3">
        <w:fldChar w:fldCharType="begin"/>
      </w:r>
      <w:r w:rsidR="00625730">
        <w:instrText xml:space="preserve"> ADDIN EN.CITE &lt;EndNote&gt;&lt;Cite&gt;&lt;Author&gt;Wang&lt;/Author&gt;&lt;Year&gt;2013&lt;/Year&gt;&lt;RecNum&gt;51&lt;/RecNum&gt;&lt;DisplayText&gt;[63]&lt;/DisplayText&gt;&lt;record&gt;&lt;rec-number&gt;51&lt;/rec-number&gt;&lt;foreign-keys&gt;&lt;key app="EN" db-id="pp9ztr5rp0w99besv0nvs2ti09e99ssw2r00" timestamp="1399871577"&gt;51&lt;/key&gt;&lt;/foreign-keys&gt;&lt;ref-type name="Journal Article"&gt;17&lt;/ref-type&gt;&lt;contributors&gt;&lt;authors&gt;&lt;author&gt;Wang, Jingfeng&lt;/author&gt;&lt;author&gt;Huang, Song&lt;/author&gt;&lt;author&gt;Li, Yang&lt;/author&gt;&lt;author&gt;Wei, Yiyun&lt;/author&gt;&lt;author&gt;Xi, Xingfeng&lt;/author&gt;&lt;author&gt;Cai, Kaiyong&lt;/author&gt;&lt;/authors&gt;&lt;/contributors&gt;&lt;titles&gt;&lt;title&gt;Microstructure, mechanical and bio-corrosion properties of Mn-doped Mg–Zn–Ca bulk metallic glass composites&lt;/title&gt;&lt;secondary-title&gt;Materials Science and Engineering: C&lt;/secondary-title&gt;&lt;/titles&gt;&lt;periodical&gt;&lt;full-title&gt;Materials Science and Engineering: C&lt;/full-title&gt;&lt;/periodical&gt;&lt;pages&gt;3832-3838&lt;/pages&gt;&lt;volume&gt;33&lt;/volume&gt;&lt;number&gt;7&lt;/number&gt;&lt;keywords&gt;&lt;keyword&gt;Mg-based alloy&lt;/keyword&gt;&lt;keyword&gt;Amorphous&lt;/keyword&gt;&lt;keyword&gt;Microstructure&lt;/keyword&gt;&lt;keyword&gt;Mechanical properties&lt;/keyword&gt;&lt;keyword&gt;Biocompatibility&lt;/keyword&gt;&lt;/keywords&gt;&lt;dates&gt;&lt;year&gt;2013&lt;/year&gt;&lt;pub-dates&gt;&lt;date&gt;10//&lt;/date&gt;&lt;/pub-dates&gt;&lt;/dates&gt;&lt;isbn&gt;0928-4931&lt;/isbn&gt;&lt;urls&gt;&lt;related-urls&gt;&lt;url&gt;http://www.sciencedirect.com/science/article/pii/S0928493113003081&lt;/url&gt;&lt;/related-urls&gt;&lt;/urls&gt;&lt;electronic-resource-num&gt;http://dx.doi.org/10.1016/j.msec.2013.05.020&lt;/electronic-resource-num&gt;&lt;/record&gt;&lt;/Cite&gt;&lt;/EndNote&gt;</w:instrText>
      </w:r>
      <w:r w:rsidR="00D11CF3">
        <w:fldChar w:fldCharType="separate"/>
      </w:r>
      <w:r w:rsidR="00625730">
        <w:rPr>
          <w:noProof/>
        </w:rPr>
        <w:t>[63]</w:t>
      </w:r>
      <w:r w:rsidR="00D11CF3">
        <w:fldChar w:fldCharType="end"/>
      </w:r>
      <w:r w:rsidR="00D11CF3">
        <w:t xml:space="preserve">. </w:t>
      </w:r>
      <w:r w:rsidR="00F131B9">
        <w:t>Compiled</w:t>
      </w:r>
      <w:r w:rsidR="00307B89">
        <w:t xml:space="preserve"> from </w:t>
      </w:r>
      <w:r w:rsidR="00307B89" w:rsidRPr="00307B89">
        <w:fldChar w:fldCharType="begin">
          <w:fldData xml:space="preserve">PEVuZE5vdGU+PENpdGU+PEF1dGhvcj5DYW88L0F1dGhvcj48WWVhcj4yMDEyPC9ZZWFyPjxSZWNO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</w:fldData>
        </w:fldChar>
      </w:r>
      <w:r w:rsidR="00625730">
        <w:instrText xml:space="preserve"> ADDIN EN.CITE </w:instrText>
      </w:r>
      <w:r w:rsidR="00625730">
        <w:fldChar w:fldCharType="begin">
          <w:fldData xml:space="preserve">PEVuZE5vdGU+PENpdGU+PEF1dGhvcj5DYW88L0F1dGhvcj48WWVhcj4yMDEyPC9ZZWFyPjxSZWNO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</w:fldData>
        </w:fldChar>
      </w:r>
      <w:r w:rsidR="00625730">
        <w:instrText xml:space="preserve"> ADDIN EN.CITE.DATA </w:instrText>
      </w:r>
      <w:r w:rsidR="00625730">
        <w:fldChar w:fldCharType="end"/>
      </w:r>
      <w:r w:rsidR="00307B89" w:rsidRPr="00307B89">
        <w:fldChar w:fldCharType="separate"/>
      </w:r>
      <w:r w:rsidR="00625730">
        <w:rPr>
          <w:noProof/>
        </w:rPr>
        <w:t>[21, 41, 56, 57, 63]</w:t>
      </w:r>
      <w:r w:rsidR="00307B89" w:rsidRPr="00307B89">
        <w:fldChar w:fldCharType="end"/>
      </w:r>
      <w:r w:rsidR="00307B89">
        <w:t>.</w:t>
      </w:r>
      <w:bookmarkEnd w:id="191"/>
      <w:r w:rsidR="00307B89">
        <w:t xml:space="preserve"> </w:t>
      </w:r>
    </w:p>
    <w:tbl>
      <w:tblPr>
        <w:tblW w:w="0" w:type="auto"/>
        <w:jc w:val="center"/>
        <w:tblLook w:val="04A0" w:firstRow="1" w:lastRow="0" w:firstColumn="1" w:lastColumn="0" w:noHBand="0" w:noVBand="1"/>
      </w:tblPr>
      <w:tblGrid>
        <w:gridCol w:w="1773"/>
        <w:gridCol w:w="718"/>
        <w:gridCol w:w="718"/>
        <w:gridCol w:w="551"/>
        <w:gridCol w:w="718"/>
        <w:gridCol w:w="1264"/>
        <w:gridCol w:w="1134"/>
        <w:gridCol w:w="1030"/>
        <w:gridCol w:w="923"/>
        <w:gridCol w:w="1104"/>
      </w:tblGrid>
      <w:tr w:rsidR="00C76B64" w:rsidRPr="00C76B64" w14:paraId="65AF7FBA" w14:textId="77777777" w:rsidTr="00F131B9">
        <w:trPr>
          <w:trHeight w:val="857"/>
          <w:jc w:val="center"/>
        </w:trPr>
        <w:tc>
          <w:tcPr>
            <w:tcW w:w="0" w:type="auto"/>
            <w:tcBorders>
              <w:top w:val="nil"/>
              <w:left w:val="nil"/>
              <w:bottom w:val="single" w:sz="4" w:space="0" w:color="auto"/>
              <w:right w:val="single" w:sz="4" w:space="0" w:color="auto"/>
            </w:tcBorders>
            <w:shd w:val="clear" w:color="auto" w:fill="auto"/>
            <w:noWrap/>
            <w:vAlign w:val="center"/>
            <w:hideMark/>
          </w:tcPr>
          <w:p w14:paraId="46C2F9D7" w14:textId="77777777" w:rsidR="00C76B64" w:rsidRPr="00C76B64" w:rsidRDefault="00C76B64" w:rsidP="00C76B64">
            <w:pPr>
              <w:spacing w:after="0" w:line="240" w:lineRule="auto"/>
              <w:jc w:val="center"/>
              <w:rPr>
                <w:rFonts w:ascii="Arial" w:eastAsia="Times New Roman" w:hAnsi="Arial" w:cs="Arial"/>
                <w:sz w:val="28"/>
                <w:szCs w:val="28"/>
                <w:lang w:eastAsia="en-AU"/>
              </w:rPr>
            </w:pPr>
            <w:r w:rsidRPr="00C76B64">
              <w:rPr>
                <w:rFonts w:ascii="Arial" w:eastAsia="Times New Roman" w:hAnsi="Arial" w:cs="Arial"/>
                <w:sz w:val="28"/>
                <w:szCs w:val="28"/>
                <w:lang w:eastAsia="en-AU"/>
              </w:rPr>
              <w:t>Composition</w:t>
            </w:r>
          </w:p>
        </w:tc>
        <w:tc>
          <w:tcPr>
            <w:tcW w:w="0" w:type="auto"/>
            <w:tcBorders>
              <w:top w:val="nil"/>
              <w:left w:val="single" w:sz="4" w:space="0" w:color="auto"/>
              <w:bottom w:val="single" w:sz="4" w:space="0" w:color="auto"/>
              <w:right w:val="nil"/>
            </w:tcBorders>
            <w:shd w:val="clear" w:color="auto" w:fill="auto"/>
            <w:noWrap/>
            <w:vAlign w:val="center"/>
            <w:hideMark/>
          </w:tcPr>
          <w:p w14:paraId="40F77F61" w14:textId="350431FD" w:rsidR="00C76B64" w:rsidRPr="00C76B64" w:rsidRDefault="007232A1" w:rsidP="00C76B64">
            <w:pPr>
              <w:spacing w:after="0" w:line="240" w:lineRule="auto"/>
              <w:jc w:val="center"/>
              <w:rPr>
                <w:rFonts w:ascii="Arial" w:eastAsia="Times New Roman" w:hAnsi="Arial" w:cs="Arial"/>
                <w:sz w:val="28"/>
                <w:szCs w:val="28"/>
                <w:lang w:eastAsia="en-AU"/>
              </w:rPr>
            </w:pPr>
            <m:oMathPara>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g</m:t>
                    </m:r>
                  </m:sub>
                </m:sSub>
              </m:oMath>
            </m:oMathPara>
          </w:p>
        </w:tc>
        <w:tc>
          <w:tcPr>
            <w:tcW w:w="0" w:type="auto"/>
            <w:tcBorders>
              <w:top w:val="nil"/>
              <w:left w:val="nil"/>
              <w:bottom w:val="single" w:sz="4" w:space="0" w:color="auto"/>
              <w:right w:val="nil"/>
            </w:tcBorders>
            <w:shd w:val="clear" w:color="auto" w:fill="auto"/>
            <w:noWrap/>
            <w:vAlign w:val="center"/>
            <w:hideMark/>
          </w:tcPr>
          <w:p w14:paraId="71DE70A5" w14:textId="7BAF8188" w:rsidR="00C76B64" w:rsidRPr="00C76B64" w:rsidRDefault="007232A1" w:rsidP="00C76B64">
            <w:pPr>
              <w:spacing w:after="0" w:line="240" w:lineRule="auto"/>
              <w:jc w:val="center"/>
              <w:rPr>
                <w:rFonts w:ascii="Arial" w:eastAsia="Times New Roman" w:hAnsi="Arial" w:cs="Arial"/>
                <w:sz w:val="28"/>
                <w:szCs w:val="28"/>
                <w:lang w:eastAsia="en-AU"/>
              </w:rPr>
            </w:pPr>
            <m:oMathPara>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x</m:t>
                    </m:r>
                  </m:sub>
                </m:sSub>
              </m:oMath>
            </m:oMathPara>
          </w:p>
        </w:tc>
        <w:tc>
          <w:tcPr>
            <w:tcW w:w="0" w:type="auto"/>
            <w:tcBorders>
              <w:top w:val="nil"/>
              <w:left w:val="nil"/>
              <w:bottom w:val="single" w:sz="4" w:space="0" w:color="auto"/>
              <w:right w:val="nil"/>
            </w:tcBorders>
            <w:shd w:val="clear" w:color="auto" w:fill="auto"/>
            <w:noWrap/>
            <w:vAlign w:val="center"/>
            <w:hideMark/>
          </w:tcPr>
          <w:p w14:paraId="7D9463EC" w14:textId="51D69B1E" w:rsidR="00C76B64" w:rsidRPr="00C76B64" w:rsidRDefault="007232A1" w:rsidP="00C76B64">
            <w:pPr>
              <w:spacing w:after="0" w:line="240" w:lineRule="auto"/>
              <w:jc w:val="center"/>
              <w:rPr>
                <w:rFonts w:ascii="Arial" w:eastAsia="Times New Roman" w:hAnsi="Arial" w:cs="Arial"/>
                <w:sz w:val="28"/>
                <w:szCs w:val="28"/>
                <w:lang w:eastAsia="en-AU"/>
              </w:rPr>
            </w:pPr>
            <m:oMathPara>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m</m:t>
                    </m:r>
                  </m:sub>
                </m:sSub>
              </m:oMath>
            </m:oMathPara>
          </w:p>
        </w:tc>
        <w:tc>
          <w:tcPr>
            <w:tcW w:w="0" w:type="auto"/>
            <w:tcBorders>
              <w:top w:val="nil"/>
              <w:left w:val="nil"/>
              <w:bottom w:val="single" w:sz="4" w:space="0" w:color="auto"/>
              <w:right w:val="nil"/>
            </w:tcBorders>
            <w:shd w:val="clear" w:color="auto" w:fill="auto"/>
            <w:noWrap/>
            <w:vAlign w:val="center"/>
            <w:hideMark/>
          </w:tcPr>
          <w:p w14:paraId="40CA49D9" w14:textId="1A23B4D2" w:rsidR="00C76B64" w:rsidRPr="00C76B64" w:rsidRDefault="007232A1" w:rsidP="00C76B64">
            <w:pPr>
              <w:spacing w:after="0" w:line="240" w:lineRule="auto"/>
              <w:jc w:val="center"/>
              <w:rPr>
                <w:rFonts w:ascii="Arial" w:eastAsia="Times New Roman" w:hAnsi="Arial" w:cs="Arial"/>
                <w:sz w:val="28"/>
                <w:szCs w:val="28"/>
                <w:lang w:eastAsia="en-AU"/>
              </w:rPr>
            </w:pPr>
            <m:oMathPara>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l</m:t>
                    </m:r>
                  </m:sub>
                </m:sSub>
              </m:oMath>
            </m:oMathPara>
          </w:p>
        </w:tc>
        <w:tc>
          <w:tcPr>
            <w:tcW w:w="0" w:type="auto"/>
            <w:tcBorders>
              <w:top w:val="nil"/>
              <w:left w:val="nil"/>
              <w:bottom w:val="single" w:sz="4" w:space="0" w:color="auto"/>
              <w:right w:val="nil"/>
            </w:tcBorders>
            <w:shd w:val="clear" w:color="auto" w:fill="auto"/>
            <w:noWrap/>
            <w:vAlign w:val="center"/>
            <w:hideMark/>
          </w:tcPr>
          <w:p w14:paraId="2B7FE013" w14:textId="66905A67" w:rsidR="00C76B64" w:rsidRPr="00C76B64" w:rsidRDefault="00C76B64" w:rsidP="00381164">
            <w:pPr>
              <w:spacing w:after="0" w:line="240" w:lineRule="auto"/>
              <w:jc w:val="center"/>
              <w:rPr>
                <w:rFonts w:ascii="Arial" w:eastAsia="Times New Roman" w:hAnsi="Arial" w:cs="Arial"/>
                <w:sz w:val="28"/>
                <w:szCs w:val="28"/>
                <w:lang w:eastAsia="en-AU"/>
              </w:rPr>
            </w:pPr>
            <m:oMathPara>
              <m:oMath>
                <m:r>
                  <w:rPr>
                    <w:rFonts w:ascii="Cambria Math" w:eastAsia="Times New Roman" w:hAnsi="Cambria Math" w:cs="Arial"/>
                    <w:sz w:val="28"/>
                    <w:szCs w:val="28"/>
                    <w:lang w:eastAsia="en-AU"/>
                  </w:rPr>
                  <m:t>∆T</m:t>
                </m:r>
                <m:r>
                  <m:rPr>
                    <m:sty m:val="p"/>
                  </m:rPr>
                  <w:rPr>
                    <w:rFonts w:ascii="Arial" w:eastAsia="Times New Roman" w:hAnsi="Arial" w:cs="Arial"/>
                    <w:sz w:val="28"/>
                    <w:szCs w:val="28"/>
                    <w:lang w:eastAsia="en-AU"/>
                  </w:rPr>
                  <w:br/>
                </m:r>
              </m:oMath>
            </m:oMathPara>
            <w:r w:rsidR="00381164">
              <w:rPr>
                <w:rFonts w:ascii="Arial" w:eastAsia="Times New Roman" w:hAnsi="Arial" w:cs="Arial"/>
                <w:sz w:val="28"/>
                <w:szCs w:val="28"/>
                <w:lang w:eastAsia="en-AU"/>
              </w:rPr>
              <w:t>(</w:t>
            </w:r>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x</m:t>
                  </m:r>
                </m:sub>
              </m:sSub>
              <m:r>
                <w:rPr>
                  <w:rFonts w:ascii="Cambria Math" w:eastAsia="Times New Roman" w:hAnsi="Cambria Math" w:cs="Arial"/>
                  <w:sz w:val="28"/>
                  <w:szCs w:val="28"/>
                  <w:lang w:eastAsia="en-AU"/>
                </w:rPr>
                <m:t>-</m:t>
              </m:r>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g</m:t>
                  </m:r>
                </m:sub>
              </m:sSub>
            </m:oMath>
            <w:r w:rsidR="00381164">
              <w:rPr>
                <w:rFonts w:ascii="Arial" w:eastAsia="Times New Roman" w:hAnsi="Arial" w:cs="Arial"/>
                <w:sz w:val="28"/>
                <w:szCs w:val="28"/>
                <w:lang w:eastAsia="en-AU"/>
              </w:rPr>
              <w:t>)</w:t>
            </w:r>
          </w:p>
        </w:tc>
        <w:tc>
          <w:tcPr>
            <w:tcW w:w="0" w:type="auto"/>
            <w:tcBorders>
              <w:top w:val="nil"/>
              <w:left w:val="nil"/>
              <w:bottom w:val="single" w:sz="4" w:space="0" w:color="auto"/>
              <w:right w:val="nil"/>
            </w:tcBorders>
            <w:shd w:val="clear" w:color="auto" w:fill="auto"/>
            <w:vAlign w:val="center"/>
            <w:hideMark/>
          </w:tcPr>
          <w:p w14:paraId="63C4155D" w14:textId="136D7E72" w:rsidR="00C76B64" w:rsidRPr="00C76B64" w:rsidRDefault="007232A1" w:rsidP="00381164">
            <w:pPr>
              <w:spacing w:after="0" w:line="240" w:lineRule="auto"/>
              <w:jc w:val="center"/>
              <w:rPr>
                <w:rFonts w:ascii="Arial" w:eastAsia="Times New Roman" w:hAnsi="Arial" w:cs="Arial"/>
                <w:sz w:val="28"/>
                <w:szCs w:val="28"/>
                <w:lang w:eastAsia="en-AU"/>
              </w:rPr>
            </w:pPr>
            <m:oMathPara>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rg(m)</m:t>
                    </m:r>
                  </m:sub>
                </m:sSub>
                <m:r>
                  <m:rPr>
                    <m:sty m:val="p"/>
                  </m:rPr>
                  <w:rPr>
                    <w:rFonts w:ascii="Arial" w:eastAsia="Times New Roman" w:hAnsi="Arial" w:cs="Arial"/>
                    <w:sz w:val="28"/>
                    <w:szCs w:val="28"/>
                    <w:lang w:eastAsia="en-AU"/>
                  </w:rPr>
                  <w:br/>
                </m:r>
              </m:oMath>
            </m:oMathPara>
            <w:r w:rsidR="00381164">
              <w:rPr>
                <w:rFonts w:ascii="Arial" w:eastAsia="Times New Roman" w:hAnsi="Arial" w:cs="Arial"/>
                <w:sz w:val="28"/>
                <w:szCs w:val="28"/>
                <w:lang w:eastAsia="en-AU"/>
              </w:rPr>
              <w:t>(</w:t>
            </w:r>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g</m:t>
                  </m:r>
                </m:sub>
              </m:sSub>
              <m:r>
                <w:rPr>
                  <w:rFonts w:ascii="Cambria Math" w:eastAsia="Times New Roman" w:hAnsi="Cambria Math" w:cs="Arial"/>
                  <w:sz w:val="28"/>
                  <w:szCs w:val="28"/>
                  <w:lang w:eastAsia="en-AU"/>
                </w:rPr>
                <m:t>/</m:t>
              </m:r>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m</m:t>
                  </m:r>
                </m:sub>
              </m:sSub>
            </m:oMath>
            <w:r w:rsidR="00381164">
              <w:rPr>
                <w:rFonts w:ascii="Arial" w:eastAsia="Times New Roman" w:hAnsi="Arial" w:cs="Arial"/>
                <w:sz w:val="28"/>
                <w:szCs w:val="28"/>
                <w:lang w:eastAsia="en-AU"/>
              </w:rPr>
              <w:t>)</w:t>
            </w:r>
          </w:p>
        </w:tc>
        <w:tc>
          <w:tcPr>
            <w:tcW w:w="0" w:type="auto"/>
            <w:tcBorders>
              <w:top w:val="nil"/>
              <w:left w:val="nil"/>
              <w:bottom w:val="single" w:sz="4" w:space="0" w:color="auto"/>
              <w:right w:val="nil"/>
            </w:tcBorders>
            <w:shd w:val="clear" w:color="auto" w:fill="auto"/>
            <w:vAlign w:val="center"/>
            <w:hideMark/>
          </w:tcPr>
          <w:p w14:paraId="7474702A" w14:textId="3A1475BD" w:rsidR="00C76B64" w:rsidRPr="00C76B64" w:rsidRDefault="007232A1" w:rsidP="00381164">
            <w:pPr>
              <w:spacing w:after="0" w:line="240" w:lineRule="auto"/>
              <w:jc w:val="center"/>
              <w:rPr>
                <w:rFonts w:ascii="Arial" w:eastAsia="Times New Roman" w:hAnsi="Arial" w:cs="Arial"/>
                <w:sz w:val="28"/>
                <w:szCs w:val="28"/>
                <w:lang w:eastAsia="en-AU"/>
              </w:rPr>
            </w:pPr>
            <m:oMathPara>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rg(l)</m:t>
                    </m:r>
                  </m:sub>
                </m:sSub>
                <m:r>
                  <m:rPr>
                    <m:sty m:val="p"/>
                  </m:rPr>
                  <w:rPr>
                    <w:rFonts w:ascii="Arial" w:eastAsia="Times New Roman" w:hAnsi="Arial" w:cs="Arial"/>
                    <w:sz w:val="28"/>
                    <w:szCs w:val="28"/>
                    <w:lang w:eastAsia="en-AU"/>
                  </w:rPr>
                  <w:br/>
                </m:r>
              </m:oMath>
            </m:oMathPara>
            <w:r w:rsidR="00381164">
              <w:rPr>
                <w:rFonts w:ascii="Arial" w:eastAsia="Times New Roman" w:hAnsi="Arial" w:cs="Arial"/>
                <w:sz w:val="28"/>
                <w:szCs w:val="28"/>
                <w:lang w:eastAsia="en-AU"/>
              </w:rPr>
              <w:t>(</w:t>
            </w:r>
            <m:oMath>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g</m:t>
                  </m:r>
                </m:sub>
              </m:sSub>
              <m:r>
                <w:rPr>
                  <w:rFonts w:ascii="Cambria Math" w:eastAsia="Times New Roman" w:hAnsi="Cambria Math" w:cs="Arial"/>
                  <w:sz w:val="28"/>
                  <w:szCs w:val="28"/>
                  <w:lang w:eastAsia="en-AU"/>
                </w:rPr>
                <m:t>/</m:t>
              </m:r>
              <m:sSub>
                <m:sSubPr>
                  <m:ctrlPr>
                    <w:rPr>
                      <w:rFonts w:ascii="Cambria Math" w:eastAsia="Times New Roman" w:hAnsi="Cambria Math" w:cs="Arial"/>
                      <w:i/>
                      <w:sz w:val="28"/>
                      <w:szCs w:val="28"/>
                      <w:lang w:eastAsia="en-AU"/>
                    </w:rPr>
                  </m:ctrlPr>
                </m:sSubPr>
                <m:e>
                  <m:r>
                    <w:rPr>
                      <w:rFonts w:ascii="Cambria Math" w:eastAsia="Times New Roman" w:hAnsi="Cambria Math" w:cs="Arial"/>
                      <w:sz w:val="28"/>
                      <w:szCs w:val="28"/>
                      <w:lang w:eastAsia="en-AU"/>
                    </w:rPr>
                    <m:t>T</m:t>
                  </m:r>
                </m:e>
                <m:sub>
                  <m:r>
                    <w:rPr>
                      <w:rFonts w:ascii="Cambria Math" w:eastAsia="Times New Roman" w:hAnsi="Cambria Math" w:cs="Arial"/>
                      <w:sz w:val="28"/>
                      <w:szCs w:val="28"/>
                      <w:lang w:eastAsia="en-AU"/>
                    </w:rPr>
                    <m:t>l</m:t>
                  </m:r>
                </m:sub>
              </m:sSub>
            </m:oMath>
            <w:r w:rsidR="00381164">
              <w:rPr>
                <w:rFonts w:ascii="Arial" w:eastAsia="Times New Roman" w:hAnsi="Arial" w:cs="Arial"/>
                <w:sz w:val="28"/>
                <w:szCs w:val="28"/>
                <w:lang w:eastAsia="en-AU"/>
              </w:rPr>
              <w:t>)</w:t>
            </w:r>
          </w:p>
        </w:tc>
        <w:tc>
          <w:tcPr>
            <w:tcW w:w="0" w:type="auto"/>
            <w:tcBorders>
              <w:top w:val="nil"/>
              <w:left w:val="nil"/>
              <w:bottom w:val="single" w:sz="4" w:space="0" w:color="auto"/>
              <w:right w:val="nil"/>
            </w:tcBorders>
            <w:shd w:val="clear" w:color="auto" w:fill="auto"/>
            <w:noWrap/>
            <w:vAlign w:val="center"/>
            <w:hideMark/>
          </w:tcPr>
          <w:p w14:paraId="3200043A" w14:textId="2449C0F1" w:rsidR="00C76B64" w:rsidRPr="00C76B64" w:rsidRDefault="00381164" w:rsidP="00C76B64">
            <w:pPr>
              <w:spacing w:after="0" w:line="240" w:lineRule="auto"/>
              <w:jc w:val="center"/>
              <w:rPr>
                <w:rFonts w:ascii="Arial" w:eastAsia="Times New Roman" w:hAnsi="Arial" w:cs="Arial"/>
                <w:sz w:val="28"/>
                <w:szCs w:val="28"/>
                <w:lang w:eastAsia="en-AU"/>
              </w:rPr>
            </w:pPr>
            <w:r>
              <w:rPr>
                <w:rFonts w:ascii="Arial" w:eastAsia="Times New Roman" w:hAnsi="Arial" w:cs="Arial"/>
                <w:sz w:val="28"/>
                <w:szCs w:val="28"/>
                <w:lang w:eastAsia="en-AU"/>
              </w:rPr>
              <w:t>GFA</w:t>
            </w:r>
            <w:r>
              <w:rPr>
                <w:rFonts w:ascii="Arial" w:eastAsia="Times New Roman" w:hAnsi="Arial" w:cs="Arial"/>
                <w:sz w:val="28"/>
                <w:szCs w:val="28"/>
                <w:lang w:eastAsia="en-AU"/>
              </w:rPr>
              <w:br/>
            </w:r>
            <m:oMathPara>
              <m:oMath>
                <m:r>
                  <w:rPr>
                    <w:rFonts w:ascii="Cambria Math" w:eastAsia="Times New Roman" w:hAnsi="Cambria Math" w:cs="Arial"/>
                    <w:sz w:val="28"/>
                    <w:szCs w:val="28"/>
                    <w:lang w:eastAsia="en-AU"/>
                  </w:rPr>
                  <m:t>(mm)</m:t>
                </m:r>
              </m:oMath>
            </m:oMathPara>
          </w:p>
        </w:tc>
        <w:tc>
          <w:tcPr>
            <w:tcW w:w="0" w:type="auto"/>
            <w:tcBorders>
              <w:top w:val="nil"/>
              <w:left w:val="nil"/>
              <w:bottom w:val="single" w:sz="4" w:space="0" w:color="auto"/>
              <w:right w:val="nil"/>
            </w:tcBorders>
            <w:shd w:val="clear" w:color="auto" w:fill="auto"/>
            <w:noWrap/>
            <w:vAlign w:val="center"/>
            <w:hideMark/>
          </w:tcPr>
          <w:p w14:paraId="45AF0068" w14:textId="77777777" w:rsidR="00C76B64" w:rsidRPr="00C76B64" w:rsidRDefault="00C76B64" w:rsidP="00C76B64">
            <w:pPr>
              <w:spacing w:after="0" w:line="240" w:lineRule="auto"/>
              <w:jc w:val="center"/>
              <w:rPr>
                <w:rFonts w:ascii="Arial" w:eastAsia="Times New Roman" w:hAnsi="Arial" w:cs="Arial"/>
                <w:sz w:val="28"/>
                <w:szCs w:val="28"/>
                <w:lang w:eastAsia="en-AU"/>
              </w:rPr>
            </w:pPr>
            <w:r w:rsidRPr="00C76B64">
              <w:rPr>
                <w:rFonts w:ascii="Arial" w:eastAsia="Times New Roman" w:hAnsi="Arial" w:cs="Arial"/>
                <w:sz w:val="28"/>
                <w:szCs w:val="28"/>
                <w:lang w:eastAsia="en-AU"/>
              </w:rPr>
              <w:t>Source</w:t>
            </w:r>
          </w:p>
        </w:tc>
      </w:tr>
      <w:tr w:rsidR="00B42F46" w:rsidRPr="00C76B64" w14:paraId="7D2E2072" w14:textId="77777777" w:rsidTr="00536C8C">
        <w:trPr>
          <w:trHeight w:val="315"/>
          <w:jc w:val="center"/>
        </w:trPr>
        <w:tc>
          <w:tcPr>
            <w:tcW w:w="0" w:type="auto"/>
            <w:tcBorders>
              <w:top w:val="single" w:sz="4" w:space="0" w:color="auto"/>
              <w:left w:val="nil"/>
              <w:bottom w:val="nil"/>
              <w:right w:val="single" w:sz="4" w:space="0" w:color="auto"/>
            </w:tcBorders>
            <w:shd w:val="clear" w:color="auto" w:fill="auto"/>
            <w:noWrap/>
            <w:vAlign w:val="bottom"/>
            <w:hideMark/>
          </w:tcPr>
          <w:p w14:paraId="18C3FCA2"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70</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4</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6</w:t>
            </w:r>
          </w:p>
        </w:tc>
        <w:tc>
          <w:tcPr>
            <w:tcW w:w="0" w:type="auto"/>
            <w:tcBorders>
              <w:top w:val="single" w:sz="4" w:space="0" w:color="auto"/>
              <w:left w:val="single" w:sz="4" w:space="0" w:color="auto"/>
              <w:bottom w:val="nil"/>
              <w:right w:val="nil"/>
            </w:tcBorders>
            <w:shd w:val="clear" w:color="auto" w:fill="auto"/>
            <w:noWrap/>
            <w:vAlign w:val="bottom"/>
            <w:hideMark/>
          </w:tcPr>
          <w:p w14:paraId="31BF8235" w14:textId="67BBF165" w:rsidR="00B42F46" w:rsidRPr="00D11CF3" w:rsidRDefault="00B42F46" w:rsidP="00B42F46">
            <w:pPr>
              <w:spacing w:after="0" w:line="240" w:lineRule="auto"/>
              <w:jc w:val="center"/>
            </w:pPr>
            <w:r w:rsidRPr="00B42F46">
              <w:t>120</w:t>
            </w:r>
          </w:p>
        </w:tc>
        <w:tc>
          <w:tcPr>
            <w:tcW w:w="0" w:type="auto"/>
            <w:tcBorders>
              <w:top w:val="single" w:sz="4" w:space="0" w:color="auto"/>
              <w:left w:val="nil"/>
              <w:bottom w:val="nil"/>
              <w:right w:val="nil"/>
            </w:tcBorders>
            <w:shd w:val="clear" w:color="auto" w:fill="auto"/>
            <w:noWrap/>
            <w:vAlign w:val="bottom"/>
            <w:hideMark/>
          </w:tcPr>
          <w:p w14:paraId="1AF2FD4E" w14:textId="1EAF7264" w:rsidR="00B42F46" w:rsidRPr="00D11CF3" w:rsidRDefault="00B42F46" w:rsidP="00B42F46">
            <w:pPr>
              <w:spacing w:after="0" w:line="240" w:lineRule="auto"/>
              <w:jc w:val="center"/>
            </w:pPr>
            <w:r w:rsidRPr="00B42F46">
              <w:t>141</w:t>
            </w:r>
          </w:p>
        </w:tc>
        <w:tc>
          <w:tcPr>
            <w:tcW w:w="0" w:type="auto"/>
            <w:tcBorders>
              <w:top w:val="single" w:sz="4" w:space="0" w:color="auto"/>
              <w:left w:val="nil"/>
              <w:bottom w:val="nil"/>
              <w:right w:val="nil"/>
            </w:tcBorders>
            <w:shd w:val="clear" w:color="auto" w:fill="auto"/>
            <w:noWrap/>
            <w:vAlign w:val="bottom"/>
            <w:hideMark/>
          </w:tcPr>
          <w:p w14:paraId="76EC48D6" w14:textId="3E9FF42E" w:rsidR="00B42F46" w:rsidRPr="00D11CF3" w:rsidRDefault="00B42F46" w:rsidP="00B42F46">
            <w:pPr>
              <w:spacing w:after="0" w:line="240" w:lineRule="auto"/>
              <w:jc w:val="center"/>
            </w:pPr>
            <w:r w:rsidRPr="00B42F46">
              <w:t>352</w:t>
            </w:r>
          </w:p>
        </w:tc>
        <w:tc>
          <w:tcPr>
            <w:tcW w:w="0" w:type="auto"/>
            <w:tcBorders>
              <w:top w:val="single" w:sz="4" w:space="0" w:color="auto"/>
              <w:left w:val="nil"/>
              <w:bottom w:val="nil"/>
              <w:right w:val="nil"/>
            </w:tcBorders>
            <w:shd w:val="clear" w:color="auto" w:fill="auto"/>
            <w:noWrap/>
            <w:vAlign w:val="bottom"/>
            <w:hideMark/>
          </w:tcPr>
          <w:p w14:paraId="61B34016" w14:textId="2BE6A7CC" w:rsidR="00B42F46" w:rsidRPr="00D11CF3" w:rsidRDefault="00B42F46" w:rsidP="00B42F46">
            <w:pPr>
              <w:spacing w:after="0" w:line="240" w:lineRule="auto"/>
              <w:jc w:val="center"/>
            </w:pPr>
            <w:r w:rsidRPr="00B42F46">
              <w:t>442</w:t>
            </w:r>
          </w:p>
        </w:tc>
        <w:tc>
          <w:tcPr>
            <w:tcW w:w="0" w:type="auto"/>
            <w:tcBorders>
              <w:top w:val="single" w:sz="4" w:space="0" w:color="auto"/>
              <w:left w:val="nil"/>
              <w:bottom w:val="nil"/>
              <w:right w:val="nil"/>
            </w:tcBorders>
            <w:shd w:val="clear" w:color="auto" w:fill="auto"/>
            <w:noWrap/>
            <w:vAlign w:val="bottom"/>
            <w:hideMark/>
          </w:tcPr>
          <w:p w14:paraId="34AE800F" w14:textId="4266262E" w:rsidR="00B42F46" w:rsidRPr="00D11CF3" w:rsidRDefault="00B42F46" w:rsidP="00B42F46">
            <w:pPr>
              <w:spacing w:after="0" w:line="240" w:lineRule="auto"/>
              <w:jc w:val="center"/>
            </w:pPr>
            <w:r w:rsidRPr="00B42F46">
              <w:t>21</w:t>
            </w:r>
          </w:p>
        </w:tc>
        <w:tc>
          <w:tcPr>
            <w:tcW w:w="0" w:type="auto"/>
            <w:tcBorders>
              <w:top w:val="single" w:sz="4" w:space="0" w:color="auto"/>
              <w:left w:val="nil"/>
              <w:bottom w:val="nil"/>
              <w:right w:val="nil"/>
            </w:tcBorders>
            <w:shd w:val="clear" w:color="auto" w:fill="auto"/>
            <w:noWrap/>
            <w:vAlign w:val="bottom"/>
            <w:hideMark/>
          </w:tcPr>
          <w:p w14:paraId="257380CA" w14:textId="44316100" w:rsidR="00B42F46" w:rsidRPr="00D11CF3" w:rsidRDefault="00B42F46" w:rsidP="00B42F46">
            <w:pPr>
              <w:spacing w:after="0" w:line="240" w:lineRule="auto"/>
              <w:jc w:val="center"/>
            </w:pPr>
            <w:r w:rsidRPr="00B42F46">
              <w:t>0.629</w:t>
            </w:r>
          </w:p>
        </w:tc>
        <w:tc>
          <w:tcPr>
            <w:tcW w:w="0" w:type="auto"/>
            <w:tcBorders>
              <w:top w:val="single" w:sz="4" w:space="0" w:color="auto"/>
              <w:left w:val="nil"/>
              <w:bottom w:val="nil"/>
              <w:right w:val="nil"/>
            </w:tcBorders>
            <w:shd w:val="clear" w:color="auto" w:fill="auto"/>
            <w:noWrap/>
            <w:vAlign w:val="bottom"/>
            <w:hideMark/>
          </w:tcPr>
          <w:p w14:paraId="5B2087D8" w14:textId="359845F8" w:rsidR="00B42F46" w:rsidRPr="00D11CF3" w:rsidRDefault="00B42F46" w:rsidP="00B42F46">
            <w:pPr>
              <w:spacing w:after="0" w:line="240" w:lineRule="auto"/>
              <w:jc w:val="center"/>
            </w:pPr>
            <w:r w:rsidRPr="00B42F46">
              <w:t>0.550</w:t>
            </w:r>
          </w:p>
        </w:tc>
        <w:tc>
          <w:tcPr>
            <w:tcW w:w="0" w:type="auto"/>
            <w:tcBorders>
              <w:top w:val="single" w:sz="4" w:space="0" w:color="auto"/>
              <w:left w:val="nil"/>
              <w:bottom w:val="nil"/>
              <w:right w:val="nil"/>
            </w:tcBorders>
            <w:shd w:val="clear" w:color="auto" w:fill="auto"/>
            <w:noWrap/>
            <w:vAlign w:val="center"/>
            <w:hideMark/>
          </w:tcPr>
          <w:p w14:paraId="0A0847BB" w14:textId="77777777" w:rsidR="00B42F46" w:rsidRPr="00D11CF3" w:rsidRDefault="00B42F46" w:rsidP="00B42F46">
            <w:pPr>
              <w:spacing w:after="0" w:line="240" w:lineRule="auto"/>
              <w:jc w:val="center"/>
            </w:pPr>
            <w:r w:rsidRPr="00D11CF3">
              <w:t>3.0</w:t>
            </w:r>
          </w:p>
        </w:tc>
        <w:tc>
          <w:tcPr>
            <w:tcW w:w="0" w:type="auto"/>
            <w:tcBorders>
              <w:top w:val="single" w:sz="4" w:space="0" w:color="auto"/>
              <w:left w:val="nil"/>
              <w:bottom w:val="nil"/>
              <w:right w:val="nil"/>
            </w:tcBorders>
            <w:shd w:val="clear" w:color="auto" w:fill="auto"/>
            <w:noWrap/>
            <w:vAlign w:val="center"/>
            <w:hideMark/>
          </w:tcPr>
          <w:p w14:paraId="7AB497BD" w14:textId="3923C98A" w:rsidR="00B42F46" w:rsidRPr="00D11CF3" w:rsidRDefault="00B42F46" w:rsidP="00625730">
            <w:pPr>
              <w:spacing w:after="0" w:line="240" w:lineRule="auto"/>
              <w:jc w:val="center"/>
            </w:pPr>
            <w:r w:rsidRPr="00D11CF3">
              <w:fldChar w:fldCharType="begin"/>
            </w:r>
            <w:r w:rsidR="00625730">
              <w:instrText xml:space="preserve"> ADDIN EN.CITE &lt;EndNote&gt;&lt;Cite&gt;&lt;Author&gt;Cao&lt;/Author&gt;&lt;Year&gt;2012&lt;/Year&gt;&lt;RecNum&gt;48&lt;/RecNum&gt;&lt;DisplayText&gt;[21, 57]&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00625730">
              <w:rPr>
                <w:noProof/>
              </w:rPr>
              <w:t>[21, 57]</w:t>
            </w:r>
            <w:r w:rsidRPr="00D11CF3">
              <w:fldChar w:fldCharType="end"/>
            </w:r>
          </w:p>
        </w:tc>
      </w:tr>
      <w:tr w:rsidR="00B42F46" w:rsidRPr="00C76B64" w14:paraId="60A721C6"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6D9FC01B"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8</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6</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6</w:t>
            </w:r>
          </w:p>
        </w:tc>
        <w:tc>
          <w:tcPr>
            <w:tcW w:w="0" w:type="auto"/>
            <w:tcBorders>
              <w:top w:val="nil"/>
              <w:left w:val="single" w:sz="4" w:space="0" w:color="auto"/>
              <w:bottom w:val="nil"/>
              <w:right w:val="nil"/>
            </w:tcBorders>
            <w:shd w:val="clear" w:color="auto" w:fill="auto"/>
            <w:noWrap/>
            <w:vAlign w:val="bottom"/>
            <w:hideMark/>
          </w:tcPr>
          <w:p w14:paraId="2499AE0B" w14:textId="605608A3" w:rsidR="00B42F46" w:rsidRPr="00D11CF3" w:rsidRDefault="00B42F46" w:rsidP="00B42F46">
            <w:pPr>
              <w:spacing w:after="0" w:line="240" w:lineRule="auto"/>
              <w:jc w:val="center"/>
            </w:pPr>
            <w:r w:rsidRPr="00B42F46">
              <w:t>128</w:t>
            </w:r>
          </w:p>
        </w:tc>
        <w:tc>
          <w:tcPr>
            <w:tcW w:w="0" w:type="auto"/>
            <w:tcBorders>
              <w:top w:val="nil"/>
              <w:left w:val="nil"/>
              <w:bottom w:val="nil"/>
              <w:right w:val="nil"/>
            </w:tcBorders>
            <w:shd w:val="clear" w:color="auto" w:fill="auto"/>
            <w:noWrap/>
            <w:vAlign w:val="bottom"/>
            <w:hideMark/>
          </w:tcPr>
          <w:p w14:paraId="36B69491" w14:textId="2197A6BD" w:rsidR="00B42F46" w:rsidRPr="00D11CF3" w:rsidRDefault="00B42F46" w:rsidP="00B42F46">
            <w:pPr>
              <w:spacing w:after="0" w:line="240" w:lineRule="auto"/>
              <w:jc w:val="center"/>
            </w:pPr>
            <w:r w:rsidRPr="00B42F46">
              <w:t>151</w:t>
            </w:r>
          </w:p>
        </w:tc>
        <w:tc>
          <w:tcPr>
            <w:tcW w:w="0" w:type="auto"/>
            <w:tcBorders>
              <w:top w:val="nil"/>
              <w:left w:val="nil"/>
              <w:bottom w:val="nil"/>
              <w:right w:val="nil"/>
            </w:tcBorders>
            <w:shd w:val="clear" w:color="auto" w:fill="auto"/>
            <w:noWrap/>
            <w:vAlign w:val="bottom"/>
            <w:hideMark/>
          </w:tcPr>
          <w:p w14:paraId="156E5DD6" w14:textId="4478DAF7" w:rsidR="00B42F46" w:rsidRPr="00D11CF3" w:rsidRDefault="00B42F46" w:rsidP="00B42F46">
            <w:pPr>
              <w:spacing w:after="0" w:line="240" w:lineRule="auto"/>
              <w:jc w:val="center"/>
            </w:pPr>
            <w:r w:rsidRPr="00B42F46">
              <w:t>336</w:t>
            </w:r>
          </w:p>
        </w:tc>
        <w:tc>
          <w:tcPr>
            <w:tcW w:w="0" w:type="auto"/>
            <w:tcBorders>
              <w:top w:val="nil"/>
              <w:left w:val="nil"/>
              <w:bottom w:val="nil"/>
              <w:right w:val="nil"/>
            </w:tcBorders>
            <w:shd w:val="clear" w:color="auto" w:fill="auto"/>
            <w:noWrap/>
            <w:vAlign w:val="bottom"/>
            <w:hideMark/>
          </w:tcPr>
          <w:p w14:paraId="4612A871" w14:textId="06925251" w:rsidR="00B42F46" w:rsidRPr="00D11CF3" w:rsidRDefault="00B42F46" w:rsidP="00B42F46">
            <w:pPr>
              <w:spacing w:after="0" w:line="240" w:lineRule="auto"/>
              <w:jc w:val="center"/>
            </w:pPr>
            <w:r w:rsidRPr="00B42F46">
              <w:t>406</w:t>
            </w:r>
          </w:p>
        </w:tc>
        <w:tc>
          <w:tcPr>
            <w:tcW w:w="0" w:type="auto"/>
            <w:tcBorders>
              <w:top w:val="nil"/>
              <w:left w:val="nil"/>
              <w:bottom w:val="nil"/>
              <w:right w:val="nil"/>
            </w:tcBorders>
            <w:shd w:val="clear" w:color="auto" w:fill="auto"/>
            <w:noWrap/>
            <w:vAlign w:val="bottom"/>
            <w:hideMark/>
          </w:tcPr>
          <w:p w14:paraId="54D4DEC0" w14:textId="7FAD97DD" w:rsidR="00B42F46" w:rsidRPr="00D11CF3" w:rsidRDefault="00B42F46" w:rsidP="00B42F46">
            <w:pPr>
              <w:spacing w:after="0" w:line="240" w:lineRule="auto"/>
              <w:jc w:val="center"/>
            </w:pPr>
            <w:r w:rsidRPr="00B42F46">
              <w:t>23</w:t>
            </w:r>
          </w:p>
        </w:tc>
        <w:tc>
          <w:tcPr>
            <w:tcW w:w="0" w:type="auto"/>
            <w:tcBorders>
              <w:top w:val="nil"/>
              <w:left w:val="nil"/>
              <w:bottom w:val="nil"/>
              <w:right w:val="nil"/>
            </w:tcBorders>
            <w:shd w:val="clear" w:color="auto" w:fill="auto"/>
            <w:noWrap/>
            <w:vAlign w:val="bottom"/>
            <w:hideMark/>
          </w:tcPr>
          <w:p w14:paraId="05725494" w14:textId="6351CB35" w:rsidR="00B42F46" w:rsidRPr="00D11CF3" w:rsidRDefault="00B42F46" w:rsidP="00B42F46">
            <w:pPr>
              <w:spacing w:after="0" w:line="240" w:lineRule="auto"/>
              <w:jc w:val="center"/>
            </w:pPr>
            <w:r w:rsidRPr="00B42F46">
              <w:t>0.658</w:t>
            </w:r>
          </w:p>
        </w:tc>
        <w:tc>
          <w:tcPr>
            <w:tcW w:w="0" w:type="auto"/>
            <w:tcBorders>
              <w:top w:val="nil"/>
              <w:left w:val="nil"/>
              <w:bottom w:val="nil"/>
              <w:right w:val="nil"/>
            </w:tcBorders>
            <w:shd w:val="clear" w:color="auto" w:fill="auto"/>
            <w:noWrap/>
            <w:vAlign w:val="bottom"/>
            <w:hideMark/>
          </w:tcPr>
          <w:p w14:paraId="0E2369AA" w14:textId="5ECE3EBD" w:rsidR="00B42F46" w:rsidRPr="00D11CF3" w:rsidRDefault="00B42F46" w:rsidP="00B42F46">
            <w:pPr>
              <w:spacing w:after="0" w:line="240" w:lineRule="auto"/>
              <w:jc w:val="center"/>
            </w:pPr>
            <w:r w:rsidRPr="00B42F46">
              <w:t>0.591</w:t>
            </w:r>
          </w:p>
        </w:tc>
        <w:tc>
          <w:tcPr>
            <w:tcW w:w="0" w:type="auto"/>
            <w:tcBorders>
              <w:top w:val="nil"/>
              <w:left w:val="nil"/>
              <w:bottom w:val="nil"/>
              <w:right w:val="nil"/>
            </w:tcBorders>
            <w:shd w:val="clear" w:color="auto" w:fill="auto"/>
            <w:noWrap/>
            <w:vAlign w:val="center"/>
            <w:hideMark/>
          </w:tcPr>
          <w:p w14:paraId="7F996590" w14:textId="77777777" w:rsidR="00B42F46" w:rsidRPr="00D11CF3" w:rsidRDefault="00B42F46" w:rsidP="00B42F46">
            <w:pPr>
              <w:spacing w:after="0" w:line="240" w:lineRule="auto"/>
              <w:jc w:val="center"/>
            </w:pPr>
            <w:r w:rsidRPr="00D11CF3">
              <w:t>3.3</w:t>
            </w:r>
          </w:p>
        </w:tc>
        <w:tc>
          <w:tcPr>
            <w:tcW w:w="0" w:type="auto"/>
            <w:tcBorders>
              <w:top w:val="nil"/>
              <w:left w:val="nil"/>
              <w:bottom w:val="nil"/>
              <w:right w:val="nil"/>
            </w:tcBorders>
            <w:shd w:val="clear" w:color="auto" w:fill="auto"/>
            <w:noWrap/>
            <w:vAlign w:val="center"/>
            <w:hideMark/>
          </w:tcPr>
          <w:p w14:paraId="3ADA381A" w14:textId="59A50CEB" w:rsidR="00B42F46" w:rsidRPr="00D11CF3" w:rsidRDefault="00B42F46" w:rsidP="00625730">
            <w:pPr>
              <w:spacing w:after="0" w:line="240" w:lineRule="auto"/>
              <w:jc w:val="center"/>
            </w:pPr>
            <w:r w:rsidRPr="00D11CF3">
              <w:fldChar w:fldCharType="begin"/>
            </w:r>
            <w:r w:rsidR="00625730">
              <w:instrText xml:space="preserve"> ADDIN EN.CITE &lt;EndNote&gt;&lt;Cite&gt;&lt;Author&gt;Cao&lt;/Author&gt;&lt;Year&gt;2012&lt;/Year&gt;&lt;RecNum&gt;48&lt;/RecNum&gt;&lt;DisplayText&gt;[21, 57]&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00625730">
              <w:rPr>
                <w:noProof/>
              </w:rPr>
              <w:t>[21, 57]</w:t>
            </w:r>
            <w:r w:rsidRPr="00D11CF3">
              <w:fldChar w:fldCharType="end"/>
            </w:r>
          </w:p>
        </w:tc>
      </w:tr>
      <w:tr w:rsidR="00B42F46" w:rsidRPr="00C76B64" w14:paraId="74AAC296"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06C78B17"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6</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8</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6</w:t>
            </w:r>
          </w:p>
        </w:tc>
        <w:tc>
          <w:tcPr>
            <w:tcW w:w="0" w:type="auto"/>
            <w:tcBorders>
              <w:top w:val="nil"/>
              <w:left w:val="single" w:sz="4" w:space="0" w:color="auto"/>
              <w:bottom w:val="nil"/>
              <w:right w:val="nil"/>
            </w:tcBorders>
            <w:shd w:val="clear" w:color="auto" w:fill="auto"/>
            <w:noWrap/>
            <w:vAlign w:val="bottom"/>
            <w:hideMark/>
          </w:tcPr>
          <w:p w14:paraId="302FA2E2" w14:textId="0BB645A6" w:rsidR="00B42F46" w:rsidRPr="00D11CF3" w:rsidRDefault="00B42F46" w:rsidP="00B42F46">
            <w:pPr>
              <w:spacing w:after="0" w:line="240" w:lineRule="auto"/>
              <w:jc w:val="center"/>
            </w:pPr>
            <w:r w:rsidRPr="00B42F46">
              <w:t>129</w:t>
            </w:r>
          </w:p>
        </w:tc>
        <w:tc>
          <w:tcPr>
            <w:tcW w:w="0" w:type="auto"/>
            <w:tcBorders>
              <w:top w:val="nil"/>
              <w:left w:val="nil"/>
              <w:bottom w:val="nil"/>
              <w:right w:val="nil"/>
            </w:tcBorders>
            <w:shd w:val="clear" w:color="auto" w:fill="auto"/>
            <w:noWrap/>
            <w:vAlign w:val="bottom"/>
            <w:hideMark/>
          </w:tcPr>
          <w:p w14:paraId="2E88946A" w14:textId="4B00AF32" w:rsidR="00B42F46" w:rsidRPr="00D11CF3" w:rsidRDefault="00B42F46" w:rsidP="00B42F46">
            <w:pPr>
              <w:spacing w:after="0" w:line="240" w:lineRule="auto"/>
              <w:jc w:val="center"/>
            </w:pPr>
            <w:r w:rsidRPr="00B42F46">
              <w:t>155</w:t>
            </w:r>
          </w:p>
        </w:tc>
        <w:tc>
          <w:tcPr>
            <w:tcW w:w="0" w:type="auto"/>
            <w:tcBorders>
              <w:top w:val="nil"/>
              <w:left w:val="nil"/>
              <w:bottom w:val="nil"/>
              <w:right w:val="nil"/>
            </w:tcBorders>
            <w:shd w:val="clear" w:color="auto" w:fill="auto"/>
            <w:noWrap/>
            <w:vAlign w:val="bottom"/>
            <w:hideMark/>
          </w:tcPr>
          <w:p w14:paraId="48B277F4" w14:textId="6EA75B3A" w:rsidR="00B42F46" w:rsidRPr="00D11CF3" w:rsidRDefault="00B42F46" w:rsidP="00B42F46">
            <w:pPr>
              <w:spacing w:after="0" w:line="240" w:lineRule="auto"/>
              <w:jc w:val="center"/>
            </w:pPr>
            <w:r w:rsidRPr="00B42F46">
              <w:t>334</w:t>
            </w:r>
          </w:p>
        </w:tc>
        <w:tc>
          <w:tcPr>
            <w:tcW w:w="0" w:type="auto"/>
            <w:tcBorders>
              <w:top w:val="nil"/>
              <w:left w:val="nil"/>
              <w:bottom w:val="nil"/>
              <w:right w:val="nil"/>
            </w:tcBorders>
            <w:shd w:val="clear" w:color="auto" w:fill="auto"/>
            <w:noWrap/>
            <w:vAlign w:val="bottom"/>
            <w:hideMark/>
          </w:tcPr>
          <w:p w14:paraId="01B0B67E" w14:textId="7E38D628" w:rsidR="00B42F46" w:rsidRPr="00D11CF3" w:rsidRDefault="00B42F46" w:rsidP="00B42F46">
            <w:pPr>
              <w:spacing w:after="0" w:line="240" w:lineRule="auto"/>
              <w:jc w:val="center"/>
            </w:pPr>
            <w:r w:rsidRPr="00B42F46">
              <w:t>410</w:t>
            </w:r>
          </w:p>
        </w:tc>
        <w:tc>
          <w:tcPr>
            <w:tcW w:w="0" w:type="auto"/>
            <w:tcBorders>
              <w:top w:val="nil"/>
              <w:left w:val="nil"/>
              <w:bottom w:val="nil"/>
              <w:right w:val="nil"/>
            </w:tcBorders>
            <w:shd w:val="clear" w:color="auto" w:fill="auto"/>
            <w:noWrap/>
            <w:vAlign w:val="bottom"/>
            <w:hideMark/>
          </w:tcPr>
          <w:p w14:paraId="7355B3FF" w14:textId="7D362BE8" w:rsidR="00B42F46" w:rsidRPr="00D11CF3" w:rsidRDefault="00B42F46" w:rsidP="00B42F46">
            <w:pPr>
              <w:spacing w:after="0" w:line="240" w:lineRule="auto"/>
              <w:jc w:val="center"/>
            </w:pPr>
            <w:r w:rsidRPr="00B42F46">
              <w:t>26</w:t>
            </w:r>
          </w:p>
        </w:tc>
        <w:tc>
          <w:tcPr>
            <w:tcW w:w="0" w:type="auto"/>
            <w:tcBorders>
              <w:top w:val="nil"/>
              <w:left w:val="nil"/>
              <w:bottom w:val="nil"/>
              <w:right w:val="nil"/>
            </w:tcBorders>
            <w:shd w:val="clear" w:color="auto" w:fill="auto"/>
            <w:noWrap/>
            <w:vAlign w:val="bottom"/>
            <w:hideMark/>
          </w:tcPr>
          <w:p w14:paraId="39E72EA2" w14:textId="728B1861" w:rsidR="00B42F46" w:rsidRPr="00D11CF3" w:rsidRDefault="00B42F46" w:rsidP="00B42F46">
            <w:pPr>
              <w:spacing w:after="0" w:line="240" w:lineRule="auto"/>
              <w:jc w:val="center"/>
            </w:pPr>
            <w:r w:rsidRPr="00B42F46">
              <w:t>0.662</w:t>
            </w:r>
          </w:p>
        </w:tc>
        <w:tc>
          <w:tcPr>
            <w:tcW w:w="0" w:type="auto"/>
            <w:tcBorders>
              <w:top w:val="nil"/>
              <w:left w:val="nil"/>
              <w:bottom w:val="nil"/>
              <w:right w:val="nil"/>
            </w:tcBorders>
            <w:shd w:val="clear" w:color="auto" w:fill="auto"/>
            <w:noWrap/>
            <w:vAlign w:val="bottom"/>
            <w:hideMark/>
          </w:tcPr>
          <w:p w14:paraId="74F4C41B" w14:textId="0EC7A764" w:rsidR="00B42F46" w:rsidRPr="00D11CF3" w:rsidRDefault="00B42F46" w:rsidP="00B42F46">
            <w:pPr>
              <w:spacing w:after="0" w:line="240" w:lineRule="auto"/>
              <w:jc w:val="center"/>
            </w:pPr>
            <w:r w:rsidRPr="00B42F46">
              <w:t>0.589</w:t>
            </w:r>
          </w:p>
        </w:tc>
        <w:tc>
          <w:tcPr>
            <w:tcW w:w="0" w:type="auto"/>
            <w:tcBorders>
              <w:top w:val="nil"/>
              <w:left w:val="nil"/>
              <w:bottom w:val="nil"/>
              <w:right w:val="nil"/>
            </w:tcBorders>
            <w:shd w:val="clear" w:color="auto" w:fill="auto"/>
            <w:noWrap/>
            <w:vAlign w:val="center"/>
            <w:hideMark/>
          </w:tcPr>
          <w:p w14:paraId="6D14360B" w14:textId="77777777" w:rsidR="00B42F46" w:rsidRPr="00D11CF3" w:rsidRDefault="00B42F46" w:rsidP="00B42F46">
            <w:pPr>
              <w:spacing w:after="0" w:line="240" w:lineRule="auto"/>
              <w:jc w:val="center"/>
            </w:pPr>
            <w:r w:rsidRPr="00D11CF3">
              <w:t>2.8</w:t>
            </w:r>
          </w:p>
        </w:tc>
        <w:tc>
          <w:tcPr>
            <w:tcW w:w="0" w:type="auto"/>
            <w:tcBorders>
              <w:top w:val="nil"/>
              <w:left w:val="nil"/>
              <w:bottom w:val="nil"/>
              <w:right w:val="nil"/>
            </w:tcBorders>
            <w:shd w:val="clear" w:color="auto" w:fill="auto"/>
            <w:noWrap/>
            <w:vAlign w:val="center"/>
            <w:hideMark/>
          </w:tcPr>
          <w:p w14:paraId="3B6A361D" w14:textId="42E3EFA8" w:rsidR="00B42F46" w:rsidRPr="00D11CF3" w:rsidRDefault="00B42F46" w:rsidP="00625730">
            <w:pPr>
              <w:spacing w:after="0" w:line="240" w:lineRule="auto"/>
              <w:jc w:val="center"/>
            </w:pPr>
            <w:r w:rsidRPr="00D11CF3">
              <w:fldChar w:fldCharType="begin"/>
            </w:r>
            <w:r w:rsidR="00625730">
              <w:instrText xml:space="preserve"> ADDIN EN.CITE &lt;EndNote&gt;&lt;Cite&gt;&lt;Author&gt;Cao&lt;/Author&gt;&lt;Year&gt;2012&lt;/Year&gt;&lt;RecNum&gt;48&lt;/RecNum&gt;&lt;DisplayText&gt;[21, 57]&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00625730">
              <w:rPr>
                <w:noProof/>
              </w:rPr>
              <w:t>[21, 57]</w:t>
            </w:r>
            <w:r w:rsidRPr="00D11CF3">
              <w:fldChar w:fldCharType="end"/>
            </w:r>
          </w:p>
        </w:tc>
      </w:tr>
      <w:tr w:rsidR="00B42F46" w:rsidRPr="00C76B64" w14:paraId="4B4E3ADC"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55F7DC58"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4</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30</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6</w:t>
            </w:r>
          </w:p>
        </w:tc>
        <w:tc>
          <w:tcPr>
            <w:tcW w:w="0" w:type="auto"/>
            <w:tcBorders>
              <w:top w:val="nil"/>
              <w:left w:val="single" w:sz="4" w:space="0" w:color="auto"/>
              <w:bottom w:val="nil"/>
              <w:right w:val="nil"/>
            </w:tcBorders>
            <w:shd w:val="clear" w:color="auto" w:fill="auto"/>
            <w:noWrap/>
            <w:vAlign w:val="bottom"/>
            <w:hideMark/>
          </w:tcPr>
          <w:p w14:paraId="20CCEC85" w14:textId="294D0D81" w:rsidR="00B42F46" w:rsidRPr="00D11CF3" w:rsidRDefault="00B42F46" w:rsidP="00B42F46">
            <w:pPr>
              <w:spacing w:after="0" w:line="240" w:lineRule="auto"/>
              <w:jc w:val="center"/>
            </w:pPr>
            <w:r w:rsidRPr="00B42F46">
              <w:t>131</w:t>
            </w:r>
          </w:p>
        </w:tc>
        <w:tc>
          <w:tcPr>
            <w:tcW w:w="0" w:type="auto"/>
            <w:tcBorders>
              <w:top w:val="nil"/>
              <w:left w:val="nil"/>
              <w:bottom w:val="nil"/>
              <w:right w:val="nil"/>
            </w:tcBorders>
            <w:shd w:val="clear" w:color="auto" w:fill="auto"/>
            <w:noWrap/>
            <w:vAlign w:val="bottom"/>
            <w:hideMark/>
          </w:tcPr>
          <w:p w14:paraId="709A67E8" w14:textId="3AB45064" w:rsidR="00B42F46" w:rsidRPr="00D11CF3" w:rsidRDefault="00B42F46" w:rsidP="00B42F46">
            <w:pPr>
              <w:spacing w:after="0" w:line="240" w:lineRule="auto"/>
              <w:jc w:val="center"/>
            </w:pPr>
            <w:r w:rsidRPr="00B42F46">
              <w:t>160</w:t>
            </w:r>
          </w:p>
        </w:tc>
        <w:tc>
          <w:tcPr>
            <w:tcW w:w="0" w:type="auto"/>
            <w:tcBorders>
              <w:top w:val="nil"/>
              <w:left w:val="nil"/>
              <w:bottom w:val="nil"/>
              <w:right w:val="nil"/>
            </w:tcBorders>
            <w:shd w:val="clear" w:color="auto" w:fill="auto"/>
            <w:noWrap/>
            <w:vAlign w:val="bottom"/>
            <w:hideMark/>
          </w:tcPr>
          <w:p w14:paraId="6E9114F5" w14:textId="795816AA" w:rsidR="00B42F46" w:rsidRPr="00D11CF3" w:rsidRDefault="00B42F46" w:rsidP="00B42F46">
            <w:pPr>
              <w:spacing w:after="0" w:line="240" w:lineRule="auto"/>
              <w:jc w:val="center"/>
            </w:pPr>
            <w:r w:rsidRPr="00B42F46">
              <w:t>335</w:t>
            </w:r>
          </w:p>
        </w:tc>
        <w:tc>
          <w:tcPr>
            <w:tcW w:w="0" w:type="auto"/>
            <w:tcBorders>
              <w:top w:val="nil"/>
              <w:left w:val="nil"/>
              <w:bottom w:val="nil"/>
              <w:right w:val="nil"/>
            </w:tcBorders>
            <w:shd w:val="clear" w:color="auto" w:fill="auto"/>
            <w:noWrap/>
            <w:vAlign w:val="bottom"/>
            <w:hideMark/>
          </w:tcPr>
          <w:p w14:paraId="4EDDE793" w14:textId="66B9C7D7" w:rsidR="00B42F46" w:rsidRPr="00D11CF3" w:rsidRDefault="00B42F46" w:rsidP="00B42F46">
            <w:pPr>
              <w:spacing w:after="0" w:line="240" w:lineRule="auto"/>
              <w:jc w:val="center"/>
            </w:pPr>
            <w:r w:rsidRPr="00B42F46">
              <w:t>412</w:t>
            </w:r>
          </w:p>
        </w:tc>
        <w:tc>
          <w:tcPr>
            <w:tcW w:w="0" w:type="auto"/>
            <w:tcBorders>
              <w:top w:val="nil"/>
              <w:left w:val="nil"/>
              <w:bottom w:val="nil"/>
              <w:right w:val="nil"/>
            </w:tcBorders>
            <w:shd w:val="clear" w:color="auto" w:fill="auto"/>
            <w:noWrap/>
            <w:vAlign w:val="bottom"/>
            <w:hideMark/>
          </w:tcPr>
          <w:p w14:paraId="3209D3E3" w14:textId="74CD16D9" w:rsidR="00B42F46" w:rsidRPr="00D11CF3" w:rsidRDefault="00B42F46" w:rsidP="00B42F46">
            <w:pPr>
              <w:spacing w:after="0" w:line="240" w:lineRule="auto"/>
              <w:jc w:val="center"/>
            </w:pPr>
            <w:r w:rsidRPr="00B42F46">
              <w:t>29</w:t>
            </w:r>
          </w:p>
        </w:tc>
        <w:tc>
          <w:tcPr>
            <w:tcW w:w="0" w:type="auto"/>
            <w:tcBorders>
              <w:top w:val="nil"/>
              <w:left w:val="nil"/>
              <w:bottom w:val="nil"/>
              <w:right w:val="nil"/>
            </w:tcBorders>
            <w:shd w:val="clear" w:color="auto" w:fill="auto"/>
            <w:noWrap/>
            <w:vAlign w:val="bottom"/>
            <w:hideMark/>
          </w:tcPr>
          <w:p w14:paraId="3E126B01" w14:textId="45042B8B" w:rsidR="00B42F46" w:rsidRPr="00D11CF3" w:rsidRDefault="00B42F46" w:rsidP="00B42F46">
            <w:pPr>
              <w:spacing w:after="0" w:line="240" w:lineRule="auto"/>
              <w:jc w:val="center"/>
            </w:pPr>
            <w:r w:rsidRPr="00B42F46">
              <w:t>0.664</w:t>
            </w:r>
          </w:p>
        </w:tc>
        <w:tc>
          <w:tcPr>
            <w:tcW w:w="0" w:type="auto"/>
            <w:tcBorders>
              <w:top w:val="nil"/>
              <w:left w:val="nil"/>
              <w:bottom w:val="nil"/>
              <w:right w:val="nil"/>
            </w:tcBorders>
            <w:shd w:val="clear" w:color="auto" w:fill="auto"/>
            <w:noWrap/>
            <w:vAlign w:val="bottom"/>
            <w:hideMark/>
          </w:tcPr>
          <w:p w14:paraId="639FE066" w14:textId="4E8DB528" w:rsidR="00B42F46" w:rsidRPr="00D11CF3" w:rsidRDefault="00B42F46" w:rsidP="00B42F46">
            <w:pPr>
              <w:spacing w:after="0" w:line="240" w:lineRule="auto"/>
              <w:jc w:val="center"/>
            </w:pPr>
            <w:r w:rsidRPr="00B42F46">
              <w:t>0.590</w:t>
            </w:r>
          </w:p>
        </w:tc>
        <w:tc>
          <w:tcPr>
            <w:tcW w:w="0" w:type="auto"/>
            <w:tcBorders>
              <w:top w:val="nil"/>
              <w:left w:val="nil"/>
              <w:bottom w:val="nil"/>
              <w:right w:val="nil"/>
            </w:tcBorders>
            <w:shd w:val="clear" w:color="auto" w:fill="auto"/>
            <w:noWrap/>
            <w:vAlign w:val="center"/>
            <w:hideMark/>
          </w:tcPr>
          <w:p w14:paraId="07709D7F" w14:textId="77777777" w:rsidR="00B42F46" w:rsidRPr="00D11CF3" w:rsidRDefault="00B42F46" w:rsidP="00B42F46">
            <w:pPr>
              <w:spacing w:after="0" w:line="240" w:lineRule="auto"/>
              <w:jc w:val="center"/>
            </w:pPr>
            <w:r w:rsidRPr="00D11CF3">
              <w:t>2.7</w:t>
            </w:r>
          </w:p>
        </w:tc>
        <w:tc>
          <w:tcPr>
            <w:tcW w:w="0" w:type="auto"/>
            <w:tcBorders>
              <w:top w:val="nil"/>
              <w:left w:val="nil"/>
              <w:bottom w:val="nil"/>
              <w:right w:val="nil"/>
            </w:tcBorders>
            <w:shd w:val="clear" w:color="auto" w:fill="auto"/>
            <w:noWrap/>
            <w:vAlign w:val="center"/>
            <w:hideMark/>
          </w:tcPr>
          <w:p w14:paraId="0656CEF5" w14:textId="3C6BB117" w:rsidR="00B42F46" w:rsidRPr="00D11CF3" w:rsidRDefault="00B42F46" w:rsidP="00625730">
            <w:pPr>
              <w:spacing w:after="0" w:line="240" w:lineRule="auto"/>
              <w:jc w:val="center"/>
            </w:pPr>
            <w:r w:rsidRPr="00D11CF3">
              <w:fldChar w:fldCharType="begin"/>
            </w:r>
            <w:r w:rsidR="00625730">
              <w:instrText xml:space="preserve"> ADDIN EN.CITE &lt;EndNote&gt;&lt;Cite&gt;&lt;Author&gt;Cao&lt;/Author&gt;&lt;Year&gt;2012&lt;/Year&gt;&lt;RecNum&gt;48&lt;/RecNum&gt;&lt;DisplayText&gt;[21, 57]&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00625730">
              <w:rPr>
                <w:noProof/>
              </w:rPr>
              <w:t>[21, 57]</w:t>
            </w:r>
            <w:r w:rsidRPr="00D11CF3">
              <w:fldChar w:fldCharType="end"/>
            </w:r>
          </w:p>
        </w:tc>
      </w:tr>
      <w:tr w:rsidR="00B42F46" w:rsidRPr="00C76B64" w14:paraId="40D050A9"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1334EA0F"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2</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32</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6</w:t>
            </w:r>
          </w:p>
        </w:tc>
        <w:tc>
          <w:tcPr>
            <w:tcW w:w="0" w:type="auto"/>
            <w:tcBorders>
              <w:top w:val="nil"/>
              <w:left w:val="single" w:sz="4" w:space="0" w:color="auto"/>
              <w:bottom w:val="nil"/>
              <w:right w:val="nil"/>
            </w:tcBorders>
            <w:shd w:val="clear" w:color="auto" w:fill="auto"/>
            <w:noWrap/>
            <w:vAlign w:val="bottom"/>
            <w:hideMark/>
          </w:tcPr>
          <w:p w14:paraId="7003F6A5" w14:textId="13ED62EE" w:rsidR="00B42F46" w:rsidRPr="00D11CF3" w:rsidRDefault="00B42F46" w:rsidP="00B42F46">
            <w:pPr>
              <w:spacing w:after="0" w:line="240" w:lineRule="auto"/>
              <w:jc w:val="center"/>
            </w:pPr>
            <w:r w:rsidRPr="00B42F46">
              <w:t>138</w:t>
            </w:r>
          </w:p>
        </w:tc>
        <w:tc>
          <w:tcPr>
            <w:tcW w:w="0" w:type="auto"/>
            <w:tcBorders>
              <w:top w:val="nil"/>
              <w:left w:val="nil"/>
              <w:bottom w:val="nil"/>
              <w:right w:val="nil"/>
            </w:tcBorders>
            <w:shd w:val="clear" w:color="auto" w:fill="auto"/>
            <w:noWrap/>
            <w:vAlign w:val="bottom"/>
            <w:hideMark/>
          </w:tcPr>
          <w:p w14:paraId="631A16CB" w14:textId="2CFF12DD" w:rsidR="00B42F46" w:rsidRPr="00D11CF3" w:rsidRDefault="00B42F46" w:rsidP="00B42F46">
            <w:pPr>
              <w:spacing w:after="0" w:line="240" w:lineRule="auto"/>
              <w:jc w:val="center"/>
            </w:pPr>
            <w:r w:rsidRPr="00B42F46">
              <w:t>169</w:t>
            </w:r>
          </w:p>
        </w:tc>
        <w:tc>
          <w:tcPr>
            <w:tcW w:w="0" w:type="auto"/>
            <w:tcBorders>
              <w:top w:val="nil"/>
              <w:left w:val="nil"/>
              <w:bottom w:val="nil"/>
              <w:right w:val="nil"/>
            </w:tcBorders>
            <w:shd w:val="clear" w:color="auto" w:fill="auto"/>
            <w:noWrap/>
            <w:vAlign w:val="bottom"/>
            <w:hideMark/>
          </w:tcPr>
          <w:p w14:paraId="7AE95783" w14:textId="5CF93BC4" w:rsidR="00B42F46" w:rsidRPr="00D11CF3" w:rsidRDefault="00B42F46" w:rsidP="00B42F46">
            <w:pPr>
              <w:spacing w:after="0" w:line="240" w:lineRule="auto"/>
              <w:jc w:val="center"/>
            </w:pPr>
            <w:r w:rsidRPr="00B42F46">
              <w:t>338</w:t>
            </w:r>
          </w:p>
        </w:tc>
        <w:tc>
          <w:tcPr>
            <w:tcW w:w="0" w:type="auto"/>
            <w:tcBorders>
              <w:top w:val="nil"/>
              <w:left w:val="nil"/>
              <w:bottom w:val="nil"/>
              <w:right w:val="nil"/>
            </w:tcBorders>
            <w:shd w:val="clear" w:color="auto" w:fill="auto"/>
            <w:noWrap/>
            <w:vAlign w:val="bottom"/>
            <w:hideMark/>
          </w:tcPr>
          <w:p w14:paraId="64CF40C3" w14:textId="44B76D0C" w:rsidR="00B42F46" w:rsidRPr="00D11CF3" w:rsidRDefault="00B42F46" w:rsidP="00B42F46">
            <w:pPr>
              <w:spacing w:after="0" w:line="240" w:lineRule="auto"/>
              <w:jc w:val="center"/>
            </w:pPr>
            <w:r w:rsidRPr="00B42F46">
              <w:t>424</w:t>
            </w:r>
          </w:p>
        </w:tc>
        <w:tc>
          <w:tcPr>
            <w:tcW w:w="0" w:type="auto"/>
            <w:tcBorders>
              <w:top w:val="nil"/>
              <w:left w:val="nil"/>
              <w:bottom w:val="nil"/>
              <w:right w:val="nil"/>
            </w:tcBorders>
            <w:shd w:val="clear" w:color="auto" w:fill="auto"/>
            <w:noWrap/>
            <w:vAlign w:val="bottom"/>
            <w:hideMark/>
          </w:tcPr>
          <w:p w14:paraId="7DF4628F" w14:textId="4BC53903" w:rsidR="00B42F46" w:rsidRPr="00D11CF3" w:rsidRDefault="00B42F46" w:rsidP="00B42F46">
            <w:pPr>
              <w:spacing w:after="0" w:line="240" w:lineRule="auto"/>
              <w:jc w:val="center"/>
            </w:pPr>
            <w:r w:rsidRPr="00B42F46">
              <w:t>31</w:t>
            </w:r>
          </w:p>
        </w:tc>
        <w:tc>
          <w:tcPr>
            <w:tcW w:w="0" w:type="auto"/>
            <w:tcBorders>
              <w:top w:val="nil"/>
              <w:left w:val="nil"/>
              <w:bottom w:val="nil"/>
              <w:right w:val="nil"/>
            </w:tcBorders>
            <w:shd w:val="clear" w:color="auto" w:fill="auto"/>
            <w:noWrap/>
            <w:vAlign w:val="bottom"/>
            <w:hideMark/>
          </w:tcPr>
          <w:p w14:paraId="23761378" w14:textId="0A9D3DB8" w:rsidR="00B42F46" w:rsidRPr="00D11CF3" w:rsidRDefault="00B42F46" w:rsidP="00B42F46">
            <w:pPr>
              <w:spacing w:after="0" w:line="240" w:lineRule="auto"/>
              <w:jc w:val="center"/>
            </w:pPr>
            <w:r w:rsidRPr="00B42F46">
              <w:t>0.673</w:t>
            </w:r>
          </w:p>
        </w:tc>
        <w:tc>
          <w:tcPr>
            <w:tcW w:w="0" w:type="auto"/>
            <w:tcBorders>
              <w:top w:val="nil"/>
              <w:left w:val="nil"/>
              <w:bottom w:val="nil"/>
              <w:right w:val="nil"/>
            </w:tcBorders>
            <w:shd w:val="clear" w:color="auto" w:fill="auto"/>
            <w:noWrap/>
            <w:vAlign w:val="bottom"/>
            <w:hideMark/>
          </w:tcPr>
          <w:p w14:paraId="03D59E77" w14:textId="62D8A03C" w:rsidR="00B42F46" w:rsidRPr="00D11CF3" w:rsidRDefault="00B42F46" w:rsidP="00B42F46">
            <w:pPr>
              <w:spacing w:after="0" w:line="240" w:lineRule="auto"/>
              <w:jc w:val="center"/>
            </w:pPr>
            <w:r w:rsidRPr="00B42F46">
              <w:t>0.590</w:t>
            </w:r>
          </w:p>
        </w:tc>
        <w:tc>
          <w:tcPr>
            <w:tcW w:w="0" w:type="auto"/>
            <w:tcBorders>
              <w:top w:val="nil"/>
              <w:left w:val="nil"/>
              <w:bottom w:val="nil"/>
              <w:right w:val="nil"/>
            </w:tcBorders>
            <w:shd w:val="clear" w:color="auto" w:fill="auto"/>
            <w:noWrap/>
            <w:vAlign w:val="center"/>
            <w:hideMark/>
          </w:tcPr>
          <w:p w14:paraId="352CF3BA" w14:textId="77777777" w:rsidR="00B42F46" w:rsidRPr="00D11CF3" w:rsidRDefault="00B42F46" w:rsidP="00B42F46">
            <w:pPr>
              <w:spacing w:after="0" w:line="240" w:lineRule="auto"/>
              <w:jc w:val="center"/>
            </w:pPr>
            <w:r w:rsidRPr="00D11CF3">
              <w:t>1.5</w:t>
            </w:r>
          </w:p>
        </w:tc>
        <w:tc>
          <w:tcPr>
            <w:tcW w:w="0" w:type="auto"/>
            <w:tcBorders>
              <w:top w:val="nil"/>
              <w:left w:val="nil"/>
              <w:bottom w:val="nil"/>
              <w:right w:val="nil"/>
            </w:tcBorders>
            <w:shd w:val="clear" w:color="auto" w:fill="auto"/>
            <w:noWrap/>
            <w:vAlign w:val="center"/>
            <w:hideMark/>
          </w:tcPr>
          <w:p w14:paraId="188EFEC3" w14:textId="44441E50" w:rsidR="00B42F46" w:rsidRPr="00D11CF3" w:rsidRDefault="00B42F46" w:rsidP="00625730">
            <w:pPr>
              <w:spacing w:after="0" w:line="240" w:lineRule="auto"/>
              <w:jc w:val="center"/>
            </w:pPr>
            <w:r w:rsidRPr="00D11CF3">
              <w:fldChar w:fldCharType="begin"/>
            </w:r>
            <w:r w:rsidR="00625730">
              <w:instrText xml:space="preserve"> ADDIN EN.CITE &lt;EndNote&gt;&lt;Cite&gt;&lt;Author&gt;Cao&lt;/Author&gt;&lt;Year&gt;2012&lt;/Year&gt;&lt;RecNum&gt;48&lt;/RecNum&gt;&lt;DisplayText&gt;[21, 57]&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00625730">
              <w:rPr>
                <w:noProof/>
              </w:rPr>
              <w:t>[21, 57]</w:t>
            </w:r>
            <w:r w:rsidRPr="00D11CF3">
              <w:fldChar w:fldCharType="end"/>
            </w:r>
          </w:p>
        </w:tc>
      </w:tr>
      <w:tr w:rsidR="00B42F46" w:rsidRPr="00C76B64" w14:paraId="14E460F9"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12B34AB9"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75</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0</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5</w:t>
            </w:r>
          </w:p>
        </w:tc>
        <w:tc>
          <w:tcPr>
            <w:tcW w:w="0" w:type="auto"/>
            <w:tcBorders>
              <w:top w:val="nil"/>
              <w:left w:val="single" w:sz="4" w:space="0" w:color="auto"/>
              <w:bottom w:val="nil"/>
              <w:right w:val="nil"/>
            </w:tcBorders>
            <w:shd w:val="clear" w:color="auto" w:fill="auto"/>
            <w:noWrap/>
            <w:vAlign w:val="bottom"/>
            <w:hideMark/>
          </w:tcPr>
          <w:p w14:paraId="03466132" w14:textId="1B30EE82" w:rsidR="00B42F46" w:rsidRPr="00D11CF3" w:rsidRDefault="00B42F46" w:rsidP="00B42F46">
            <w:pPr>
              <w:spacing w:after="0" w:line="240" w:lineRule="auto"/>
              <w:jc w:val="center"/>
            </w:pPr>
            <w:r w:rsidRPr="00B42F46">
              <w:t>114</w:t>
            </w:r>
          </w:p>
        </w:tc>
        <w:tc>
          <w:tcPr>
            <w:tcW w:w="0" w:type="auto"/>
            <w:tcBorders>
              <w:top w:val="nil"/>
              <w:left w:val="nil"/>
              <w:bottom w:val="nil"/>
              <w:right w:val="nil"/>
            </w:tcBorders>
            <w:shd w:val="clear" w:color="auto" w:fill="auto"/>
            <w:noWrap/>
            <w:vAlign w:val="bottom"/>
            <w:hideMark/>
          </w:tcPr>
          <w:p w14:paraId="3E0B614E" w14:textId="4AE0FBA0" w:rsidR="00B42F46" w:rsidRPr="00D11CF3" w:rsidRDefault="00B42F46" w:rsidP="00B42F46">
            <w:pPr>
              <w:spacing w:after="0" w:line="240" w:lineRule="auto"/>
              <w:jc w:val="center"/>
            </w:pPr>
            <w:r w:rsidRPr="00B42F46">
              <w:t>122</w:t>
            </w:r>
          </w:p>
        </w:tc>
        <w:tc>
          <w:tcPr>
            <w:tcW w:w="0" w:type="auto"/>
            <w:tcBorders>
              <w:top w:val="nil"/>
              <w:left w:val="nil"/>
              <w:bottom w:val="nil"/>
              <w:right w:val="nil"/>
            </w:tcBorders>
            <w:shd w:val="clear" w:color="auto" w:fill="auto"/>
            <w:noWrap/>
            <w:vAlign w:val="bottom"/>
            <w:hideMark/>
          </w:tcPr>
          <w:p w14:paraId="55A0B245" w14:textId="3422183F" w:rsidR="00B42F46" w:rsidRPr="00D11CF3" w:rsidRDefault="00B42F46" w:rsidP="00B42F46">
            <w:pPr>
              <w:spacing w:after="0" w:line="240" w:lineRule="auto"/>
              <w:jc w:val="center"/>
            </w:pPr>
            <w:r w:rsidRPr="00B42F46">
              <w:t>353</w:t>
            </w:r>
          </w:p>
        </w:tc>
        <w:tc>
          <w:tcPr>
            <w:tcW w:w="0" w:type="auto"/>
            <w:tcBorders>
              <w:top w:val="nil"/>
              <w:left w:val="nil"/>
              <w:bottom w:val="nil"/>
              <w:right w:val="nil"/>
            </w:tcBorders>
            <w:shd w:val="clear" w:color="auto" w:fill="auto"/>
            <w:noWrap/>
            <w:vAlign w:val="bottom"/>
            <w:hideMark/>
          </w:tcPr>
          <w:p w14:paraId="10E3F61C" w14:textId="401FB4C2" w:rsidR="00B42F46" w:rsidRPr="00D11CF3" w:rsidRDefault="00B42F46" w:rsidP="00B42F46">
            <w:pPr>
              <w:spacing w:after="0" w:line="240" w:lineRule="auto"/>
              <w:jc w:val="center"/>
            </w:pPr>
            <w:r w:rsidRPr="00B42F46">
              <w:t>452.5</w:t>
            </w:r>
          </w:p>
        </w:tc>
        <w:tc>
          <w:tcPr>
            <w:tcW w:w="0" w:type="auto"/>
            <w:tcBorders>
              <w:top w:val="nil"/>
              <w:left w:val="nil"/>
              <w:bottom w:val="nil"/>
              <w:right w:val="nil"/>
            </w:tcBorders>
            <w:shd w:val="clear" w:color="auto" w:fill="auto"/>
            <w:noWrap/>
            <w:vAlign w:val="bottom"/>
            <w:hideMark/>
          </w:tcPr>
          <w:p w14:paraId="14653903" w14:textId="3C190825" w:rsidR="00B42F46" w:rsidRPr="00D11CF3" w:rsidRDefault="00B42F46" w:rsidP="00B42F46">
            <w:pPr>
              <w:spacing w:after="0" w:line="240" w:lineRule="auto"/>
              <w:jc w:val="center"/>
            </w:pPr>
            <w:r w:rsidRPr="00B42F46">
              <w:t>8</w:t>
            </w:r>
          </w:p>
        </w:tc>
        <w:tc>
          <w:tcPr>
            <w:tcW w:w="0" w:type="auto"/>
            <w:tcBorders>
              <w:top w:val="nil"/>
              <w:left w:val="nil"/>
              <w:bottom w:val="nil"/>
              <w:right w:val="nil"/>
            </w:tcBorders>
            <w:shd w:val="clear" w:color="auto" w:fill="auto"/>
            <w:noWrap/>
            <w:vAlign w:val="bottom"/>
            <w:hideMark/>
          </w:tcPr>
          <w:p w14:paraId="0A48DB58" w14:textId="4EE62E3B" w:rsidR="00B42F46" w:rsidRPr="00D11CF3" w:rsidRDefault="00B42F46" w:rsidP="00B42F46">
            <w:pPr>
              <w:spacing w:after="0" w:line="240" w:lineRule="auto"/>
              <w:jc w:val="center"/>
            </w:pPr>
            <w:r w:rsidRPr="00B42F46">
              <w:t>0.618</w:t>
            </w:r>
          </w:p>
        </w:tc>
        <w:tc>
          <w:tcPr>
            <w:tcW w:w="0" w:type="auto"/>
            <w:tcBorders>
              <w:top w:val="nil"/>
              <w:left w:val="nil"/>
              <w:bottom w:val="nil"/>
              <w:right w:val="nil"/>
            </w:tcBorders>
            <w:shd w:val="clear" w:color="auto" w:fill="auto"/>
            <w:noWrap/>
            <w:vAlign w:val="bottom"/>
            <w:hideMark/>
          </w:tcPr>
          <w:p w14:paraId="28137BBD" w14:textId="61DCF859" w:rsidR="00B42F46" w:rsidRPr="00D11CF3" w:rsidRDefault="00B42F46" w:rsidP="00B42F46">
            <w:pPr>
              <w:spacing w:after="0" w:line="240" w:lineRule="auto"/>
              <w:jc w:val="center"/>
            </w:pPr>
            <w:r w:rsidRPr="00B42F46">
              <w:t>0.533</w:t>
            </w:r>
          </w:p>
        </w:tc>
        <w:tc>
          <w:tcPr>
            <w:tcW w:w="0" w:type="auto"/>
            <w:tcBorders>
              <w:top w:val="nil"/>
              <w:left w:val="nil"/>
              <w:bottom w:val="nil"/>
              <w:right w:val="nil"/>
            </w:tcBorders>
            <w:shd w:val="clear" w:color="auto" w:fill="auto"/>
            <w:noWrap/>
            <w:vAlign w:val="center"/>
            <w:hideMark/>
          </w:tcPr>
          <w:p w14:paraId="0E7EC10E" w14:textId="77777777" w:rsidR="00B42F46" w:rsidRPr="00D11CF3" w:rsidRDefault="00B42F46" w:rsidP="00B42F46">
            <w:pPr>
              <w:spacing w:after="0" w:line="240" w:lineRule="auto"/>
              <w:jc w:val="center"/>
            </w:pPr>
            <w:r w:rsidRPr="00D11CF3">
              <w:t>1.0</w:t>
            </w:r>
          </w:p>
        </w:tc>
        <w:tc>
          <w:tcPr>
            <w:tcW w:w="0" w:type="auto"/>
            <w:tcBorders>
              <w:top w:val="nil"/>
              <w:left w:val="nil"/>
              <w:bottom w:val="nil"/>
              <w:right w:val="nil"/>
            </w:tcBorders>
            <w:shd w:val="clear" w:color="auto" w:fill="auto"/>
            <w:noWrap/>
            <w:vAlign w:val="center"/>
            <w:hideMark/>
          </w:tcPr>
          <w:p w14:paraId="2FC0DCD3" w14:textId="5703021D" w:rsidR="00B42F46" w:rsidRPr="00D11CF3" w:rsidRDefault="00B42F46" w:rsidP="00625730">
            <w:pPr>
              <w:spacing w:after="0" w:line="240" w:lineRule="auto"/>
              <w:jc w:val="center"/>
            </w:pPr>
            <w:r w:rsidRPr="00D11CF3">
              <w:fldChar w:fldCharType="begin"/>
            </w:r>
            <w:r w:rsidR="00625730">
              <w:instrText xml:space="preserve"> ADDIN EN.CITE &lt;EndNote&gt;&lt;Cite&gt;&lt;Author&gt;Gu&lt;/Author&gt;&lt;Year&gt;2005&lt;/Year&gt;&lt;RecNum&gt;128&lt;/RecNum&gt;&lt;DisplayText&gt;[41]&lt;/DisplayText&gt;&lt;record&gt;&lt;rec-number&gt;128&lt;/rec-number&gt;&lt;foreign-keys&gt;&lt;key app="EN" db-id="pp9ztr5rp0w99besv0nvs2ti09e99ssw2r00" timestamp="1414725319"&gt;128&lt;/key&gt;&lt;/foreign-keys&gt;&lt;ref-type name="Journal Article"&gt;17&lt;/ref-type&gt;&lt;contributors&gt;&lt;authors&gt;&lt;author&gt;Gu,X.&lt;/author&gt;&lt;author&gt;Shiflet,G.J.&lt;/author&gt;&lt;author&gt;Guo,F.Q.&lt;/author&gt;&lt;author&gt;Poon,S.J.&lt;/author&gt;&lt;/authors&gt;&lt;/contributors&gt;&lt;titles&gt;&lt;title&gt;Mg–Ca–Zn Bulk Metallic Glasses with High Strength and Significant Ductility&lt;/title&gt;&lt;secondary-title&gt;Journal of Materials Research&lt;/secondary-title&gt;&lt;/titles&gt;&lt;periodical&gt;&lt;full-title&gt;Journal of Materials Research&lt;/full-title&gt;&lt;/periodical&gt;&lt;pages&gt;1935-1938&lt;/pages&gt;&lt;volume&gt;20&lt;/volume&gt;&lt;number&gt;08&lt;/number&gt;&lt;keywords&gt;&lt;keyword&gt;Calorimetry, Casting, Metallic glass&lt;/keyword&gt;&lt;/keywords&gt;&lt;dates&gt;&lt;year&gt;2005&lt;/year&gt;&lt;/dates&gt;&lt;isbn&gt;2044-5326&lt;/isbn&gt;&lt;urls&gt;&lt;related-urls&gt;&lt;url&gt;http://dx.doi.org/10.1557/JMR.2005.0245&lt;/url&gt;&lt;/related-urls&gt;&lt;/urls&gt;&lt;electronic-resource-num&gt;doi:10.1557/JMR.2005.0245&lt;/electronic-resource-num&gt;&lt;access-date&gt;2005&lt;/access-date&gt;&lt;/record&gt;&lt;/Cite&gt;&lt;/EndNote&gt;</w:instrText>
            </w:r>
            <w:r w:rsidRPr="00D11CF3">
              <w:fldChar w:fldCharType="separate"/>
            </w:r>
            <w:r w:rsidR="00625730">
              <w:rPr>
                <w:noProof/>
              </w:rPr>
              <w:t>[41]</w:t>
            </w:r>
            <w:r w:rsidRPr="00D11CF3">
              <w:fldChar w:fldCharType="end"/>
            </w:r>
          </w:p>
        </w:tc>
      </w:tr>
      <w:tr w:rsidR="00B42F46" w:rsidRPr="00C76B64" w14:paraId="07A31FCD"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1868ED87"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70</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5</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5</w:t>
            </w:r>
          </w:p>
        </w:tc>
        <w:tc>
          <w:tcPr>
            <w:tcW w:w="0" w:type="auto"/>
            <w:tcBorders>
              <w:top w:val="nil"/>
              <w:left w:val="single" w:sz="4" w:space="0" w:color="auto"/>
              <w:bottom w:val="nil"/>
              <w:right w:val="nil"/>
            </w:tcBorders>
            <w:shd w:val="clear" w:color="auto" w:fill="auto"/>
            <w:noWrap/>
            <w:vAlign w:val="bottom"/>
            <w:hideMark/>
          </w:tcPr>
          <w:p w14:paraId="0C6D08F2" w14:textId="580894C2" w:rsidR="00B42F46" w:rsidRPr="00D11CF3" w:rsidRDefault="00B42F46" w:rsidP="00B42F46">
            <w:pPr>
              <w:spacing w:after="0" w:line="240" w:lineRule="auto"/>
              <w:jc w:val="center"/>
            </w:pPr>
            <w:r w:rsidRPr="00B42F46">
              <w:t>124</w:t>
            </w:r>
          </w:p>
        </w:tc>
        <w:tc>
          <w:tcPr>
            <w:tcW w:w="0" w:type="auto"/>
            <w:tcBorders>
              <w:top w:val="nil"/>
              <w:left w:val="nil"/>
              <w:bottom w:val="nil"/>
              <w:right w:val="nil"/>
            </w:tcBorders>
            <w:shd w:val="clear" w:color="auto" w:fill="auto"/>
            <w:noWrap/>
            <w:vAlign w:val="bottom"/>
            <w:hideMark/>
          </w:tcPr>
          <w:p w14:paraId="4DFCE888" w14:textId="15A33F56" w:rsidR="00B42F46" w:rsidRPr="00D11CF3" w:rsidRDefault="00B42F46" w:rsidP="00B42F46">
            <w:pPr>
              <w:spacing w:after="0" w:line="240" w:lineRule="auto"/>
              <w:jc w:val="center"/>
            </w:pPr>
            <w:r w:rsidRPr="00B42F46">
              <w:t>136</w:t>
            </w:r>
          </w:p>
        </w:tc>
        <w:tc>
          <w:tcPr>
            <w:tcW w:w="0" w:type="auto"/>
            <w:tcBorders>
              <w:top w:val="nil"/>
              <w:left w:val="nil"/>
              <w:bottom w:val="nil"/>
              <w:right w:val="nil"/>
            </w:tcBorders>
            <w:shd w:val="clear" w:color="auto" w:fill="auto"/>
            <w:noWrap/>
            <w:vAlign w:val="bottom"/>
            <w:hideMark/>
          </w:tcPr>
          <w:p w14:paraId="7A718138" w14:textId="46F97064" w:rsidR="00B42F46" w:rsidRPr="00D11CF3" w:rsidRDefault="00B42F46" w:rsidP="00B42F46">
            <w:pPr>
              <w:spacing w:after="0" w:line="240" w:lineRule="auto"/>
              <w:jc w:val="center"/>
            </w:pPr>
            <w:r w:rsidRPr="00B42F46">
              <w:t>351</w:t>
            </w:r>
          </w:p>
        </w:tc>
        <w:tc>
          <w:tcPr>
            <w:tcW w:w="0" w:type="auto"/>
            <w:tcBorders>
              <w:top w:val="nil"/>
              <w:left w:val="nil"/>
              <w:bottom w:val="nil"/>
              <w:right w:val="nil"/>
            </w:tcBorders>
            <w:shd w:val="clear" w:color="auto" w:fill="auto"/>
            <w:noWrap/>
            <w:vAlign w:val="bottom"/>
            <w:hideMark/>
          </w:tcPr>
          <w:p w14:paraId="6F773D0C" w14:textId="067FFCAD" w:rsidR="00B42F46" w:rsidRPr="00D11CF3" w:rsidRDefault="00B42F46" w:rsidP="00B42F46">
            <w:pPr>
              <w:spacing w:after="0" w:line="240" w:lineRule="auto"/>
              <w:jc w:val="center"/>
            </w:pPr>
            <w:r w:rsidRPr="00B42F46">
              <w:t>398</w:t>
            </w:r>
          </w:p>
        </w:tc>
        <w:tc>
          <w:tcPr>
            <w:tcW w:w="0" w:type="auto"/>
            <w:tcBorders>
              <w:top w:val="nil"/>
              <w:left w:val="nil"/>
              <w:bottom w:val="nil"/>
              <w:right w:val="nil"/>
            </w:tcBorders>
            <w:shd w:val="clear" w:color="auto" w:fill="auto"/>
            <w:noWrap/>
            <w:vAlign w:val="bottom"/>
            <w:hideMark/>
          </w:tcPr>
          <w:p w14:paraId="4C6DF15E" w14:textId="51F3E099" w:rsidR="00B42F46" w:rsidRPr="00D11CF3" w:rsidRDefault="00B42F46" w:rsidP="00B42F46">
            <w:pPr>
              <w:spacing w:after="0" w:line="240" w:lineRule="auto"/>
              <w:jc w:val="center"/>
            </w:pPr>
            <w:r w:rsidRPr="00B42F46">
              <w:t>12</w:t>
            </w:r>
          </w:p>
        </w:tc>
        <w:tc>
          <w:tcPr>
            <w:tcW w:w="0" w:type="auto"/>
            <w:tcBorders>
              <w:top w:val="nil"/>
              <w:left w:val="nil"/>
              <w:bottom w:val="nil"/>
              <w:right w:val="nil"/>
            </w:tcBorders>
            <w:shd w:val="clear" w:color="auto" w:fill="auto"/>
            <w:noWrap/>
            <w:vAlign w:val="bottom"/>
            <w:hideMark/>
          </w:tcPr>
          <w:p w14:paraId="30D16E4E" w14:textId="49D7BF0C" w:rsidR="00B42F46" w:rsidRPr="00D11CF3" w:rsidRDefault="00B42F46" w:rsidP="00B42F46">
            <w:pPr>
              <w:spacing w:after="0" w:line="240" w:lineRule="auto"/>
              <w:jc w:val="center"/>
            </w:pPr>
            <w:r w:rsidRPr="00B42F46">
              <w:t>0.636</w:t>
            </w:r>
          </w:p>
        </w:tc>
        <w:tc>
          <w:tcPr>
            <w:tcW w:w="0" w:type="auto"/>
            <w:tcBorders>
              <w:top w:val="nil"/>
              <w:left w:val="nil"/>
              <w:bottom w:val="nil"/>
              <w:right w:val="nil"/>
            </w:tcBorders>
            <w:shd w:val="clear" w:color="auto" w:fill="auto"/>
            <w:noWrap/>
            <w:vAlign w:val="bottom"/>
            <w:hideMark/>
          </w:tcPr>
          <w:p w14:paraId="6D8160ED" w14:textId="5ECC02B3" w:rsidR="00B42F46" w:rsidRPr="00D11CF3" w:rsidRDefault="00B42F46" w:rsidP="00B42F46">
            <w:pPr>
              <w:spacing w:after="0" w:line="240" w:lineRule="auto"/>
              <w:jc w:val="center"/>
            </w:pPr>
            <w:r w:rsidRPr="00B42F46">
              <w:t>0.592</w:t>
            </w:r>
          </w:p>
        </w:tc>
        <w:tc>
          <w:tcPr>
            <w:tcW w:w="0" w:type="auto"/>
            <w:tcBorders>
              <w:top w:val="nil"/>
              <w:left w:val="nil"/>
              <w:bottom w:val="nil"/>
              <w:right w:val="nil"/>
            </w:tcBorders>
            <w:shd w:val="clear" w:color="auto" w:fill="auto"/>
            <w:noWrap/>
            <w:vAlign w:val="center"/>
            <w:hideMark/>
          </w:tcPr>
          <w:p w14:paraId="177065F4" w14:textId="77777777" w:rsidR="00B42F46" w:rsidRPr="00D11CF3" w:rsidRDefault="00B42F46" w:rsidP="00B42F46">
            <w:pPr>
              <w:spacing w:after="0" w:line="240" w:lineRule="auto"/>
              <w:jc w:val="center"/>
            </w:pPr>
            <w:r w:rsidRPr="00D11CF3">
              <w:t>3.0</w:t>
            </w:r>
          </w:p>
        </w:tc>
        <w:tc>
          <w:tcPr>
            <w:tcW w:w="0" w:type="auto"/>
            <w:tcBorders>
              <w:top w:val="nil"/>
              <w:left w:val="nil"/>
              <w:bottom w:val="nil"/>
              <w:right w:val="nil"/>
            </w:tcBorders>
            <w:shd w:val="clear" w:color="auto" w:fill="auto"/>
            <w:vAlign w:val="center"/>
            <w:hideMark/>
          </w:tcPr>
          <w:p w14:paraId="4E03ECE0" w14:textId="33D1D2E8" w:rsidR="00B42F46" w:rsidRPr="00D11CF3" w:rsidRDefault="00B42F46" w:rsidP="00625730">
            <w:pPr>
              <w:spacing w:after="0" w:line="240" w:lineRule="auto"/>
              <w:jc w:val="center"/>
            </w:pPr>
            <w:r w:rsidRPr="00D11CF3">
              <w:fldChar w:fldCharType="begin">
                <w:fldData xml:space="preserve">PEVuZE5vdGU+PENpdGU+PEF1dGhvcj5HdTwvQXV0aG9yPjxZZWFyPjIwMDU8L1llYXI+PFJlY051
bT4xMjg8L1JlY051bT48RGlzcGxheVRleHQ+WzQxLCA1Nl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625730">
              <w:instrText xml:space="preserve"> ADDIN EN.CITE </w:instrText>
            </w:r>
            <w:r w:rsidR="00625730">
              <w:fldChar w:fldCharType="begin">
                <w:fldData xml:space="preserve">PEVuZE5vdGU+PENpdGU+PEF1dGhvcj5HdTwvQXV0aG9yPjxZZWFyPjIwMDU8L1llYXI+PFJlY051
bT4xMjg8L1JlY051bT48RGlzcGxheVRleHQ+WzQxLCA1Nl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625730">
              <w:instrText xml:space="preserve"> ADDIN EN.CITE.DATA </w:instrText>
            </w:r>
            <w:r w:rsidR="00625730">
              <w:fldChar w:fldCharType="end"/>
            </w:r>
            <w:r w:rsidRPr="00D11CF3">
              <w:fldChar w:fldCharType="separate"/>
            </w:r>
            <w:r w:rsidR="00625730">
              <w:rPr>
                <w:noProof/>
              </w:rPr>
              <w:t>[41, 56]</w:t>
            </w:r>
            <w:r w:rsidRPr="00D11CF3">
              <w:fldChar w:fldCharType="end"/>
            </w:r>
          </w:p>
        </w:tc>
      </w:tr>
      <w:tr w:rsidR="00B42F46" w:rsidRPr="00C76B64" w14:paraId="13239DD1"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1807A775" w14:textId="5FC1D104"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7.5</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7.5</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5</w:t>
            </w:r>
          </w:p>
        </w:tc>
        <w:tc>
          <w:tcPr>
            <w:tcW w:w="0" w:type="auto"/>
            <w:tcBorders>
              <w:top w:val="nil"/>
              <w:left w:val="single" w:sz="4" w:space="0" w:color="auto"/>
              <w:bottom w:val="nil"/>
              <w:right w:val="nil"/>
            </w:tcBorders>
            <w:shd w:val="clear" w:color="auto" w:fill="auto"/>
            <w:noWrap/>
            <w:vAlign w:val="bottom"/>
            <w:hideMark/>
          </w:tcPr>
          <w:p w14:paraId="78AFFEE1" w14:textId="670915D5" w:rsidR="00B42F46" w:rsidRPr="00D11CF3" w:rsidRDefault="00B42F46" w:rsidP="00B42F46">
            <w:pPr>
              <w:spacing w:after="0" w:line="240" w:lineRule="auto"/>
              <w:jc w:val="center"/>
            </w:pPr>
            <w:r w:rsidRPr="00B42F46">
              <w:t>134</w:t>
            </w:r>
          </w:p>
        </w:tc>
        <w:tc>
          <w:tcPr>
            <w:tcW w:w="0" w:type="auto"/>
            <w:tcBorders>
              <w:top w:val="nil"/>
              <w:left w:val="nil"/>
              <w:bottom w:val="nil"/>
              <w:right w:val="nil"/>
            </w:tcBorders>
            <w:shd w:val="clear" w:color="auto" w:fill="auto"/>
            <w:noWrap/>
            <w:vAlign w:val="bottom"/>
            <w:hideMark/>
          </w:tcPr>
          <w:p w14:paraId="12D1F39B" w14:textId="6AB9C4A5" w:rsidR="00B42F46" w:rsidRPr="00D11CF3" w:rsidRDefault="00B42F46" w:rsidP="00B42F46">
            <w:pPr>
              <w:spacing w:after="0" w:line="240" w:lineRule="auto"/>
              <w:jc w:val="center"/>
            </w:pPr>
            <w:r w:rsidRPr="00B42F46">
              <w:t>146</w:t>
            </w:r>
          </w:p>
        </w:tc>
        <w:tc>
          <w:tcPr>
            <w:tcW w:w="0" w:type="auto"/>
            <w:tcBorders>
              <w:top w:val="nil"/>
              <w:left w:val="nil"/>
              <w:bottom w:val="nil"/>
              <w:right w:val="nil"/>
            </w:tcBorders>
            <w:shd w:val="clear" w:color="auto" w:fill="auto"/>
            <w:noWrap/>
            <w:vAlign w:val="bottom"/>
            <w:hideMark/>
          </w:tcPr>
          <w:p w14:paraId="1B7B2A26" w14:textId="73B9D544" w:rsidR="00B42F46" w:rsidRPr="00D11CF3" w:rsidRDefault="00B42F46" w:rsidP="00B42F46">
            <w:pPr>
              <w:spacing w:after="0" w:line="240" w:lineRule="auto"/>
              <w:jc w:val="center"/>
            </w:pPr>
            <w:r w:rsidRPr="00B42F46">
              <w:t>336</w:t>
            </w:r>
          </w:p>
        </w:tc>
        <w:tc>
          <w:tcPr>
            <w:tcW w:w="0" w:type="auto"/>
            <w:tcBorders>
              <w:top w:val="nil"/>
              <w:left w:val="nil"/>
              <w:bottom w:val="nil"/>
              <w:right w:val="nil"/>
            </w:tcBorders>
            <w:shd w:val="clear" w:color="auto" w:fill="auto"/>
            <w:noWrap/>
            <w:vAlign w:val="bottom"/>
            <w:hideMark/>
          </w:tcPr>
          <w:p w14:paraId="5F0CA70E" w14:textId="5AEB855F" w:rsidR="00B42F46" w:rsidRPr="00D11CF3" w:rsidRDefault="00B42F46" w:rsidP="00B42F46">
            <w:pPr>
              <w:spacing w:after="0" w:line="240" w:lineRule="auto"/>
              <w:jc w:val="center"/>
            </w:pPr>
            <w:r w:rsidRPr="00B42F46">
              <w:t>375</w:t>
            </w:r>
          </w:p>
        </w:tc>
        <w:tc>
          <w:tcPr>
            <w:tcW w:w="0" w:type="auto"/>
            <w:tcBorders>
              <w:top w:val="nil"/>
              <w:left w:val="nil"/>
              <w:bottom w:val="nil"/>
              <w:right w:val="nil"/>
            </w:tcBorders>
            <w:shd w:val="clear" w:color="auto" w:fill="auto"/>
            <w:noWrap/>
            <w:vAlign w:val="bottom"/>
            <w:hideMark/>
          </w:tcPr>
          <w:p w14:paraId="0371A738" w14:textId="7D06232D" w:rsidR="00B42F46" w:rsidRPr="00D11CF3" w:rsidRDefault="00B42F46" w:rsidP="00B42F46">
            <w:pPr>
              <w:spacing w:after="0" w:line="240" w:lineRule="auto"/>
              <w:jc w:val="center"/>
            </w:pPr>
            <w:r w:rsidRPr="00B42F46">
              <w:t>12</w:t>
            </w:r>
          </w:p>
        </w:tc>
        <w:tc>
          <w:tcPr>
            <w:tcW w:w="0" w:type="auto"/>
            <w:tcBorders>
              <w:top w:val="nil"/>
              <w:left w:val="nil"/>
              <w:bottom w:val="nil"/>
              <w:right w:val="nil"/>
            </w:tcBorders>
            <w:shd w:val="clear" w:color="auto" w:fill="auto"/>
            <w:noWrap/>
            <w:vAlign w:val="bottom"/>
            <w:hideMark/>
          </w:tcPr>
          <w:p w14:paraId="3A28CEBC" w14:textId="2E0AD552" w:rsidR="00B42F46" w:rsidRPr="00D11CF3" w:rsidRDefault="00B42F46" w:rsidP="00B42F46">
            <w:pPr>
              <w:spacing w:after="0" w:line="240" w:lineRule="auto"/>
              <w:jc w:val="center"/>
            </w:pPr>
            <w:r w:rsidRPr="00B42F46">
              <w:t>0.668</w:t>
            </w:r>
          </w:p>
        </w:tc>
        <w:tc>
          <w:tcPr>
            <w:tcW w:w="0" w:type="auto"/>
            <w:tcBorders>
              <w:top w:val="nil"/>
              <w:left w:val="nil"/>
              <w:bottom w:val="nil"/>
              <w:right w:val="nil"/>
            </w:tcBorders>
            <w:shd w:val="clear" w:color="auto" w:fill="auto"/>
            <w:noWrap/>
            <w:vAlign w:val="bottom"/>
            <w:hideMark/>
          </w:tcPr>
          <w:p w14:paraId="4A8FCF66" w14:textId="3A781CFF" w:rsidR="00B42F46" w:rsidRPr="00D11CF3" w:rsidRDefault="00B42F46" w:rsidP="00B42F46">
            <w:pPr>
              <w:spacing w:after="0" w:line="240" w:lineRule="auto"/>
              <w:jc w:val="center"/>
            </w:pPr>
            <w:r w:rsidRPr="00B42F46">
              <w:t>0.628</w:t>
            </w:r>
          </w:p>
        </w:tc>
        <w:tc>
          <w:tcPr>
            <w:tcW w:w="0" w:type="auto"/>
            <w:tcBorders>
              <w:top w:val="nil"/>
              <w:left w:val="nil"/>
              <w:bottom w:val="nil"/>
              <w:right w:val="nil"/>
            </w:tcBorders>
            <w:shd w:val="clear" w:color="auto" w:fill="auto"/>
            <w:noWrap/>
            <w:vAlign w:val="center"/>
            <w:hideMark/>
          </w:tcPr>
          <w:p w14:paraId="0A145260" w14:textId="77777777" w:rsidR="00B42F46" w:rsidRPr="00D11CF3" w:rsidRDefault="00B42F46" w:rsidP="00B42F46">
            <w:pPr>
              <w:spacing w:after="0" w:line="240" w:lineRule="auto"/>
              <w:jc w:val="center"/>
            </w:pPr>
            <w:r w:rsidRPr="00D11CF3">
              <w:t>4.0</w:t>
            </w:r>
          </w:p>
        </w:tc>
        <w:tc>
          <w:tcPr>
            <w:tcW w:w="0" w:type="auto"/>
            <w:tcBorders>
              <w:top w:val="nil"/>
              <w:left w:val="nil"/>
              <w:bottom w:val="nil"/>
              <w:right w:val="nil"/>
            </w:tcBorders>
            <w:shd w:val="clear" w:color="auto" w:fill="auto"/>
            <w:noWrap/>
            <w:vAlign w:val="center"/>
            <w:hideMark/>
          </w:tcPr>
          <w:p w14:paraId="48A8E9F1" w14:textId="2112854C" w:rsidR="00B42F46" w:rsidRPr="00D11CF3" w:rsidRDefault="00B42F46" w:rsidP="00625730">
            <w:pPr>
              <w:spacing w:after="0" w:line="240" w:lineRule="auto"/>
              <w:jc w:val="center"/>
            </w:pPr>
            <w:r w:rsidRPr="00D11CF3">
              <w:fldChar w:fldCharType="begin"/>
            </w:r>
            <w:r w:rsidR="00625730">
              <w:instrText xml:space="preserve"> ADDIN EN.CITE &lt;EndNote&gt;&lt;Cite&gt;&lt;Author&gt;Gu&lt;/Author&gt;&lt;Year&gt;2005&lt;/Year&gt;&lt;RecNum&gt;128&lt;/RecNum&gt;&lt;DisplayText&gt;[41]&lt;/DisplayText&gt;&lt;record&gt;&lt;rec-number&gt;128&lt;/rec-number&gt;&lt;foreign-keys&gt;&lt;key app="EN" db-id="pp9ztr5rp0w99besv0nvs2ti09e99ssw2r00" timestamp="1414725319"&gt;128&lt;/key&gt;&lt;/foreign-keys&gt;&lt;ref-type name="Journal Article"&gt;17&lt;/ref-type&gt;&lt;contributors&gt;&lt;authors&gt;&lt;author&gt;Gu,X.&lt;/author&gt;&lt;author&gt;Shiflet,G.J.&lt;/author&gt;&lt;author&gt;Guo,F.Q.&lt;/author&gt;&lt;author&gt;Poon,S.J.&lt;/author&gt;&lt;/authors&gt;&lt;/contributors&gt;&lt;titles&gt;&lt;title&gt;Mg–Ca–Zn Bulk Metallic Glasses with High Strength and Significant Ductility&lt;/title&gt;&lt;secondary-title&gt;Journal of Materials Research&lt;/secondary-title&gt;&lt;/titles&gt;&lt;periodical&gt;&lt;full-title&gt;Journal of Materials Research&lt;/full-title&gt;&lt;/periodical&gt;&lt;pages&gt;1935-1938&lt;/pages&gt;&lt;volume&gt;20&lt;/volume&gt;&lt;number&gt;08&lt;/number&gt;&lt;keywords&gt;&lt;keyword&gt;Calorimetry, Casting, Metallic glass&lt;/keyword&gt;&lt;/keywords&gt;&lt;dates&gt;&lt;year&gt;2005&lt;/year&gt;&lt;/dates&gt;&lt;isbn&gt;2044-5326&lt;/isbn&gt;&lt;urls&gt;&lt;related-urls&gt;&lt;url&gt;http://dx.doi.org/10.1557/JMR.2005.0245&lt;/url&gt;&lt;/related-urls&gt;&lt;/urls&gt;&lt;electronic-resource-num&gt;doi:10.1557/JMR.2005.0245&lt;/electronic-resource-num&gt;&lt;access-date&gt;2005&lt;/access-date&gt;&lt;/record&gt;&lt;/Cite&gt;&lt;/EndNote&gt;</w:instrText>
            </w:r>
            <w:r w:rsidRPr="00D11CF3">
              <w:fldChar w:fldCharType="separate"/>
            </w:r>
            <w:r w:rsidR="00625730">
              <w:rPr>
                <w:noProof/>
              </w:rPr>
              <w:t>[41]</w:t>
            </w:r>
            <w:r w:rsidRPr="00D11CF3">
              <w:fldChar w:fldCharType="end"/>
            </w:r>
          </w:p>
        </w:tc>
      </w:tr>
      <w:tr w:rsidR="00B42F46" w:rsidRPr="00C76B64" w14:paraId="737F0FC1"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586A178B"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7</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8</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5</w:t>
            </w:r>
          </w:p>
        </w:tc>
        <w:tc>
          <w:tcPr>
            <w:tcW w:w="0" w:type="auto"/>
            <w:tcBorders>
              <w:top w:val="nil"/>
              <w:left w:val="single" w:sz="4" w:space="0" w:color="auto"/>
              <w:bottom w:val="nil"/>
              <w:right w:val="nil"/>
            </w:tcBorders>
            <w:shd w:val="clear" w:color="auto" w:fill="auto"/>
            <w:noWrap/>
            <w:vAlign w:val="bottom"/>
            <w:hideMark/>
          </w:tcPr>
          <w:p w14:paraId="7916074F" w14:textId="075F8484" w:rsidR="00B42F46" w:rsidRPr="00D11CF3" w:rsidRDefault="00B42F46" w:rsidP="00B42F46">
            <w:pPr>
              <w:spacing w:after="0" w:line="240" w:lineRule="auto"/>
              <w:jc w:val="center"/>
            </w:pPr>
            <w:r w:rsidRPr="00B42F46">
              <w:t>134.5</w:t>
            </w:r>
          </w:p>
        </w:tc>
        <w:tc>
          <w:tcPr>
            <w:tcW w:w="0" w:type="auto"/>
            <w:tcBorders>
              <w:top w:val="nil"/>
              <w:left w:val="nil"/>
              <w:bottom w:val="nil"/>
              <w:right w:val="nil"/>
            </w:tcBorders>
            <w:shd w:val="clear" w:color="auto" w:fill="auto"/>
            <w:noWrap/>
            <w:vAlign w:val="bottom"/>
            <w:hideMark/>
          </w:tcPr>
          <w:p w14:paraId="5D235D68" w14:textId="1492CA22" w:rsidR="00B42F46" w:rsidRPr="00D11CF3" w:rsidRDefault="00B42F46" w:rsidP="00B42F46">
            <w:pPr>
              <w:spacing w:after="0" w:line="240" w:lineRule="auto"/>
              <w:jc w:val="center"/>
            </w:pPr>
            <w:r w:rsidRPr="00B42F46">
              <w:t>145.5</w:t>
            </w:r>
          </w:p>
        </w:tc>
        <w:tc>
          <w:tcPr>
            <w:tcW w:w="0" w:type="auto"/>
            <w:tcBorders>
              <w:top w:val="nil"/>
              <w:left w:val="nil"/>
              <w:bottom w:val="nil"/>
              <w:right w:val="nil"/>
            </w:tcBorders>
            <w:shd w:val="clear" w:color="auto" w:fill="auto"/>
            <w:noWrap/>
            <w:vAlign w:val="bottom"/>
            <w:hideMark/>
          </w:tcPr>
          <w:p w14:paraId="30C3346D" w14:textId="5E613937" w:rsidR="00B42F46" w:rsidRPr="00D11CF3" w:rsidRDefault="00B42F46" w:rsidP="00B42F46">
            <w:pPr>
              <w:spacing w:after="0" w:line="240" w:lineRule="auto"/>
              <w:jc w:val="center"/>
            </w:pPr>
            <w:r w:rsidRPr="00B42F46">
              <w:t>333</w:t>
            </w:r>
          </w:p>
        </w:tc>
        <w:tc>
          <w:tcPr>
            <w:tcW w:w="0" w:type="auto"/>
            <w:tcBorders>
              <w:top w:val="nil"/>
              <w:left w:val="nil"/>
              <w:bottom w:val="nil"/>
              <w:right w:val="nil"/>
            </w:tcBorders>
            <w:shd w:val="clear" w:color="auto" w:fill="auto"/>
            <w:noWrap/>
            <w:vAlign w:val="bottom"/>
            <w:hideMark/>
          </w:tcPr>
          <w:p w14:paraId="4BBF04AD" w14:textId="7DF1EBB4" w:rsidR="00B42F46" w:rsidRPr="00D11CF3" w:rsidRDefault="00B42F46" w:rsidP="00B42F46">
            <w:pPr>
              <w:spacing w:after="0" w:line="240" w:lineRule="auto"/>
              <w:jc w:val="center"/>
            </w:pPr>
            <w:r w:rsidRPr="00B42F46">
              <w:t>374.5</w:t>
            </w:r>
          </w:p>
        </w:tc>
        <w:tc>
          <w:tcPr>
            <w:tcW w:w="0" w:type="auto"/>
            <w:tcBorders>
              <w:top w:val="nil"/>
              <w:left w:val="nil"/>
              <w:bottom w:val="nil"/>
              <w:right w:val="nil"/>
            </w:tcBorders>
            <w:shd w:val="clear" w:color="auto" w:fill="auto"/>
            <w:noWrap/>
            <w:vAlign w:val="bottom"/>
            <w:hideMark/>
          </w:tcPr>
          <w:p w14:paraId="7A233AD5" w14:textId="3B1AE4DD" w:rsidR="00B42F46" w:rsidRPr="00D11CF3" w:rsidRDefault="00B42F46" w:rsidP="00B42F46">
            <w:pPr>
              <w:spacing w:after="0" w:line="240" w:lineRule="auto"/>
              <w:jc w:val="center"/>
            </w:pPr>
            <w:r w:rsidRPr="00B42F46">
              <w:t>11</w:t>
            </w:r>
          </w:p>
        </w:tc>
        <w:tc>
          <w:tcPr>
            <w:tcW w:w="0" w:type="auto"/>
            <w:tcBorders>
              <w:top w:val="nil"/>
              <w:left w:val="nil"/>
              <w:bottom w:val="nil"/>
              <w:right w:val="nil"/>
            </w:tcBorders>
            <w:shd w:val="clear" w:color="auto" w:fill="auto"/>
            <w:noWrap/>
            <w:vAlign w:val="bottom"/>
            <w:hideMark/>
          </w:tcPr>
          <w:p w14:paraId="3495035A" w14:textId="2C02D96D" w:rsidR="00B42F46" w:rsidRPr="00D11CF3" w:rsidRDefault="00B42F46" w:rsidP="00B42F46">
            <w:pPr>
              <w:spacing w:after="0" w:line="240" w:lineRule="auto"/>
              <w:jc w:val="center"/>
            </w:pPr>
            <w:r w:rsidRPr="00B42F46">
              <w:t>0.672</w:t>
            </w:r>
          </w:p>
        </w:tc>
        <w:tc>
          <w:tcPr>
            <w:tcW w:w="0" w:type="auto"/>
            <w:tcBorders>
              <w:top w:val="nil"/>
              <w:left w:val="nil"/>
              <w:bottom w:val="nil"/>
              <w:right w:val="nil"/>
            </w:tcBorders>
            <w:shd w:val="clear" w:color="auto" w:fill="auto"/>
            <w:noWrap/>
            <w:vAlign w:val="bottom"/>
            <w:hideMark/>
          </w:tcPr>
          <w:p w14:paraId="53AE64D7" w14:textId="59AFE805" w:rsidR="00B42F46" w:rsidRPr="00D11CF3" w:rsidRDefault="00B42F46" w:rsidP="00B42F46">
            <w:pPr>
              <w:spacing w:after="0" w:line="240" w:lineRule="auto"/>
              <w:jc w:val="center"/>
            </w:pPr>
            <w:r w:rsidRPr="00B42F46">
              <w:t>0.629</w:t>
            </w:r>
          </w:p>
        </w:tc>
        <w:tc>
          <w:tcPr>
            <w:tcW w:w="0" w:type="auto"/>
            <w:tcBorders>
              <w:top w:val="nil"/>
              <w:left w:val="nil"/>
              <w:bottom w:val="nil"/>
              <w:right w:val="nil"/>
            </w:tcBorders>
            <w:shd w:val="clear" w:color="auto" w:fill="auto"/>
            <w:noWrap/>
            <w:vAlign w:val="center"/>
            <w:hideMark/>
          </w:tcPr>
          <w:p w14:paraId="645F8171" w14:textId="77777777" w:rsidR="00B42F46" w:rsidRPr="00D11CF3" w:rsidRDefault="00B42F46" w:rsidP="00B42F46">
            <w:pPr>
              <w:spacing w:after="0" w:line="240" w:lineRule="auto"/>
              <w:jc w:val="center"/>
            </w:pPr>
            <w:r w:rsidRPr="00D11CF3">
              <w:t>4.0</w:t>
            </w:r>
          </w:p>
        </w:tc>
        <w:tc>
          <w:tcPr>
            <w:tcW w:w="0" w:type="auto"/>
            <w:tcBorders>
              <w:top w:val="nil"/>
              <w:left w:val="nil"/>
              <w:bottom w:val="nil"/>
              <w:right w:val="nil"/>
            </w:tcBorders>
            <w:shd w:val="clear" w:color="auto" w:fill="auto"/>
            <w:noWrap/>
            <w:vAlign w:val="center"/>
            <w:hideMark/>
          </w:tcPr>
          <w:p w14:paraId="3EF5B720" w14:textId="2162F8E7" w:rsidR="00B42F46" w:rsidRPr="00D11CF3" w:rsidRDefault="00B42F46" w:rsidP="00625730">
            <w:pPr>
              <w:spacing w:after="0" w:line="240" w:lineRule="auto"/>
              <w:jc w:val="center"/>
            </w:pPr>
            <w:r w:rsidRPr="00D11CF3">
              <w:fldChar w:fldCharType="begin"/>
            </w:r>
            <w:r w:rsidR="00625730">
              <w:instrText xml:space="preserve"> ADDIN EN.CITE &lt;EndNote&gt;&lt;Cite&gt;&lt;Author&gt;Gu&lt;/Author&gt;&lt;Year&gt;2005&lt;/Year&gt;&lt;RecNum&gt;128&lt;/RecNum&gt;&lt;DisplayText&gt;[41]&lt;/DisplayText&gt;&lt;record&gt;&lt;rec-number&gt;128&lt;/rec-number&gt;&lt;foreign-keys&gt;&lt;key app="EN" db-id="pp9ztr5rp0w99besv0nvs2ti09e99ssw2r00" timestamp="1414725319"&gt;128&lt;/key&gt;&lt;/foreign-keys&gt;&lt;ref-type name="Journal Article"&gt;17&lt;/ref-type&gt;&lt;contributors&gt;&lt;authors&gt;&lt;author&gt;Gu,X.&lt;/author&gt;&lt;author&gt;Shiflet,G.J.&lt;/author&gt;&lt;author&gt;Guo,F.Q.&lt;/author&gt;&lt;author&gt;Poon,S.J.&lt;/author&gt;&lt;/authors&gt;&lt;/contributors&gt;&lt;titles&gt;&lt;title&gt;Mg–Ca–Zn Bulk Metallic Glasses with High Strength and Significant Ductility&lt;/title&gt;&lt;secondary-title&gt;Journal of Materials Research&lt;/secondary-title&gt;&lt;/titles&gt;&lt;periodical&gt;&lt;full-title&gt;Journal of Materials Research&lt;/full-title&gt;&lt;/periodical&gt;&lt;pages&gt;1935-1938&lt;/pages&gt;&lt;volume&gt;20&lt;/volume&gt;&lt;number&gt;08&lt;/number&gt;&lt;keywords&gt;&lt;keyword&gt;Calorimetry, Casting, Metallic glass&lt;/keyword&gt;&lt;/keywords&gt;&lt;dates&gt;&lt;year&gt;2005&lt;/year&gt;&lt;/dates&gt;&lt;isbn&gt;2044-5326&lt;/isbn&gt;&lt;urls&gt;&lt;related-urls&gt;&lt;url&gt;http://dx.doi.org/10.1557/JMR.2005.0245&lt;/url&gt;&lt;/related-urls&gt;&lt;/urls&gt;&lt;electronic-resource-num&gt;doi:10.1557/JMR.2005.0245&lt;/electronic-resource-num&gt;&lt;access-date&gt;2005&lt;/access-date&gt;&lt;/record&gt;&lt;/Cite&gt;&lt;/EndNote&gt;</w:instrText>
            </w:r>
            <w:r w:rsidRPr="00D11CF3">
              <w:fldChar w:fldCharType="separate"/>
            </w:r>
            <w:r w:rsidR="00625730">
              <w:rPr>
                <w:noProof/>
              </w:rPr>
              <w:t>[41]</w:t>
            </w:r>
            <w:r w:rsidRPr="00D11CF3">
              <w:fldChar w:fldCharType="end"/>
            </w:r>
          </w:p>
        </w:tc>
      </w:tr>
      <w:tr w:rsidR="00B42F46" w:rsidRPr="00C76B64" w14:paraId="02310614"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6C8C43BD"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5</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30</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5</w:t>
            </w:r>
          </w:p>
        </w:tc>
        <w:tc>
          <w:tcPr>
            <w:tcW w:w="0" w:type="auto"/>
            <w:tcBorders>
              <w:top w:val="nil"/>
              <w:left w:val="single" w:sz="4" w:space="0" w:color="auto"/>
              <w:bottom w:val="nil"/>
              <w:right w:val="nil"/>
            </w:tcBorders>
            <w:shd w:val="clear" w:color="auto" w:fill="auto"/>
            <w:noWrap/>
            <w:vAlign w:val="bottom"/>
            <w:hideMark/>
          </w:tcPr>
          <w:p w14:paraId="5C0FA7C3" w14:textId="595C2BB9" w:rsidR="00B42F46" w:rsidRPr="00D11CF3" w:rsidRDefault="00B42F46" w:rsidP="00B42F46">
            <w:pPr>
              <w:spacing w:after="0" w:line="240" w:lineRule="auto"/>
              <w:jc w:val="center"/>
            </w:pPr>
            <w:r w:rsidRPr="00B42F46">
              <w:t>141.5</w:t>
            </w:r>
          </w:p>
        </w:tc>
        <w:tc>
          <w:tcPr>
            <w:tcW w:w="0" w:type="auto"/>
            <w:tcBorders>
              <w:top w:val="nil"/>
              <w:left w:val="nil"/>
              <w:bottom w:val="nil"/>
              <w:right w:val="nil"/>
            </w:tcBorders>
            <w:shd w:val="clear" w:color="auto" w:fill="auto"/>
            <w:noWrap/>
            <w:vAlign w:val="bottom"/>
            <w:hideMark/>
          </w:tcPr>
          <w:p w14:paraId="5FA3D8A7" w14:textId="49811F1C" w:rsidR="00B42F46" w:rsidRPr="00D11CF3" w:rsidRDefault="00B42F46" w:rsidP="00B42F46">
            <w:pPr>
              <w:spacing w:after="0" w:line="240" w:lineRule="auto"/>
              <w:jc w:val="center"/>
            </w:pPr>
            <w:r w:rsidRPr="00B42F46">
              <w:t>155</w:t>
            </w:r>
          </w:p>
        </w:tc>
        <w:tc>
          <w:tcPr>
            <w:tcW w:w="0" w:type="auto"/>
            <w:tcBorders>
              <w:top w:val="nil"/>
              <w:left w:val="nil"/>
              <w:bottom w:val="nil"/>
              <w:right w:val="nil"/>
            </w:tcBorders>
            <w:shd w:val="clear" w:color="auto" w:fill="auto"/>
            <w:noWrap/>
            <w:vAlign w:val="bottom"/>
            <w:hideMark/>
          </w:tcPr>
          <w:p w14:paraId="2BBB5F54" w14:textId="79933EC0" w:rsidR="00B42F46" w:rsidRPr="00D11CF3" w:rsidRDefault="00B42F46" w:rsidP="00B42F46">
            <w:pPr>
              <w:spacing w:after="0" w:line="240" w:lineRule="auto"/>
              <w:jc w:val="center"/>
            </w:pPr>
            <w:r w:rsidRPr="00B42F46">
              <w:t>336</w:t>
            </w:r>
          </w:p>
        </w:tc>
        <w:tc>
          <w:tcPr>
            <w:tcW w:w="0" w:type="auto"/>
            <w:tcBorders>
              <w:top w:val="nil"/>
              <w:left w:val="nil"/>
              <w:bottom w:val="nil"/>
              <w:right w:val="nil"/>
            </w:tcBorders>
            <w:shd w:val="clear" w:color="auto" w:fill="auto"/>
            <w:noWrap/>
            <w:vAlign w:val="bottom"/>
            <w:hideMark/>
          </w:tcPr>
          <w:p w14:paraId="4E44D921" w14:textId="14600B09" w:rsidR="00B42F46" w:rsidRPr="00D11CF3" w:rsidRDefault="00B42F46" w:rsidP="00B42F46">
            <w:pPr>
              <w:spacing w:after="0" w:line="240" w:lineRule="auto"/>
              <w:jc w:val="center"/>
            </w:pPr>
            <w:r w:rsidRPr="00B42F46">
              <w:t>387</w:t>
            </w:r>
          </w:p>
        </w:tc>
        <w:tc>
          <w:tcPr>
            <w:tcW w:w="0" w:type="auto"/>
            <w:tcBorders>
              <w:top w:val="nil"/>
              <w:left w:val="nil"/>
              <w:bottom w:val="nil"/>
              <w:right w:val="nil"/>
            </w:tcBorders>
            <w:shd w:val="clear" w:color="auto" w:fill="auto"/>
            <w:noWrap/>
            <w:vAlign w:val="bottom"/>
            <w:hideMark/>
          </w:tcPr>
          <w:p w14:paraId="424AA8FF" w14:textId="2031DFF8" w:rsidR="00B42F46" w:rsidRPr="00D11CF3" w:rsidRDefault="00B42F46" w:rsidP="00B42F46">
            <w:pPr>
              <w:spacing w:after="0" w:line="240" w:lineRule="auto"/>
              <w:jc w:val="center"/>
            </w:pPr>
            <w:r w:rsidRPr="00B42F46">
              <w:t>13.5</w:t>
            </w:r>
          </w:p>
        </w:tc>
        <w:tc>
          <w:tcPr>
            <w:tcW w:w="0" w:type="auto"/>
            <w:tcBorders>
              <w:top w:val="nil"/>
              <w:left w:val="nil"/>
              <w:bottom w:val="nil"/>
              <w:right w:val="nil"/>
            </w:tcBorders>
            <w:shd w:val="clear" w:color="auto" w:fill="auto"/>
            <w:noWrap/>
            <w:vAlign w:val="bottom"/>
            <w:hideMark/>
          </w:tcPr>
          <w:p w14:paraId="45420897" w14:textId="5E012564" w:rsidR="00B42F46" w:rsidRPr="00D11CF3" w:rsidRDefault="00B42F46" w:rsidP="00B42F46">
            <w:pPr>
              <w:spacing w:after="0" w:line="240" w:lineRule="auto"/>
              <w:jc w:val="center"/>
            </w:pPr>
            <w:r w:rsidRPr="00B42F46">
              <w:t>0.681</w:t>
            </w:r>
          </w:p>
        </w:tc>
        <w:tc>
          <w:tcPr>
            <w:tcW w:w="0" w:type="auto"/>
            <w:tcBorders>
              <w:top w:val="nil"/>
              <w:left w:val="nil"/>
              <w:bottom w:val="nil"/>
              <w:right w:val="nil"/>
            </w:tcBorders>
            <w:shd w:val="clear" w:color="auto" w:fill="auto"/>
            <w:noWrap/>
            <w:vAlign w:val="bottom"/>
            <w:hideMark/>
          </w:tcPr>
          <w:p w14:paraId="11506D6A" w14:textId="57BAF356" w:rsidR="00B42F46" w:rsidRPr="00D11CF3" w:rsidRDefault="00B42F46" w:rsidP="00B42F46">
            <w:pPr>
              <w:spacing w:after="0" w:line="240" w:lineRule="auto"/>
              <w:jc w:val="center"/>
            </w:pPr>
            <w:r w:rsidRPr="00B42F46">
              <w:t>0.628</w:t>
            </w:r>
          </w:p>
        </w:tc>
        <w:tc>
          <w:tcPr>
            <w:tcW w:w="0" w:type="auto"/>
            <w:tcBorders>
              <w:top w:val="nil"/>
              <w:left w:val="nil"/>
              <w:bottom w:val="nil"/>
              <w:right w:val="nil"/>
            </w:tcBorders>
            <w:shd w:val="clear" w:color="auto" w:fill="auto"/>
            <w:noWrap/>
            <w:vAlign w:val="center"/>
            <w:hideMark/>
          </w:tcPr>
          <w:p w14:paraId="558225D7" w14:textId="77777777" w:rsidR="00B42F46" w:rsidRPr="00D11CF3" w:rsidRDefault="00B42F46" w:rsidP="00B42F46">
            <w:pPr>
              <w:spacing w:after="0" w:line="240" w:lineRule="auto"/>
              <w:jc w:val="center"/>
            </w:pPr>
            <w:r w:rsidRPr="00D11CF3">
              <w:t>3.0</w:t>
            </w:r>
          </w:p>
        </w:tc>
        <w:tc>
          <w:tcPr>
            <w:tcW w:w="0" w:type="auto"/>
            <w:tcBorders>
              <w:top w:val="nil"/>
              <w:left w:val="nil"/>
              <w:bottom w:val="nil"/>
              <w:right w:val="nil"/>
            </w:tcBorders>
            <w:shd w:val="clear" w:color="auto" w:fill="auto"/>
            <w:noWrap/>
            <w:vAlign w:val="center"/>
            <w:hideMark/>
          </w:tcPr>
          <w:p w14:paraId="7CF29AFE" w14:textId="05E5C2D3" w:rsidR="00B42F46" w:rsidRPr="00D11CF3" w:rsidRDefault="00B42F46" w:rsidP="00625730">
            <w:pPr>
              <w:spacing w:after="0" w:line="240" w:lineRule="auto"/>
              <w:jc w:val="center"/>
            </w:pPr>
            <w:r w:rsidRPr="00D11CF3">
              <w:fldChar w:fldCharType="begin"/>
            </w:r>
            <w:r w:rsidR="00625730">
              <w:instrText xml:space="preserve"> ADDIN EN.CITE &lt;EndNote&gt;&lt;Cite&gt;&lt;Author&gt;Gu&lt;/Author&gt;&lt;Year&gt;2005&lt;/Year&gt;&lt;RecNum&gt;128&lt;/RecNum&gt;&lt;DisplayText&gt;[41]&lt;/DisplayText&gt;&lt;record&gt;&lt;rec-number&gt;128&lt;/rec-number&gt;&lt;foreign-keys&gt;&lt;key app="EN" db-id="pp9ztr5rp0w99besv0nvs2ti09e99ssw2r00" timestamp="1414725319"&gt;128&lt;/key&gt;&lt;/foreign-keys&gt;&lt;ref-type name="Journal Article"&gt;17&lt;/ref-type&gt;&lt;contributors&gt;&lt;authors&gt;&lt;author&gt;Gu,X.&lt;/author&gt;&lt;author&gt;Shiflet,G.J.&lt;/author&gt;&lt;author&gt;Guo,F.Q.&lt;/author&gt;&lt;author&gt;Poon,S.J.&lt;/author&gt;&lt;/authors&gt;&lt;/contributors&gt;&lt;titles&gt;&lt;title&gt;Mg–Ca–Zn Bulk Metallic Glasses with High Strength and Significant Ductility&lt;/title&gt;&lt;secondary-title&gt;Journal of Materials Research&lt;/secondary-title&gt;&lt;/titles&gt;&lt;periodical&gt;&lt;full-title&gt;Journal of Materials Research&lt;/full-title&gt;&lt;/periodical&gt;&lt;pages&gt;1935-1938&lt;/pages&gt;&lt;volume&gt;20&lt;/volume&gt;&lt;number&gt;08&lt;/number&gt;&lt;keywords&gt;&lt;keyword&gt;Calorimetry, Casting, Metallic glass&lt;/keyword&gt;&lt;/keywords&gt;&lt;dates&gt;&lt;year&gt;2005&lt;/year&gt;&lt;/dates&gt;&lt;isbn&gt;2044-5326&lt;/isbn&gt;&lt;urls&gt;&lt;related-urls&gt;&lt;url&gt;http://dx.doi.org/10.1557/JMR.2005.0245&lt;/url&gt;&lt;/related-urls&gt;&lt;/urls&gt;&lt;electronic-resource-num&gt;doi:10.1557/JMR.2005.0245&lt;/electronic-resource-num&gt;&lt;access-date&gt;2005&lt;/access-date&gt;&lt;/record&gt;&lt;/Cite&gt;&lt;/EndNote&gt;</w:instrText>
            </w:r>
            <w:r w:rsidRPr="00D11CF3">
              <w:fldChar w:fldCharType="separate"/>
            </w:r>
            <w:r w:rsidR="00625730">
              <w:rPr>
                <w:noProof/>
              </w:rPr>
              <w:t>[41]</w:t>
            </w:r>
            <w:r w:rsidRPr="00D11CF3">
              <w:fldChar w:fldCharType="end"/>
            </w:r>
          </w:p>
        </w:tc>
      </w:tr>
      <w:tr w:rsidR="00B42F46" w:rsidRPr="00C76B64" w14:paraId="7BA96940"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2DC2CDDC"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0</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35</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5</w:t>
            </w:r>
          </w:p>
        </w:tc>
        <w:tc>
          <w:tcPr>
            <w:tcW w:w="0" w:type="auto"/>
            <w:tcBorders>
              <w:top w:val="nil"/>
              <w:left w:val="single" w:sz="4" w:space="0" w:color="auto"/>
              <w:bottom w:val="nil"/>
              <w:right w:val="nil"/>
            </w:tcBorders>
            <w:shd w:val="clear" w:color="auto" w:fill="auto"/>
            <w:noWrap/>
            <w:vAlign w:val="bottom"/>
            <w:hideMark/>
          </w:tcPr>
          <w:p w14:paraId="25604B4A" w14:textId="7AAFDF66" w:rsidR="00B42F46" w:rsidRPr="00D11CF3" w:rsidRDefault="00B42F46" w:rsidP="00B42F46">
            <w:pPr>
              <w:spacing w:after="0" w:line="240" w:lineRule="auto"/>
              <w:jc w:val="center"/>
            </w:pPr>
            <w:r w:rsidRPr="00B42F46">
              <w:t>169</w:t>
            </w:r>
          </w:p>
        </w:tc>
        <w:tc>
          <w:tcPr>
            <w:tcW w:w="0" w:type="auto"/>
            <w:tcBorders>
              <w:top w:val="nil"/>
              <w:left w:val="nil"/>
              <w:bottom w:val="nil"/>
              <w:right w:val="nil"/>
            </w:tcBorders>
            <w:shd w:val="clear" w:color="auto" w:fill="auto"/>
            <w:noWrap/>
            <w:vAlign w:val="bottom"/>
            <w:hideMark/>
          </w:tcPr>
          <w:p w14:paraId="7A35229B" w14:textId="34878ABE" w:rsidR="00B42F46" w:rsidRPr="00D11CF3" w:rsidRDefault="00B42F46" w:rsidP="00B42F46">
            <w:pPr>
              <w:spacing w:after="0" w:line="240" w:lineRule="auto"/>
              <w:jc w:val="center"/>
            </w:pPr>
            <w:r w:rsidRPr="00B42F46">
              <w:t>174</w:t>
            </w:r>
          </w:p>
        </w:tc>
        <w:tc>
          <w:tcPr>
            <w:tcW w:w="0" w:type="auto"/>
            <w:tcBorders>
              <w:top w:val="nil"/>
              <w:left w:val="nil"/>
              <w:bottom w:val="nil"/>
              <w:right w:val="nil"/>
            </w:tcBorders>
            <w:shd w:val="clear" w:color="auto" w:fill="auto"/>
            <w:noWrap/>
            <w:vAlign w:val="bottom"/>
            <w:hideMark/>
          </w:tcPr>
          <w:p w14:paraId="637D9482" w14:textId="4EE25CA9" w:rsidR="00B42F46" w:rsidRPr="00D11CF3" w:rsidRDefault="00B42F46" w:rsidP="00B42F46">
            <w:pPr>
              <w:spacing w:after="0" w:line="240" w:lineRule="auto"/>
              <w:jc w:val="center"/>
            </w:pPr>
            <w:r w:rsidRPr="00B42F46">
              <w:t>336</w:t>
            </w:r>
          </w:p>
        </w:tc>
        <w:tc>
          <w:tcPr>
            <w:tcW w:w="0" w:type="auto"/>
            <w:tcBorders>
              <w:top w:val="nil"/>
              <w:left w:val="nil"/>
              <w:bottom w:val="nil"/>
              <w:right w:val="nil"/>
            </w:tcBorders>
            <w:shd w:val="clear" w:color="auto" w:fill="auto"/>
            <w:noWrap/>
            <w:vAlign w:val="bottom"/>
            <w:hideMark/>
          </w:tcPr>
          <w:p w14:paraId="63B73756" w14:textId="54F4DCB5" w:rsidR="00B42F46" w:rsidRPr="00D11CF3" w:rsidRDefault="00B42F46" w:rsidP="00B42F46">
            <w:pPr>
              <w:spacing w:after="0" w:line="240" w:lineRule="auto"/>
              <w:jc w:val="center"/>
            </w:pPr>
            <w:r w:rsidRPr="00B42F46">
              <w:t>432.5</w:t>
            </w:r>
          </w:p>
        </w:tc>
        <w:tc>
          <w:tcPr>
            <w:tcW w:w="0" w:type="auto"/>
            <w:tcBorders>
              <w:top w:val="nil"/>
              <w:left w:val="nil"/>
              <w:bottom w:val="nil"/>
              <w:right w:val="nil"/>
            </w:tcBorders>
            <w:shd w:val="clear" w:color="auto" w:fill="auto"/>
            <w:noWrap/>
            <w:vAlign w:val="bottom"/>
            <w:hideMark/>
          </w:tcPr>
          <w:p w14:paraId="06D2BE9B" w14:textId="096AE5F1" w:rsidR="00B42F46" w:rsidRPr="00D11CF3" w:rsidRDefault="00B42F46" w:rsidP="00B42F46">
            <w:pPr>
              <w:spacing w:after="0" w:line="240" w:lineRule="auto"/>
              <w:jc w:val="center"/>
            </w:pPr>
            <w:r w:rsidRPr="00B42F46">
              <w:t>5</w:t>
            </w:r>
          </w:p>
        </w:tc>
        <w:tc>
          <w:tcPr>
            <w:tcW w:w="0" w:type="auto"/>
            <w:tcBorders>
              <w:top w:val="nil"/>
              <w:left w:val="nil"/>
              <w:bottom w:val="nil"/>
              <w:right w:val="nil"/>
            </w:tcBorders>
            <w:shd w:val="clear" w:color="auto" w:fill="auto"/>
            <w:noWrap/>
            <w:vAlign w:val="bottom"/>
            <w:hideMark/>
          </w:tcPr>
          <w:p w14:paraId="5DE6E40C" w14:textId="66868FF0" w:rsidR="00B42F46" w:rsidRPr="00D11CF3" w:rsidRDefault="00B42F46" w:rsidP="00B42F46">
            <w:pPr>
              <w:spacing w:after="0" w:line="240" w:lineRule="auto"/>
              <w:jc w:val="center"/>
            </w:pPr>
            <w:r w:rsidRPr="00B42F46">
              <w:t>0.726</w:t>
            </w:r>
          </w:p>
        </w:tc>
        <w:tc>
          <w:tcPr>
            <w:tcW w:w="0" w:type="auto"/>
            <w:tcBorders>
              <w:top w:val="nil"/>
              <w:left w:val="nil"/>
              <w:bottom w:val="nil"/>
              <w:right w:val="nil"/>
            </w:tcBorders>
            <w:shd w:val="clear" w:color="auto" w:fill="auto"/>
            <w:noWrap/>
            <w:vAlign w:val="bottom"/>
            <w:hideMark/>
          </w:tcPr>
          <w:p w14:paraId="7DC792D9" w14:textId="43AFCAB7" w:rsidR="00B42F46" w:rsidRPr="00D11CF3" w:rsidRDefault="00B42F46" w:rsidP="00B42F46">
            <w:pPr>
              <w:spacing w:after="0" w:line="240" w:lineRule="auto"/>
              <w:jc w:val="center"/>
            </w:pPr>
            <w:r w:rsidRPr="00B42F46">
              <w:t>0.627</w:t>
            </w:r>
          </w:p>
        </w:tc>
        <w:tc>
          <w:tcPr>
            <w:tcW w:w="0" w:type="auto"/>
            <w:tcBorders>
              <w:top w:val="nil"/>
              <w:left w:val="nil"/>
              <w:bottom w:val="nil"/>
              <w:right w:val="nil"/>
            </w:tcBorders>
            <w:shd w:val="clear" w:color="auto" w:fill="auto"/>
            <w:noWrap/>
            <w:vAlign w:val="center"/>
            <w:hideMark/>
          </w:tcPr>
          <w:p w14:paraId="6C597DA6" w14:textId="77777777" w:rsidR="00B42F46" w:rsidRPr="00D11CF3" w:rsidRDefault="00B42F46" w:rsidP="00B42F46">
            <w:pPr>
              <w:spacing w:after="0" w:line="240" w:lineRule="auto"/>
              <w:jc w:val="center"/>
            </w:pPr>
            <w:r w:rsidRPr="00D11CF3">
              <w:t>2.0</w:t>
            </w:r>
          </w:p>
        </w:tc>
        <w:tc>
          <w:tcPr>
            <w:tcW w:w="0" w:type="auto"/>
            <w:tcBorders>
              <w:top w:val="nil"/>
              <w:left w:val="nil"/>
              <w:bottom w:val="nil"/>
              <w:right w:val="nil"/>
            </w:tcBorders>
            <w:shd w:val="clear" w:color="auto" w:fill="auto"/>
            <w:noWrap/>
            <w:vAlign w:val="center"/>
            <w:hideMark/>
          </w:tcPr>
          <w:p w14:paraId="40363C05" w14:textId="62FFED2C" w:rsidR="00B42F46" w:rsidRPr="00D11CF3" w:rsidRDefault="00B42F46" w:rsidP="00625730">
            <w:pPr>
              <w:spacing w:after="0" w:line="240" w:lineRule="auto"/>
              <w:jc w:val="center"/>
            </w:pPr>
            <w:r w:rsidRPr="00D11CF3">
              <w:fldChar w:fldCharType="begin"/>
            </w:r>
            <w:r w:rsidR="00625730">
              <w:instrText xml:space="preserve"> ADDIN EN.CITE &lt;EndNote&gt;&lt;Cite&gt;&lt;Author&gt;Gu&lt;/Author&gt;&lt;Year&gt;2005&lt;/Year&gt;&lt;RecNum&gt;128&lt;/RecNum&gt;&lt;DisplayText&gt;[41]&lt;/DisplayText&gt;&lt;record&gt;&lt;rec-number&gt;128&lt;/rec-number&gt;&lt;foreign-keys&gt;&lt;key app="EN" db-id="pp9ztr5rp0w99besv0nvs2ti09e99ssw2r00" timestamp="1414725319"&gt;128&lt;/key&gt;&lt;/foreign-keys&gt;&lt;ref-type name="Journal Article"&gt;17&lt;/ref-type&gt;&lt;contributors&gt;&lt;authors&gt;&lt;author&gt;Gu,X.&lt;/author&gt;&lt;author&gt;Shiflet,G.J.&lt;/author&gt;&lt;author&gt;Guo,F.Q.&lt;/author&gt;&lt;author&gt;Poon,S.J.&lt;/author&gt;&lt;/authors&gt;&lt;/contributors&gt;&lt;titles&gt;&lt;title&gt;Mg–Ca–Zn Bulk Metallic Glasses with High Strength and Significant Ductility&lt;/title&gt;&lt;secondary-title&gt;Journal of Materials Research&lt;/secondary-title&gt;&lt;/titles&gt;&lt;periodical&gt;&lt;full-title&gt;Journal of Materials Research&lt;/full-title&gt;&lt;/periodical&gt;&lt;pages&gt;1935-1938&lt;/pages&gt;&lt;volume&gt;20&lt;/volume&gt;&lt;number&gt;08&lt;/number&gt;&lt;keywords&gt;&lt;keyword&gt;Calorimetry, Casting, Metallic glass&lt;/keyword&gt;&lt;/keywords&gt;&lt;dates&gt;&lt;year&gt;2005&lt;/year&gt;&lt;/dates&gt;&lt;isbn&gt;2044-5326&lt;/isbn&gt;&lt;urls&gt;&lt;related-urls&gt;&lt;url&gt;http://dx.doi.org/10.1557/JMR.2005.0245&lt;/url&gt;&lt;/related-urls&gt;&lt;/urls&gt;&lt;electronic-resource-num&gt;doi:10.1557/JMR.2005.0245&lt;/electronic-resource-num&gt;&lt;access-date&gt;2005&lt;/access-date&gt;&lt;/record&gt;&lt;/Cite&gt;&lt;/EndNote&gt;</w:instrText>
            </w:r>
            <w:r w:rsidRPr="00D11CF3">
              <w:fldChar w:fldCharType="separate"/>
            </w:r>
            <w:r w:rsidR="00625730">
              <w:rPr>
                <w:noProof/>
              </w:rPr>
              <w:t>[41]</w:t>
            </w:r>
            <w:r w:rsidRPr="00D11CF3">
              <w:fldChar w:fldCharType="end"/>
            </w:r>
          </w:p>
        </w:tc>
      </w:tr>
      <w:tr w:rsidR="00B42F46" w:rsidRPr="00C76B64" w14:paraId="2B3A54E3"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2D37A97F"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72</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4</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4</w:t>
            </w:r>
          </w:p>
        </w:tc>
        <w:tc>
          <w:tcPr>
            <w:tcW w:w="0" w:type="auto"/>
            <w:tcBorders>
              <w:top w:val="nil"/>
              <w:left w:val="single" w:sz="4" w:space="0" w:color="auto"/>
              <w:bottom w:val="nil"/>
              <w:right w:val="nil"/>
            </w:tcBorders>
            <w:shd w:val="clear" w:color="auto" w:fill="auto"/>
            <w:noWrap/>
            <w:vAlign w:val="bottom"/>
            <w:hideMark/>
          </w:tcPr>
          <w:p w14:paraId="4B6E40AE" w14:textId="14E1B380" w:rsidR="00B42F46" w:rsidRPr="00D11CF3" w:rsidRDefault="00B42F46" w:rsidP="00B42F46">
            <w:pPr>
              <w:spacing w:after="0" w:line="240" w:lineRule="auto"/>
              <w:jc w:val="center"/>
            </w:pPr>
            <w:r w:rsidRPr="00B42F46">
              <w:t>84</w:t>
            </w:r>
          </w:p>
        </w:tc>
        <w:tc>
          <w:tcPr>
            <w:tcW w:w="0" w:type="auto"/>
            <w:tcBorders>
              <w:top w:val="nil"/>
              <w:left w:val="nil"/>
              <w:bottom w:val="nil"/>
              <w:right w:val="nil"/>
            </w:tcBorders>
            <w:shd w:val="clear" w:color="auto" w:fill="auto"/>
            <w:noWrap/>
            <w:vAlign w:val="bottom"/>
            <w:hideMark/>
          </w:tcPr>
          <w:p w14:paraId="5FB4415B" w14:textId="464FBC0F" w:rsidR="00B42F46" w:rsidRPr="00D11CF3" w:rsidRDefault="00B42F46" w:rsidP="00B42F46">
            <w:pPr>
              <w:spacing w:after="0" w:line="240" w:lineRule="auto"/>
              <w:jc w:val="center"/>
            </w:pPr>
            <w:r w:rsidRPr="00B42F46">
              <w:t>115</w:t>
            </w:r>
          </w:p>
        </w:tc>
        <w:tc>
          <w:tcPr>
            <w:tcW w:w="0" w:type="auto"/>
            <w:tcBorders>
              <w:top w:val="nil"/>
              <w:left w:val="nil"/>
              <w:bottom w:val="nil"/>
              <w:right w:val="nil"/>
            </w:tcBorders>
            <w:shd w:val="clear" w:color="auto" w:fill="auto"/>
            <w:noWrap/>
            <w:vAlign w:val="bottom"/>
            <w:hideMark/>
          </w:tcPr>
          <w:p w14:paraId="213C1A59" w14:textId="03C79886" w:rsidR="00B42F46" w:rsidRPr="00D11CF3" w:rsidRDefault="00B42F46" w:rsidP="00B42F46">
            <w:pPr>
              <w:spacing w:after="0" w:line="240" w:lineRule="auto"/>
              <w:jc w:val="center"/>
            </w:pPr>
            <w:r w:rsidRPr="00B42F46">
              <w:t>335</w:t>
            </w:r>
          </w:p>
        </w:tc>
        <w:tc>
          <w:tcPr>
            <w:tcW w:w="0" w:type="auto"/>
            <w:tcBorders>
              <w:top w:val="nil"/>
              <w:left w:val="nil"/>
              <w:bottom w:val="nil"/>
              <w:right w:val="nil"/>
            </w:tcBorders>
            <w:shd w:val="clear" w:color="auto" w:fill="auto"/>
            <w:noWrap/>
            <w:vAlign w:val="bottom"/>
            <w:hideMark/>
          </w:tcPr>
          <w:p w14:paraId="19CB9D74" w14:textId="0F5D476A" w:rsidR="00B42F46" w:rsidRPr="00D11CF3" w:rsidRDefault="00B42F46" w:rsidP="00B42F46">
            <w:pPr>
              <w:spacing w:after="0" w:line="240" w:lineRule="auto"/>
              <w:jc w:val="center"/>
            </w:pPr>
            <w:r w:rsidRPr="00B42F46">
              <w:t>420</w:t>
            </w:r>
          </w:p>
        </w:tc>
        <w:tc>
          <w:tcPr>
            <w:tcW w:w="0" w:type="auto"/>
            <w:tcBorders>
              <w:top w:val="nil"/>
              <w:left w:val="nil"/>
              <w:bottom w:val="nil"/>
              <w:right w:val="nil"/>
            </w:tcBorders>
            <w:shd w:val="clear" w:color="auto" w:fill="auto"/>
            <w:noWrap/>
            <w:vAlign w:val="bottom"/>
            <w:hideMark/>
          </w:tcPr>
          <w:p w14:paraId="33642BCE" w14:textId="1788CA2C" w:rsidR="00B42F46" w:rsidRPr="00D11CF3" w:rsidRDefault="00B42F46" w:rsidP="00B42F46">
            <w:pPr>
              <w:spacing w:after="0" w:line="240" w:lineRule="auto"/>
              <w:jc w:val="center"/>
            </w:pPr>
            <w:r w:rsidRPr="00B42F46">
              <w:t>31</w:t>
            </w:r>
          </w:p>
        </w:tc>
        <w:tc>
          <w:tcPr>
            <w:tcW w:w="0" w:type="auto"/>
            <w:tcBorders>
              <w:top w:val="nil"/>
              <w:left w:val="nil"/>
              <w:bottom w:val="nil"/>
              <w:right w:val="nil"/>
            </w:tcBorders>
            <w:shd w:val="clear" w:color="auto" w:fill="auto"/>
            <w:noWrap/>
            <w:vAlign w:val="bottom"/>
            <w:hideMark/>
          </w:tcPr>
          <w:p w14:paraId="24F14E50" w14:textId="7E0A3FAC" w:rsidR="00B42F46" w:rsidRPr="00D11CF3" w:rsidRDefault="00B42F46" w:rsidP="00B42F46">
            <w:pPr>
              <w:spacing w:after="0" w:line="240" w:lineRule="auto"/>
              <w:jc w:val="center"/>
            </w:pPr>
            <w:r w:rsidRPr="00B42F46">
              <w:t>0.587</w:t>
            </w:r>
          </w:p>
        </w:tc>
        <w:tc>
          <w:tcPr>
            <w:tcW w:w="0" w:type="auto"/>
            <w:tcBorders>
              <w:top w:val="nil"/>
              <w:left w:val="nil"/>
              <w:bottom w:val="nil"/>
              <w:right w:val="nil"/>
            </w:tcBorders>
            <w:shd w:val="clear" w:color="auto" w:fill="auto"/>
            <w:noWrap/>
            <w:vAlign w:val="bottom"/>
            <w:hideMark/>
          </w:tcPr>
          <w:p w14:paraId="585609AF" w14:textId="3E5B3746" w:rsidR="00B42F46" w:rsidRPr="00D11CF3" w:rsidRDefault="00B42F46" w:rsidP="00B42F46">
            <w:pPr>
              <w:spacing w:after="0" w:line="240" w:lineRule="auto"/>
              <w:jc w:val="center"/>
            </w:pPr>
            <w:r w:rsidRPr="00B42F46">
              <w:t>0.515</w:t>
            </w:r>
          </w:p>
        </w:tc>
        <w:tc>
          <w:tcPr>
            <w:tcW w:w="0" w:type="auto"/>
            <w:tcBorders>
              <w:top w:val="nil"/>
              <w:left w:val="nil"/>
              <w:bottom w:val="nil"/>
              <w:right w:val="nil"/>
            </w:tcBorders>
            <w:shd w:val="clear" w:color="auto" w:fill="auto"/>
            <w:noWrap/>
            <w:vAlign w:val="center"/>
            <w:hideMark/>
          </w:tcPr>
          <w:p w14:paraId="77BE685F" w14:textId="77777777" w:rsidR="00B42F46" w:rsidRPr="00D11CF3" w:rsidRDefault="00B42F46" w:rsidP="00B42F46">
            <w:pPr>
              <w:spacing w:after="0" w:line="240" w:lineRule="auto"/>
              <w:jc w:val="center"/>
            </w:pPr>
            <w:r w:rsidRPr="00D11CF3">
              <w:t>1.1</w:t>
            </w:r>
          </w:p>
        </w:tc>
        <w:tc>
          <w:tcPr>
            <w:tcW w:w="0" w:type="auto"/>
            <w:tcBorders>
              <w:top w:val="nil"/>
              <w:left w:val="nil"/>
              <w:bottom w:val="nil"/>
              <w:right w:val="nil"/>
            </w:tcBorders>
            <w:shd w:val="clear" w:color="auto" w:fill="auto"/>
            <w:noWrap/>
            <w:vAlign w:val="center"/>
            <w:hideMark/>
          </w:tcPr>
          <w:p w14:paraId="5EB6F0A2" w14:textId="52F82B50" w:rsidR="00B42F46" w:rsidRPr="00D11CF3" w:rsidRDefault="00B42F46" w:rsidP="00625730">
            <w:pPr>
              <w:spacing w:after="0" w:line="240" w:lineRule="auto"/>
              <w:jc w:val="center"/>
            </w:pPr>
            <w:r w:rsidRPr="00D11CF3">
              <w:fldChar w:fldCharType="begin"/>
            </w:r>
            <w:r w:rsidR="00625730">
              <w:instrText xml:space="preserve"> ADDIN EN.CITE &lt;EndNote&gt;&lt;Cite&gt;&lt;Author&gt;Cao&lt;/Author&gt;&lt;Year&gt;2012&lt;/Year&gt;&lt;RecNum&gt;48&lt;/RecNum&gt;&lt;DisplayText&gt;[21, 57]&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00625730">
              <w:rPr>
                <w:noProof/>
              </w:rPr>
              <w:t>[21, 57]</w:t>
            </w:r>
            <w:r w:rsidRPr="00D11CF3">
              <w:fldChar w:fldCharType="end"/>
            </w:r>
          </w:p>
        </w:tc>
      </w:tr>
      <w:tr w:rsidR="00B42F46" w:rsidRPr="00C76B64" w14:paraId="77C41F5D"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77D760BA"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70</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6</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4</w:t>
            </w:r>
          </w:p>
        </w:tc>
        <w:tc>
          <w:tcPr>
            <w:tcW w:w="0" w:type="auto"/>
            <w:tcBorders>
              <w:top w:val="nil"/>
              <w:left w:val="single" w:sz="4" w:space="0" w:color="auto"/>
              <w:bottom w:val="nil"/>
              <w:right w:val="nil"/>
            </w:tcBorders>
            <w:shd w:val="clear" w:color="auto" w:fill="auto"/>
            <w:noWrap/>
            <w:vAlign w:val="bottom"/>
            <w:hideMark/>
          </w:tcPr>
          <w:p w14:paraId="1CA6BEBA" w14:textId="411682D5" w:rsidR="00B42F46" w:rsidRPr="00D11CF3" w:rsidRDefault="00B42F46" w:rsidP="00B42F46">
            <w:pPr>
              <w:spacing w:after="0" w:line="240" w:lineRule="auto"/>
              <w:jc w:val="center"/>
            </w:pPr>
            <w:r w:rsidRPr="00B42F46">
              <w:t>86</w:t>
            </w:r>
          </w:p>
        </w:tc>
        <w:tc>
          <w:tcPr>
            <w:tcW w:w="0" w:type="auto"/>
            <w:tcBorders>
              <w:top w:val="nil"/>
              <w:left w:val="nil"/>
              <w:bottom w:val="nil"/>
              <w:right w:val="nil"/>
            </w:tcBorders>
            <w:shd w:val="clear" w:color="auto" w:fill="auto"/>
            <w:noWrap/>
            <w:vAlign w:val="bottom"/>
            <w:hideMark/>
          </w:tcPr>
          <w:p w14:paraId="43EFA27D" w14:textId="54F247E3" w:rsidR="00B42F46" w:rsidRPr="00D11CF3" w:rsidRDefault="00B42F46" w:rsidP="00B42F46">
            <w:pPr>
              <w:spacing w:after="0" w:line="240" w:lineRule="auto"/>
              <w:jc w:val="center"/>
            </w:pPr>
            <w:r w:rsidRPr="00B42F46">
              <w:t>126</w:t>
            </w:r>
          </w:p>
        </w:tc>
        <w:tc>
          <w:tcPr>
            <w:tcW w:w="0" w:type="auto"/>
            <w:tcBorders>
              <w:top w:val="nil"/>
              <w:left w:val="nil"/>
              <w:bottom w:val="nil"/>
              <w:right w:val="nil"/>
            </w:tcBorders>
            <w:shd w:val="clear" w:color="auto" w:fill="auto"/>
            <w:noWrap/>
            <w:vAlign w:val="bottom"/>
            <w:hideMark/>
          </w:tcPr>
          <w:p w14:paraId="5B3962BC" w14:textId="7BAEF05F" w:rsidR="00B42F46" w:rsidRPr="00D11CF3" w:rsidRDefault="00B42F46" w:rsidP="00B42F46">
            <w:pPr>
              <w:spacing w:after="0" w:line="240" w:lineRule="auto"/>
              <w:jc w:val="center"/>
            </w:pPr>
            <w:r w:rsidRPr="00B42F46">
              <w:t>335</w:t>
            </w:r>
          </w:p>
        </w:tc>
        <w:tc>
          <w:tcPr>
            <w:tcW w:w="0" w:type="auto"/>
            <w:tcBorders>
              <w:top w:val="nil"/>
              <w:left w:val="nil"/>
              <w:bottom w:val="nil"/>
              <w:right w:val="nil"/>
            </w:tcBorders>
            <w:shd w:val="clear" w:color="auto" w:fill="auto"/>
            <w:noWrap/>
            <w:vAlign w:val="bottom"/>
            <w:hideMark/>
          </w:tcPr>
          <w:p w14:paraId="438DB185" w14:textId="53992D8D" w:rsidR="00B42F46" w:rsidRPr="00D11CF3" w:rsidRDefault="00B42F46" w:rsidP="00B42F46">
            <w:pPr>
              <w:spacing w:after="0" w:line="240" w:lineRule="auto"/>
              <w:jc w:val="center"/>
            </w:pPr>
            <w:r w:rsidRPr="00B42F46">
              <w:t>398</w:t>
            </w:r>
          </w:p>
        </w:tc>
        <w:tc>
          <w:tcPr>
            <w:tcW w:w="0" w:type="auto"/>
            <w:tcBorders>
              <w:top w:val="nil"/>
              <w:left w:val="nil"/>
              <w:bottom w:val="nil"/>
              <w:right w:val="nil"/>
            </w:tcBorders>
            <w:shd w:val="clear" w:color="auto" w:fill="auto"/>
            <w:noWrap/>
            <w:vAlign w:val="bottom"/>
            <w:hideMark/>
          </w:tcPr>
          <w:p w14:paraId="2DE01262" w14:textId="51D87C66" w:rsidR="00B42F46" w:rsidRPr="00D11CF3" w:rsidRDefault="00B42F46" w:rsidP="00B42F46">
            <w:pPr>
              <w:spacing w:after="0" w:line="240" w:lineRule="auto"/>
              <w:jc w:val="center"/>
            </w:pPr>
            <w:r w:rsidRPr="00B42F46">
              <w:t>40</w:t>
            </w:r>
          </w:p>
        </w:tc>
        <w:tc>
          <w:tcPr>
            <w:tcW w:w="0" w:type="auto"/>
            <w:tcBorders>
              <w:top w:val="nil"/>
              <w:left w:val="nil"/>
              <w:bottom w:val="nil"/>
              <w:right w:val="nil"/>
            </w:tcBorders>
            <w:shd w:val="clear" w:color="auto" w:fill="auto"/>
            <w:noWrap/>
            <w:vAlign w:val="bottom"/>
            <w:hideMark/>
          </w:tcPr>
          <w:p w14:paraId="082E15FE" w14:textId="3E7CBBE5" w:rsidR="00B42F46" w:rsidRPr="00D11CF3" w:rsidRDefault="00B42F46" w:rsidP="00B42F46">
            <w:pPr>
              <w:spacing w:after="0" w:line="240" w:lineRule="auto"/>
              <w:jc w:val="center"/>
            </w:pPr>
            <w:r w:rsidRPr="00B42F46">
              <w:t>0.590</w:t>
            </w:r>
          </w:p>
        </w:tc>
        <w:tc>
          <w:tcPr>
            <w:tcW w:w="0" w:type="auto"/>
            <w:tcBorders>
              <w:top w:val="nil"/>
              <w:left w:val="nil"/>
              <w:bottom w:val="nil"/>
              <w:right w:val="nil"/>
            </w:tcBorders>
            <w:shd w:val="clear" w:color="auto" w:fill="auto"/>
            <w:noWrap/>
            <w:vAlign w:val="bottom"/>
            <w:hideMark/>
          </w:tcPr>
          <w:p w14:paraId="6B0E6353" w14:textId="2628FB3C" w:rsidR="00B42F46" w:rsidRPr="00D11CF3" w:rsidRDefault="00B42F46" w:rsidP="00B42F46">
            <w:pPr>
              <w:spacing w:after="0" w:line="240" w:lineRule="auto"/>
              <w:jc w:val="center"/>
            </w:pPr>
            <w:r w:rsidRPr="00B42F46">
              <w:t>0.535</w:t>
            </w:r>
          </w:p>
        </w:tc>
        <w:tc>
          <w:tcPr>
            <w:tcW w:w="0" w:type="auto"/>
            <w:tcBorders>
              <w:top w:val="nil"/>
              <w:left w:val="nil"/>
              <w:bottom w:val="nil"/>
              <w:right w:val="nil"/>
            </w:tcBorders>
            <w:shd w:val="clear" w:color="auto" w:fill="auto"/>
            <w:noWrap/>
            <w:vAlign w:val="center"/>
            <w:hideMark/>
          </w:tcPr>
          <w:p w14:paraId="22054DE2" w14:textId="77777777" w:rsidR="00B42F46" w:rsidRPr="00D11CF3" w:rsidRDefault="00B42F46" w:rsidP="00B42F46">
            <w:pPr>
              <w:spacing w:after="0" w:line="240" w:lineRule="auto"/>
              <w:jc w:val="center"/>
            </w:pPr>
            <w:r w:rsidRPr="00D11CF3">
              <w:t>2.8</w:t>
            </w:r>
          </w:p>
        </w:tc>
        <w:tc>
          <w:tcPr>
            <w:tcW w:w="0" w:type="auto"/>
            <w:tcBorders>
              <w:top w:val="nil"/>
              <w:left w:val="nil"/>
              <w:bottom w:val="nil"/>
              <w:right w:val="nil"/>
            </w:tcBorders>
            <w:shd w:val="clear" w:color="auto" w:fill="auto"/>
            <w:noWrap/>
            <w:vAlign w:val="center"/>
            <w:hideMark/>
          </w:tcPr>
          <w:p w14:paraId="40898BC7" w14:textId="1E5A4B7C" w:rsidR="00B42F46" w:rsidRPr="00D11CF3" w:rsidRDefault="00B42F46" w:rsidP="00625730">
            <w:pPr>
              <w:spacing w:after="0" w:line="240" w:lineRule="auto"/>
              <w:jc w:val="center"/>
            </w:pPr>
            <w:r w:rsidRPr="00D11CF3">
              <w:fldChar w:fldCharType="begin"/>
            </w:r>
            <w:r w:rsidR="00625730">
              <w:instrText xml:space="preserve"> ADDIN EN.CITE &lt;EndNote&gt;&lt;Cite&gt;&lt;Author&gt;Cao&lt;/Author&gt;&lt;Year&gt;2012&lt;/Year&gt;&lt;RecNum&gt;48&lt;/RecNum&gt;&lt;DisplayText&gt;[21, 57]&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00625730">
              <w:rPr>
                <w:noProof/>
              </w:rPr>
              <w:t>[21, 57]</w:t>
            </w:r>
            <w:r w:rsidRPr="00D11CF3">
              <w:fldChar w:fldCharType="end"/>
            </w:r>
          </w:p>
        </w:tc>
      </w:tr>
      <w:tr w:rsidR="00B42F46" w:rsidRPr="00C76B64" w14:paraId="433D6CB1"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39F43D54"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9</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7</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4</w:t>
            </w:r>
          </w:p>
        </w:tc>
        <w:tc>
          <w:tcPr>
            <w:tcW w:w="0" w:type="auto"/>
            <w:tcBorders>
              <w:top w:val="nil"/>
              <w:left w:val="single" w:sz="4" w:space="0" w:color="auto"/>
              <w:bottom w:val="nil"/>
              <w:right w:val="nil"/>
            </w:tcBorders>
            <w:shd w:val="clear" w:color="auto" w:fill="auto"/>
            <w:noWrap/>
            <w:vAlign w:val="bottom"/>
            <w:hideMark/>
          </w:tcPr>
          <w:p w14:paraId="69E193CF" w14:textId="2BA5B675" w:rsidR="00B42F46" w:rsidRPr="00D11CF3" w:rsidRDefault="00B42F46" w:rsidP="00B42F46">
            <w:pPr>
              <w:spacing w:after="0" w:line="240" w:lineRule="auto"/>
              <w:jc w:val="center"/>
            </w:pPr>
            <w:r w:rsidRPr="00B42F46">
              <w:t>111</w:t>
            </w:r>
          </w:p>
        </w:tc>
        <w:tc>
          <w:tcPr>
            <w:tcW w:w="0" w:type="auto"/>
            <w:tcBorders>
              <w:top w:val="nil"/>
              <w:left w:val="nil"/>
              <w:bottom w:val="nil"/>
              <w:right w:val="nil"/>
            </w:tcBorders>
            <w:shd w:val="clear" w:color="auto" w:fill="auto"/>
            <w:noWrap/>
            <w:vAlign w:val="bottom"/>
            <w:hideMark/>
          </w:tcPr>
          <w:p w14:paraId="0DF0534E" w14:textId="5DCD85C7" w:rsidR="00B42F46" w:rsidRPr="00D11CF3" w:rsidRDefault="00B42F46" w:rsidP="00B42F46">
            <w:pPr>
              <w:spacing w:after="0" w:line="240" w:lineRule="auto"/>
              <w:jc w:val="center"/>
            </w:pPr>
            <w:r w:rsidRPr="00B42F46">
              <w:t>139</w:t>
            </w:r>
          </w:p>
        </w:tc>
        <w:tc>
          <w:tcPr>
            <w:tcW w:w="0" w:type="auto"/>
            <w:tcBorders>
              <w:top w:val="nil"/>
              <w:left w:val="nil"/>
              <w:bottom w:val="nil"/>
              <w:right w:val="nil"/>
            </w:tcBorders>
            <w:shd w:val="clear" w:color="auto" w:fill="auto"/>
            <w:noWrap/>
            <w:vAlign w:val="bottom"/>
            <w:hideMark/>
          </w:tcPr>
          <w:p w14:paraId="57B8886A" w14:textId="6E1B76D4" w:rsidR="00B42F46" w:rsidRPr="00D11CF3" w:rsidRDefault="00B42F46" w:rsidP="00B42F46">
            <w:pPr>
              <w:spacing w:after="0" w:line="240" w:lineRule="auto"/>
              <w:jc w:val="center"/>
            </w:pPr>
            <w:r w:rsidRPr="00B42F46">
              <w:t>339</w:t>
            </w:r>
          </w:p>
        </w:tc>
        <w:tc>
          <w:tcPr>
            <w:tcW w:w="0" w:type="auto"/>
            <w:tcBorders>
              <w:top w:val="nil"/>
              <w:left w:val="nil"/>
              <w:bottom w:val="nil"/>
              <w:right w:val="nil"/>
            </w:tcBorders>
            <w:shd w:val="clear" w:color="auto" w:fill="auto"/>
            <w:noWrap/>
            <w:vAlign w:val="bottom"/>
            <w:hideMark/>
          </w:tcPr>
          <w:p w14:paraId="5D56235F" w14:textId="60CC098A" w:rsidR="00B42F46" w:rsidRPr="00D11CF3" w:rsidRDefault="00B42F46" w:rsidP="00B42F46">
            <w:pPr>
              <w:spacing w:after="0" w:line="240" w:lineRule="auto"/>
              <w:jc w:val="center"/>
            </w:pPr>
            <w:r w:rsidRPr="00B42F46">
              <w:t>378</w:t>
            </w:r>
          </w:p>
        </w:tc>
        <w:tc>
          <w:tcPr>
            <w:tcW w:w="0" w:type="auto"/>
            <w:tcBorders>
              <w:top w:val="nil"/>
              <w:left w:val="nil"/>
              <w:bottom w:val="nil"/>
              <w:right w:val="nil"/>
            </w:tcBorders>
            <w:shd w:val="clear" w:color="auto" w:fill="auto"/>
            <w:noWrap/>
            <w:vAlign w:val="bottom"/>
            <w:hideMark/>
          </w:tcPr>
          <w:p w14:paraId="4C97DDAF" w14:textId="4EDFA8FA" w:rsidR="00B42F46" w:rsidRPr="00D11CF3" w:rsidRDefault="00B42F46" w:rsidP="00B42F46">
            <w:pPr>
              <w:spacing w:after="0" w:line="240" w:lineRule="auto"/>
              <w:jc w:val="center"/>
            </w:pPr>
            <w:r w:rsidRPr="00B42F46">
              <w:t>28</w:t>
            </w:r>
          </w:p>
        </w:tc>
        <w:tc>
          <w:tcPr>
            <w:tcW w:w="0" w:type="auto"/>
            <w:tcBorders>
              <w:top w:val="nil"/>
              <w:left w:val="nil"/>
              <w:bottom w:val="nil"/>
              <w:right w:val="nil"/>
            </w:tcBorders>
            <w:shd w:val="clear" w:color="auto" w:fill="auto"/>
            <w:noWrap/>
            <w:vAlign w:val="bottom"/>
            <w:hideMark/>
          </w:tcPr>
          <w:p w14:paraId="79206B2C" w14:textId="580187CD" w:rsidR="00B42F46" w:rsidRPr="00D11CF3" w:rsidRDefault="00B42F46" w:rsidP="00B42F46">
            <w:pPr>
              <w:spacing w:after="0" w:line="240" w:lineRule="auto"/>
              <w:jc w:val="center"/>
            </w:pPr>
            <w:r w:rsidRPr="00B42F46">
              <w:t>0.627</w:t>
            </w:r>
          </w:p>
        </w:tc>
        <w:tc>
          <w:tcPr>
            <w:tcW w:w="0" w:type="auto"/>
            <w:tcBorders>
              <w:top w:val="nil"/>
              <w:left w:val="nil"/>
              <w:bottom w:val="nil"/>
              <w:right w:val="nil"/>
            </w:tcBorders>
            <w:shd w:val="clear" w:color="auto" w:fill="auto"/>
            <w:noWrap/>
            <w:vAlign w:val="bottom"/>
            <w:hideMark/>
          </w:tcPr>
          <w:p w14:paraId="6BBC66B3" w14:textId="63ECDDF1" w:rsidR="00B42F46" w:rsidRPr="00D11CF3" w:rsidRDefault="00B42F46" w:rsidP="00B42F46">
            <w:pPr>
              <w:spacing w:after="0" w:line="240" w:lineRule="auto"/>
              <w:jc w:val="center"/>
            </w:pPr>
            <w:r w:rsidRPr="00B42F46">
              <w:t>0.590</w:t>
            </w:r>
          </w:p>
        </w:tc>
        <w:tc>
          <w:tcPr>
            <w:tcW w:w="0" w:type="auto"/>
            <w:tcBorders>
              <w:top w:val="nil"/>
              <w:left w:val="nil"/>
              <w:bottom w:val="nil"/>
              <w:right w:val="nil"/>
            </w:tcBorders>
            <w:shd w:val="clear" w:color="auto" w:fill="auto"/>
            <w:noWrap/>
            <w:vAlign w:val="center"/>
            <w:hideMark/>
          </w:tcPr>
          <w:p w14:paraId="35BCDAA3" w14:textId="77777777" w:rsidR="00B42F46" w:rsidRPr="00D11CF3" w:rsidRDefault="00B42F46" w:rsidP="00B42F46">
            <w:pPr>
              <w:spacing w:after="0" w:line="240" w:lineRule="auto"/>
              <w:jc w:val="center"/>
            </w:pPr>
            <w:r w:rsidRPr="00D11CF3">
              <w:t>-</w:t>
            </w:r>
          </w:p>
        </w:tc>
        <w:tc>
          <w:tcPr>
            <w:tcW w:w="0" w:type="auto"/>
            <w:tcBorders>
              <w:top w:val="nil"/>
              <w:left w:val="nil"/>
              <w:bottom w:val="nil"/>
              <w:right w:val="nil"/>
            </w:tcBorders>
            <w:shd w:val="clear" w:color="auto" w:fill="auto"/>
            <w:noWrap/>
            <w:vAlign w:val="center"/>
            <w:hideMark/>
          </w:tcPr>
          <w:p w14:paraId="291C7190" w14:textId="22FE5282" w:rsidR="00B42F46" w:rsidRPr="00D11CF3" w:rsidRDefault="00B42F46" w:rsidP="00625730">
            <w:pPr>
              <w:spacing w:after="0" w:line="240" w:lineRule="auto"/>
              <w:jc w:val="center"/>
            </w:pPr>
            <w:r w:rsidRPr="00D11CF3">
              <w:fldChar w:fldCharType="begin"/>
            </w:r>
            <w:r w:rsidR="00625730">
              <w:instrText xml:space="preserve"> ADDIN EN.CITE &lt;EndNote&gt;&lt;Cite&gt;&lt;Author&gt;Wang&lt;/Author&gt;&lt;Year&gt;2013&lt;/Year&gt;&lt;RecNum&gt;51&lt;/RecNum&gt;&lt;DisplayText&gt;[63]&lt;/DisplayText&gt;&lt;record&gt;&lt;rec-number&gt;51&lt;/rec-number&gt;&lt;foreign-keys&gt;&lt;key app="EN" db-id="pp9ztr5rp0w99besv0nvs2ti09e99ssw2r00" timestamp="1399871577"&gt;51&lt;/key&gt;&lt;/foreign-keys&gt;&lt;ref-type name="Journal Article"&gt;17&lt;/ref-type&gt;&lt;contributors&gt;&lt;authors&gt;&lt;author&gt;Wang, Jingfeng&lt;/author&gt;&lt;author&gt;Huang, Song&lt;/author&gt;&lt;author&gt;Li, Yang&lt;/author&gt;&lt;author&gt;Wei, Yiyun&lt;/author&gt;&lt;author&gt;Xi, Xingfeng&lt;/author&gt;&lt;author&gt;Cai, Kaiyong&lt;/author&gt;&lt;/authors&gt;&lt;/contributors&gt;&lt;titles&gt;&lt;title&gt;Microstructure, mechanical and bio-corrosion properties of Mn-doped Mg–Zn–Ca bulk metallic glass composites&lt;/title&gt;&lt;secondary-title&gt;Materials Science and Engineering: C&lt;/secondary-title&gt;&lt;/titles&gt;&lt;periodical&gt;&lt;full-title&gt;Materials Science and Engineering: C&lt;/full-title&gt;&lt;/periodical&gt;&lt;pages&gt;3832-3838&lt;/pages&gt;&lt;volume&gt;33&lt;/volume&gt;&lt;number&gt;7&lt;/number&gt;&lt;keywords&gt;&lt;keyword&gt;Mg-based alloy&lt;/keyword&gt;&lt;keyword&gt;Amorphous&lt;/keyword&gt;&lt;keyword&gt;Microstructure&lt;/keyword&gt;&lt;keyword&gt;Mechanical properties&lt;/keyword&gt;&lt;keyword&gt;Biocompatibility&lt;/keyword&gt;&lt;/keywords&gt;&lt;dates&gt;&lt;year&gt;2013&lt;/year&gt;&lt;pub-dates&gt;&lt;date&gt;10//&lt;/date&gt;&lt;/pub-dates&gt;&lt;/dates&gt;&lt;isbn&gt;0928-4931&lt;/isbn&gt;&lt;urls&gt;&lt;related-urls&gt;&lt;url&gt;http://www.sciencedirect.com/science/article/pii/S0928493113003081&lt;/url&gt;&lt;/related-urls&gt;&lt;/urls&gt;&lt;electronic-resource-num&gt;http://dx.doi.org/10.1016/j.msec.2013.05.020&lt;/electronic-resource-num&gt;&lt;/record&gt;&lt;/Cite&gt;&lt;/EndNote&gt;</w:instrText>
            </w:r>
            <w:r w:rsidRPr="00D11CF3">
              <w:fldChar w:fldCharType="separate"/>
            </w:r>
            <w:r w:rsidR="00625730">
              <w:rPr>
                <w:noProof/>
              </w:rPr>
              <w:t>[63]</w:t>
            </w:r>
            <w:r w:rsidRPr="00D11CF3">
              <w:fldChar w:fldCharType="end"/>
            </w:r>
          </w:p>
        </w:tc>
      </w:tr>
      <w:tr w:rsidR="00B42F46" w:rsidRPr="00C76B64" w14:paraId="1B2ED6F6"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267F91CD"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8</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28</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4</w:t>
            </w:r>
          </w:p>
        </w:tc>
        <w:tc>
          <w:tcPr>
            <w:tcW w:w="0" w:type="auto"/>
            <w:tcBorders>
              <w:top w:val="nil"/>
              <w:left w:val="single" w:sz="4" w:space="0" w:color="auto"/>
              <w:bottom w:val="nil"/>
              <w:right w:val="nil"/>
            </w:tcBorders>
            <w:shd w:val="clear" w:color="auto" w:fill="auto"/>
            <w:noWrap/>
            <w:vAlign w:val="bottom"/>
            <w:hideMark/>
          </w:tcPr>
          <w:p w14:paraId="0709349A" w14:textId="7886C46D" w:rsidR="00B42F46" w:rsidRPr="00D11CF3" w:rsidRDefault="00B42F46" w:rsidP="00B42F46">
            <w:pPr>
              <w:spacing w:after="0" w:line="240" w:lineRule="auto"/>
              <w:jc w:val="center"/>
            </w:pPr>
            <w:r w:rsidRPr="00B42F46">
              <w:t>84</w:t>
            </w:r>
          </w:p>
        </w:tc>
        <w:tc>
          <w:tcPr>
            <w:tcW w:w="0" w:type="auto"/>
            <w:tcBorders>
              <w:top w:val="nil"/>
              <w:left w:val="nil"/>
              <w:bottom w:val="nil"/>
              <w:right w:val="nil"/>
            </w:tcBorders>
            <w:shd w:val="clear" w:color="auto" w:fill="auto"/>
            <w:noWrap/>
            <w:vAlign w:val="bottom"/>
            <w:hideMark/>
          </w:tcPr>
          <w:p w14:paraId="0733A43B" w14:textId="2C2ECCA2" w:rsidR="00B42F46" w:rsidRPr="00D11CF3" w:rsidRDefault="00B42F46" w:rsidP="00B42F46">
            <w:pPr>
              <w:spacing w:after="0" w:line="240" w:lineRule="auto"/>
              <w:jc w:val="center"/>
            </w:pPr>
            <w:r w:rsidRPr="00B42F46">
              <w:t>135</w:t>
            </w:r>
          </w:p>
        </w:tc>
        <w:tc>
          <w:tcPr>
            <w:tcW w:w="0" w:type="auto"/>
            <w:tcBorders>
              <w:top w:val="nil"/>
              <w:left w:val="nil"/>
              <w:bottom w:val="nil"/>
              <w:right w:val="nil"/>
            </w:tcBorders>
            <w:shd w:val="clear" w:color="auto" w:fill="auto"/>
            <w:noWrap/>
            <w:vAlign w:val="bottom"/>
            <w:hideMark/>
          </w:tcPr>
          <w:p w14:paraId="63302C52" w14:textId="6BDDC28C" w:rsidR="00B42F46" w:rsidRPr="00D11CF3" w:rsidRDefault="00B42F46" w:rsidP="00B42F46">
            <w:pPr>
              <w:spacing w:after="0" w:line="240" w:lineRule="auto"/>
              <w:jc w:val="center"/>
            </w:pPr>
            <w:r w:rsidRPr="00B42F46">
              <w:t>331</w:t>
            </w:r>
          </w:p>
        </w:tc>
        <w:tc>
          <w:tcPr>
            <w:tcW w:w="0" w:type="auto"/>
            <w:tcBorders>
              <w:top w:val="nil"/>
              <w:left w:val="nil"/>
              <w:bottom w:val="nil"/>
              <w:right w:val="nil"/>
            </w:tcBorders>
            <w:shd w:val="clear" w:color="auto" w:fill="auto"/>
            <w:noWrap/>
            <w:vAlign w:val="bottom"/>
            <w:hideMark/>
          </w:tcPr>
          <w:p w14:paraId="4A212B2B" w14:textId="27E4254A" w:rsidR="00B42F46" w:rsidRPr="00D11CF3" w:rsidRDefault="00B42F46" w:rsidP="00B42F46">
            <w:pPr>
              <w:spacing w:after="0" w:line="240" w:lineRule="auto"/>
              <w:jc w:val="center"/>
            </w:pPr>
            <w:r w:rsidRPr="00B42F46">
              <w:t>393</w:t>
            </w:r>
          </w:p>
        </w:tc>
        <w:tc>
          <w:tcPr>
            <w:tcW w:w="0" w:type="auto"/>
            <w:tcBorders>
              <w:top w:val="nil"/>
              <w:left w:val="nil"/>
              <w:bottom w:val="nil"/>
              <w:right w:val="nil"/>
            </w:tcBorders>
            <w:shd w:val="clear" w:color="auto" w:fill="auto"/>
            <w:noWrap/>
            <w:vAlign w:val="bottom"/>
            <w:hideMark/>
          </w:tcPr>
          <w:p w14:paraId="7581E13E" w14:textId="5AC200D6" w:rsidR="00B42F46" w:rsidRPr="00D11CF3" w:rsidRDefault="00B42F46" w:rsidP="00B42F46">
            <w:pPr>
              <w:spacing w:after="0" w:line="240" w:lineRule="auto"/>
              <w:jc w:val="center"/>
            </w:pPr>
            <w:r w:rsidRPr="00B42F46">
              <w:t>51</w:t>
            </w:r>
          </w:p>
        </w:tc>
        <w:tc>
          <w:tcPr>
            <w:tcW w:w="0" w:type="auto"/>
            <w:tcBorders>
              <w:top w:val="nil"/>
              <w:left w:val="nil"/>
              <w:bottom w:val="nil"/>
              <w:right w:val="nil"/>
            </w:tcBorders>
            <w:shd w:val="clear" w:color="auto" w:fill="auto"/>
            <w:noWrap/>
            <w:vAlign w:val="bottom"/>
            <w:hideMark/>
          </w:tcPr>
          <w:p w14:paraId="12AAF273" w14:textId="25D014F4" w:rsidR="00B42F46" w:rsidRPr="00D11CF3" w:rsidRDefault="00B42F46" w:rsidP="00B42F46">
            <w:pPr>
              <w:spacing w:after="0" w:line="240" w:lineRule="auto"/>
              <w:jc w:val="center"/>
            </w:pPr>
            <w:r w:rsidRPr="00B42F46">
              <w:t>0.591</w:t>
            </w:r>
          </w:p>
        </w:tc>
        <w:tc>
          <w:tcPr>
            <w:tcW w:w="0" w:type="auto"/>
            <w:tcBorders>
              <w:top w:val="nil"/>
              <w:left w:val="nil"/>
              <w:bottom w:val="nil"/>
              <w:right w:val="nil"/>
            </w:tcBorders>
            <w:shd w:val="clear" w:color="auto" w:fill="auto"/>
            <w:noWrap/>
            <w:vAlign w:val="bottom"/>
            <w:hideMark/>
          </w:tcPr>
          <w:p w14:paraId="4323E10C" w14:textId="0897288A" w:rsidR="00B42F46" w:rsidRPr="00D11CF3" w:rsidRDefault="00B42F46" w:rsidP="00B42F46">
            <w:pPr>
              <w:spacing w:after="0" w:line="240" w:lineRule="auto"/>
              <w:jc w:val="center"/>
            </w:pPr>
            <w:r w:rsidRPr="00B42F46">
              <w:t>0.536</w:t>
            </w:r>
          </w:p>
        </w:tc>
        <w:tc>
          <w:tcPr>
            <w:tcW w:w="0" w:type="auto"/>
            <w:tcBorders>
              <w:top w:val="nil"/>
              <w:left w:val="nil"/>
              <w:bottom w:val="nil"/>
              <w:right w:val="nil"/>
            </w:tcBorders>
            <w:shd w:val="clear" w:color="auto" w:fill="auto"/>
            <w:noWrap/>
            <w:vAlign w:val="center"/>
            <w:hideMark/>
          </w:tcPr>
          <w:p w14:paraId="527D56D6" w14:textId="77777777" w:rsidR="00B42F46" w:rsidRPr="00D11CF3" w:rsidRDefault="00B42F46" w:rsidP="00B42F46">
            <w:pPr>
              <w:spacing w:after="0" w:line="240" w:lineRule="auto"/>
              <w:jc w:val="center"/>
            </w:pPr>
            <w:r w:rsidRPr="00D11CF3">
              <w:t>4.0</w:t>
            </w:r>
          </w:p>
        </w:tc>
        <w:tc>
          <w:tcPr>
            <w:tcW w:w="0" w:type="auto"/>
            <w:tcBorders>
              <w:top w:val="nil"/>
              <w:left w:val="nil"/>
              <w:bottom w:val="nil"/>
              <w:right w:val="nil"/>
            </w:tcBorders>
            <w:shd w:val="clear" w:color="auto" w:fill="auto"/>
            <w:noWrap/>
            <w:vAlign w:val="center"/>
            <w:hideMark/>
          </w:tcPr>
          <w:p w14:paraId="2D79228A" w14:textId="236BA407" w:rsidR="00B42F46" w:rsidRPr="00D11CF3" w:rsidRDefault="00B42F46" w:rsidP="00625730">
            <w:pPr>
              <w:spacing w:after="0" w:line="240" w:lineRule="auto"/>
              <w:jc w:val="center"/>
            </w:pPr>
            <w:r w:rsidRPr="00D11CF3">
              <w:fldChar w:fldCharType="begin"/>
            </w:r>
            <w:r w:rsidR="00625730">
              <w:instrText xml:space="preserve"> ADDIN EN.CITE &lt;EndNote&gt;&lt;Cite&gt;&lt;Author&gt;Cao&lt;/Author&gt;&lt;Year&gt;2012&lt;/Year&gt;&lt;RecNum&gt;48&lt;/RecNum&gt;&lt;DisplayText&gt;[21, 57]&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00625730">
              <w:rPr>
                <w:noProof/>
              </w:rPr>
              <w:t>[21, 57]</w:t>
            </w:r>
            <w:r w:rsidRPr="00D11CF3">
              <w:fldChar w:fldCharType="end"/>
            </w:r>
          </w:p>
        </w:tc>
      </w:tr>
      <w:tr w:rsidR="00B42F46" w:rsidRPr="00C76B64" w14:paraId="0864F409"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6EF95223"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6</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30</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4</w:t>
            </w:r>
          </w:p>
        </w:tc>
        <w:tc>
          <w:tcPr>
            <w:tcW w:w="0" w:type="auto"/>
            <w:tcBorders>
              <w:top w:val="nil"/>
              <w:left w:val="single" w:sz="4" w:space="0" w:color="auto"/>
              <w:bottom w:val="nil"/>
              <w:right w:val="nil"/>
            </w:tcBorders>
            <w:shd w:val="clear" w:color="auto" w:fill="auto"/>
            <w:noWrap/>
            <w:vAlign w:val="bottom"/>
            <w:hideMark/>
          </w:tcPr>
          <w:p w14:paraId="6DD10073" w14:textId="17F82D55" w:rsidR="00B42F46" w:rsidRPr="00D11CF3" w:rsidRDefault="00B42F46" w:rsidP="00B42F46">
            <w:pPr>
              <w:spacing w:after="0" w:line="240" w:lineRule="auto"/>
              <w:jc w:val="center"/>
            </w:pPr>
            <w:r w:rsidRPr="00B42F46">
              <w:t>89</w:t>
            </w:r>
          </w:p>
        </w:tc>
        <w:tc>
          <w:tcPr>
            <w:tcW w:w="0" w:type="auto"/>
            <w:tcBorders>
              <w:top w:val="nil"/>
              <w:left w:val="nil"/>
              <w:bottom w:val="nil"/>
              <w:right w:val="nil"/>
            </w:tcBorders>
            <w:shd w:val="clear" w:color="auto" w:fill="auto"/>
            <w:noWrap/>
            <w:vAlign w:val="bottom"/>
            <w:hideMark/>
          </w:tcPr>
          <w:p w14:paraId="060B1FCF" w14:textId="597C692D" w:rsidR="00B42F46" w:rsidRPr="00D11CF3" w:rsidRDefault="00B42F46" w:rsidP="00B42F46">
            <w:pPr>
              <w:spacing w:after="0" w:line="240" w:lineRule="auto"/>
              <w:jc w:val="center"/>
            </w:pPr>
            <w:r w:rsidRPr="00B42F46">
              <w:t>140</w:t>
            </w:r>
          </w:p>
        </w:tc>
        <w:tc>
          <w:tcPr>
            <w:tcW w:w="0" w:type="auto"/>
            <w:tcBorders>
              <w:top w:val="nil"/>
              <w:left w:val="nil"/>
              <w:bottom w:val="nil"/>
              <w:right w:val="nil"/>
            </w:tcBorders>
            <w:shd w:val="clear" w:color="auto" w:fill="auto"/>
            <w:noWrap/>
            <w:vAlign w:val="bottom"/>
            <w:hideMark/>
          </w:tcPr>
          <w:p w14:paraId="73D00E8E" w14:textId="4E545C55" w:rsidR="00B42F46" w:rsidRPr="00D11CF3" w:rsidRDefault="00B42F46" w:rsidP="00B42F46">
            <w:pPr>
              <w:spacing w:after="0" w:line="240" w:lineRule="auto"/>
              <w:jc w:val="center"/>
            </w:pPr>
            <w:r w:rsidRPr="00B42F46">
              <w:t>336</w:t>
            </w:r>
          </w:p>
        </w:tc>
        <w:tc>
          <w:tcPr>
            <w:tcW w:w="0" w:type="auto"/>
            <w:tcBorders>
              <w:top w:val="nil"/>
              <w:left w:val="nil"/>
              <w:bottom w:val="nil"/>
              <w:right w:val="nil"/>
            </w:tcBorders>
            <w:shd w:val="clear" w:color="auto" w:fill="auto"/>
            <w:noWrap/>
            <w:vAlign w:val="bottom"/>
            <w:hideMark/>
          </w:tcPr>
          <w:p w14:paraId="0FCB4CEF" w14:textId="2B33A647" w:rsidR="00B42F46" w:rsidRPr="00D11CF3" w:rsidRDefault="00B42F46" w:rsidP="00B42F46">
            <w:pPr>
              <w:spacing w:after="0" w:line="240" w:lineRule="auto"/>
              <w:jc w:val="center"/>
            </w:pPr>
            <w:r w:rsidRPr="00B42F46">
              <w:t>391</w:t>
            </w:r>
          </w:p>
        </w:tc>
        <w:tc>
          <w:tcPr>
            <w:tcW w:w="0" w:type="auto"/>
            <w:tcBorders>
              <w:top w:val="nil"/>
              <w:left w:val="nil"/>
              <w:bottom w:val="nil"/>
              <w:right w:val="nil"/>
            </w:tcBorders>
            <w:shd w:val="clear" w:color="auto" w:fill="auto"/>
            <w:noWrap/>
            <w:vAlign w:val="bottom"/>
            <w:hideMark/>
          </w:tcPr>
          <w:p w14:paraId="05531D4F" w14:textId="53153D07" w:rsidR="00B42F46" w:rsidRPr="00D11CF3" w:rsidRDefault="00B42F46" w:rsidP="00B42F46">
            <w:pPr>
              <w:spacing w:after="0" w:line="240" w:lineRule="auto"/>
              <w:jc w:val="center"/>
            </w:pPr>
            <w:r w:rsidRPr="00B42F46">
              <w:t>51</w:t>
            </w:r>
          </w:p>
        </w:tc>
        <w:tc>
          <w:tcPr>
            <w:tcW w:w="0" w:type="auto"/>
            <w:tcBorders>
              <w:top w:val="nil"/>
              <w:left w:val="nil"/>
              <w:bottom w:val="nil"/>
              <w:right w:val="nil"/>
            </w:tcBorders>
            <w:shd w:val="clear" w:color="auto" w:fill="auto"/>
            <w:noWrap/>
            <w:vAlign w:val="bottom"/>
            <w:hideMark/>
          </w:tcPr>
          <w:p w14:paraId="609800D1" w14:textId="6CD0EAF6" w:rsidR="00B42F46" w:rsidRPr="00D11CF3" w:rsidRDefault="00B42F46" w:rsidP="00B42F46">
            <w:pPr>
              <w:spacing w:after="0" w:line="240" w:lineRule="auto"/>
              <w:jc w:val="center"/>
            </w:pPr>
            <w:r w:rsidRPr="00B42F46">
              <w:t>0.594</w:t>
            </w:r>
          </w:p>
        </w:tc>
        <w:tc>
          <w:tcPr>
            <w:tcW w:w="0" w:type="auto"/>
            <w:tcBorders>
              <w:top w:val="nil"/>
              <w:left w:val="nil"/>
              <w:bottom w:val="nil"/>
              <w:right w:val="nil"/>
            </w:tcBorders>
            <w:shd w:val="clear" w:color="auto" w:fill="auto"/>
            <w:noWrap/>
            <w:vAlign w:val="bottom"/>
            <w:hideMark/>
          </w:tcPr>
          <w:p w14:paraId="426436B4" w14:textId="219366EF" w:rsidR="00B42F46" w:rsidRPr="00D11CF3" w:rsidRDefault="00B42F46" w:rsidP="00B42F46">
            <w:pPr>
              <w:spacing w:after="0" w:line="240" w:lineRule="auto"/>
              <w:jc w:val="center"/>
            </w:pPr>
            <w:r w:rsidRPr="00B42F46">
              <w:t>0.545</w:t>
            </w:r>
          </w:p>
        </w:tc>
        <w:tc>
          <w:tcPr>
            <w:tcW w:w="0" w:type="auto"/>
            <w:tcBorders>
              <w:top w:val="nil"/>
              <w:left w:val="nil"/>
              <w:bottom w:val="nil"/>
              <w:right w:val="nil"/>
            </w:tcBorders>
            <w:shd w:val="clear" w:color="auto" w:fill="auto"/>
            <w:noWrap/>
            <w:vAlign w:val="center"/>
            <w:hideMark/>
          </w:tcPr>
          <w:p w14:paraId="19937CFF" w14:textId="77777777" w:rsidR="00B42F46" w:rsidRPr="00D11CF3" w:rsidRDefault="00B42F46" w:rsidP="00B42F46">
            <w:pPr>
              <w:spacing w:after="0" w:line="240" w:lineRule="auto"/>
              <w:jc w:val="center"/>
            </w:pPr>
            <w:r w:rsidRPr="00D11CF3">
              <w:t>3.5</w:t>
            </w:r>
          </w:p>
        </w:tc>
        <w:tc>
          <w:tcPr>
            <w:tcW w:w="0" w:type="auto"/>
            <w:tcBorders>
              <w:top w:val="nil"/>
              <w:left w:val="nil"/>
              <w:bottom w:val="nil"/>
              <w:right w:val="nil"/>
            </w:tcBorders>
            <w:shd w:val="clear" w:color="auto" w:fill="auto"/>
            <w:noWrap/>
            <w:vAlign w:val="center"/>
            <w:hideMark/>
          </w:tcPr>
          <w:p w14:paraId="4A2F01CD" w14:textId="7B6C5E1E" w:rsidR="00B42F46" w:rsidRPr="00D11CF3" w:rsidRDefault="00B42F46" w:rsidP="00625730">
            <w:pPr>
              <w:spacing w:after="0" w:line="240" w:lineRule="auto"/>
              <w:jc w:val="center"/>
            </w:pPr>
            <w:r w:rsidRPr="00D11CF3">
              <w:fldChar w:fldCharType="begin"/>
            </w:r>
            <w:r w:rsidR="00625730">
              <w:instrText xml:space="preserve"> ADDIN EN.CITE &lt;EndNote&gt;&lt;Cite&gt;&lt;Author&gt;Cao&lt;/Author&gt;&lt;Year&gt;2012&lt;/Year&gt;&lt;RecNum&gt;48&lt;/RecNum&gt;&lt;DisplayText&gt;[21, 57]&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00625730">
              <w:rPr>
                <w:noProof/>
              </w:rPr>
              <w:t>[21, 57]</w:t>
            </w:r>
            <w:r w:rsidRPr="00D11CF3">
              <w:fldChar w:fldCharType="end"/>
            </w:r>
          </w:p>
        </w:tc>
      </w:tr>
      <w:tr w:rsidR="00B42F46" w:rsidRPr="00C76B64" w14:paraId="05061CE8" w14:textId="77777777" w:rsidTr="00536C8C">
        <w:trPr>
          <w:trHeight w:val="315"/>
          <w:jc w:val="center"/>
        </w:trPr>
        <w:tc>
          <w:tcPr>
            <w:tcW w:w="0" w:type="auto"/>
            <w:tcBorders>
              <w:top w:val="nil"/>
              <w:left w:val="nil"/>
              <w:bottom w:val="nil"/>
              <w:right w:val="single" w:sz="4" w:space="0" w:color="auto"/>
            </w:tcBorders>
            <w:shd w:val="clear" w:color="auto" w:fill="auto"/>
            <w:noWrap/>
            <w:vAlign w:val="bottom"/>
            <w:hideMark/>
          </w:tcPr>
          <w:p w14:paraId="23F2B997" w14:textId="77777777" w:rsidR="00B42F46" w:rsidRPr="00204D4F" w:rsidRDefault="00B42F46" w:rsidP="00B42F46">
            <w:pPr>
              <w:spacing w:after="0" w:line="240" w:lineRule="auto"/>
              <w:jc w:val="left"/>
              <w:rPr>
                <w:rFonts w:ascii="Cambria Math" w:eastAsia="Times New Roman" w:hAnsi="Cambria Math" w:cs="Arial"/>
                <w:i/>
                <w:lang w:eastAsia="en-AU"/>
              </w:rPr>
            </w:pPr>
            <w:r w:rsidRPr="00204D4F">
              <w:rPr>
                <w:rFonts w:ascii="Cambria Math" w:eastAsia="Times New Roman" w:hAnsi="Cambria Math" w:cs="Arial"/>
                <w:i/>
                <w:lang w:eastAsia="en-AU"/>
              </w:rPr>
              <w:t>Mg</w:t>
            </w:r>
            <w:r w:rsidRPr="00204D4F">
              <w:rPr>
                <w:rFonts w:ascii="Cambria Math" w:eastAsia="Times New Roman" w:hAnsi="Cambria Math" w:cs="Arial"/>
                <w:i/>
                <w:vertAlign w:val="subscript"/>
                <w:lang w:eastAsia="en-AU"/>
              </w:rPr>
              <w:t>64</w:t>
            </w:r>
            <w:r w:rsidRPr="00204D4F">
              <w:rPr>
                <w:rFonts w:ascii="Cambria Math" w:eastAsia="Times New Roman" w:hAnsi="Cambria Math" w:cs="Arial"/>
                <w:i/>
                <w:lang w:eastAsia="en-AU"/>
              </w:rPr>
              <w:t>Zn</w:t>
            </w:r>
            <w:r w:rsidRPr="00204D4F">
              <w:rPr>
                <w:rFonts w:ascii="Cambria Math" w:eastAsia="Times New Roman" w:hAnsi="Cambria Math" w:cs="Arial"/>
                <w:i/>
                <w:vertAlign w:val="subscript"/>
                <w:lang w:eastAsia="en-AU"/>
              </w:rPr>
              <w:t>32</w:t>
            </w:r>
            <w:r w:rsidRPr="00204D4F">
              <w:rPr>
                <w:rFonts w:ascii="Cambria Math" w:eastAsia="Times New Roman" w:hAnsi="Cambria Math" w:cs="Arial"/>
                <w:i/>
                <w:lang w:eastAsia="en-AU"/>
              </w:rPr>
              <w:t>Ca</w:t>
            </w:r>
            <w:r w:rsidRPr="00204D4F">
              <w:rPr>
                <w:rFonts w:ascii="Cambria Math" w:eastAsia="Times New Roman" w:hAnsi="Cambria Math" w:cs="Arial"/>
                <w:i/>
                <w:vertAlign w:val="subscript"/>
                <w:lang w:eastAsia="en-AU"/>
              </w:rPr>
              <w:t>4</w:t>
            </w:r>
          </w:p>
        </w:tc>
        <w:tc>
          <w:tcPr>
            <w:tcW w:w="0" w:type="auto"/>
            <w:tcBorders>
              <w:top w:val="nil"/>
              <w:left w:val="single" w:sz="4" w:space="0" w:color="auto"/>
              <w:bottom w:val="nil"/>
              <w:right w:val="nil"/>
            </w:tcBorders>
            <w:shd w:val="clear" w:color="auto" w:fill="auto"/>
            <w:noWrap/>
            <w:vAlign w:val="bottom"/>
            <w:hideMark/>
          </w:tcPr>
          <w:p w14:paraId="31C691CD" w14:textId="784B064A" w:rsidR="00B42F46" w:rsidRPr="00D11CF3" w:rsidRDefault="00B42F46" w:rsidP="00B42F46">
            <w:pPr>
              <w:spacing w:after="0" w:line="240" w:lineRule="auto"/>
              <w:jc w:val="center"/>
            </w:pPr>
            <w:r w:rsidRPr="00B42F46">
              <w:t>89</w:t>
            </w:r>
          </w:p>
        </w:tc>
        <w:tc>
          <w:tcPr>
            <w:tcW w:w="0" w:type="auto"/>
            <w:tcBorders>
              <w:top w:val="nil"/>
              <w:left w:val="nil"/>
              <w:bottom w:val="nil"/>
              <w:right w:val="nil"/>
            </w:tcBorders>
            <w:shd w:val="clear" w:color="auto" w:fill="auto"/>
            <w:noWrap/>
            <w:vAlign w:val="bottom"/>
            <w:hideMark/>
          </w:tcPr>
          <w:p w14:paraId="29D424F0" w14:textId="53D5AE17" w:rsidR="00B42F46" w:rsidRPr="00D11CF3" w:rsidRDefault="00B42F46" w:rsidP="00B42F46">
            <w:pPr>
              <w:spacing w:after="0" w:line="240" w:lineRule="auto"/>
              <w:jc w:val="center"/>
            </w:pPr>
            <w:r w:rsidRPr="00B42F46">
              <w:t>142</w:t>
            </w:r>
          </w:p>
        </w:tc>
        <w:tc>
          <w:tcPr>
            <w:tcW w:w="0" w:type="auto"/>
            <w:tcBorders>
              <w:top w:val="nil"/>
              <w:left w:val="nil"/>
              <w:bottom w:val="nil"/>
              <w:right w:val="nil"/>
            </w:tcBorders>
            <w:shd w:val="clear" w:color="auto" w:fill="auto"/>
            <w:noWrap/>
            <w:vAlign w:val="bottom"/>
            <w:hideMark/>
          </w:tcPr>
          <w:p w14:paraId="4A99DF42" w14:textId="420D83A1" w:rsidR="00B42F46" w:rsidRPr="00D11CF3" w:rsidRDefault="00B42F46" w:rsidP="00B42F46">
            <w:pPr>
              <w:spacing w:after="0" w:line="240" w:lineRule="auto"/>
              <w:jc w:val="center"/>
            </w:pPr>
            <w:r w:rsidRPr="00B42F46">
              <w:t>335</w:t>
            </w:r>
          </w:p>
        </w:tc>
        <w:tc>
          <w:tcPr>
            <w:tcW w:w="0" w:type="auto"/>
            <w:tcBorders>
              <w:top w:val="nil"/>
              <w:left w:val="nil"/>
              <w:bottom w:val="nil"/>
              <w:right w:val="nil"/>
            </w:tcBorders>
            <w:shd w:val="clear" w:color="auto" w:fill="auto"/>
            <w:noWrap/>
            <w:vAlign w:val="bottom"/>
            <w:hideMark/>
          </w:tcPr>
          <w:p w14:paraId="0C16B92D" w14:textId="06FFE050" w:rsidR="00B42F46" w:rsidRPr="00D11CF3" w:rsidRDefault="00B42F46" w:rsidP="00B42F46">
            <w:pPr>
              <w:spacing w:after="0" w:line="240" w:lineRule="auto"/>
              <w:jc w:val="center"/>
            </w:pPr>
            <w:r w:rsidRPr="00B42F46">
              <w:t>436</w:t>
            </w:r>
          </w:p>
        </w:tc>
        <w:tc>
          <w:tcPr>
            <w:tcW w:w="0" w:type="auto"/>
            <w:tcBorders>
              <w:top w:val="nil"/>
              <w:left w:val="nil"/>
              <w:bottom w:val="nil"/>
              <w:right w:val="nil"/>
            </w:tcBorders>
            <w:shd w:val="clear" w:color="auto" w:fill="auto"/>
            <w:noWrap/>
            <w:vAlign w:val="bottom"/>
            <w:hideMark/>
          </w:tcPr>
          <w:p w14:paraId="5ECAB0CA" w14:textId="25CDC0CE" w:rsidR="00B42F46" w:rsidRPr="00D11CF3" w:rsidRDefault="00B42F46" w:rsidP="00B42F46">
            <w:pPr>
              <w:spacing w:after="0" w:line="240" w:lineRule="auto"/>
              <w:jc w:val="center"/>
            </w:pPr>
            <w:r w:rsidRPr="00B42F46">
              <w:t>53</w:t>
            </w:r>
          </w:p>
        </w:tc>
        <w:tc>
          <w:tcPr>
            <w:tcW w:w="0" w:type="auto"/>
            <w:tcBorders>
              <w:top w:val="nil"/>
              <w:left w:val="nil"/>
              <w:bottom w:val="nil"/>
              <w:right w:val="nil"/>
            </w:tcBorders>
            <w:shd w:val="clear" w:color="auto" w:fill="auto"/>
            <w:noWrap/>
            <w:vAlign w:val="bottom"/>
            <w:hideMark/>
          </w:tcPr>
          <w:p w14:paraId="20ED0D20" w14:textId="49ECB5D1" w:rsidR="00B42F46" w:rsidRPr="00D11CF3" w:rsidRDefault="00B42F46" w:rsidP="00B42F46">
            <w:pPr>
              <w:spacing w:after="0" w:line="240" w:lineRule="auto"/>
              <w:jc w:val="center"/>
            </w:pPr>
            <w:r w:rsidRPr="00B42F46">
              <w:t>0.595</w:t>
            </w:r>
          </w:p>
        </w:tc>
        <w:tc>
          <w:tcPr>
            <w:tcW w:w="0" w:type="auto"/>
            <w:tcBorders>
              <w:top w:val="nil"/>
              <w:left w:val="nil"/>
              <w:bottom w:val="nil"/>
              <w:right w:val="nil"/>
            </w:tcBorders>
            <w:shd w:val="clear" w:color="auto" w:fill="auto"/>
            <w:noWrap/>
            <w:vAlign w:val="bottom"/>
            <w:hideMark/>
          </w:tcPr>
          <w:p w14:paraId="411D5300" w14:textId="5FFBEDE8" w:rsidR="00B42F46" w:rsidRPr="00D11CF3" w:rsidRDefault="00B42F46" w:rsidP="00B42F46">
            <w:pPr>
              <w:spacing w:after="0" w:line="240" w:lineRule="auto"/>
              <w:jc w:val="center"/>
            </w:pPr>
            <w:r w:rsidRPr="00B42F46">
              <w:t>0.511</w:t>
            </w:r>
          </w:p>
        </w:tc>
        <w:tc>
          <w:tcPr>
            <w:tcW w:w="0" w:type="auto"/>
            <w:tcBorders>
              <w:top w:val="nil"/>
              <w:left w:val="nil"/>
              <w:bottom w:val="nil"/>
              <w:right w:val="nil"/>
            </w:tcBorders>
            <w:shd w:val="clear" w:color="auto" w:fill="auto"/>
            <w:noWrap/>
            <w:vAlign w:val="center"/>
            <w:hideMark/>
          </w:tcPr>
          <w:p w14:paraId="1D0600B1" w14:textId="77777777" w:rsidR="00B42F46" w:rsidRPr="00D11CF3" w:rsidRDefault="00B42F46" w:rsidP="00B42F46">
            <w:pPr>
              <w:spacing w:after="0" w:line="240" w:lineRule="auto"/>
              <w:jc w:val="center"/>
            </w:pPr>
            <w:r w:rsidRPr="00D11CF3">
              <w:t>0.7</w:t>
            </w:r>
          </w:p>
        </w:tc>
        <w:tc>
          <w:tcPr>
            <w:tcW w:w="0" w:type="auto"/>
            <w:tcBorders>
              <w:top w:val="nil"/>
              <w:left w:val="nil"/>
              <w:bottom w:val="nil"/>
              <w:right w:val="nil"/>
            </w:tcBorders>
            <w:shd w:val="clear" w:color="auto" w:fill="auto"/>
            <w:noWrap/>
            <w:vAlign w:val="center"/>
            <w:hideMark/>
          </w:tcPr>
          <w:p w14:paraId="0A554A0A" w14:textId="6F131052" w:rsidR="00B42F46" w:rsidRPr="00D11CF3" w:rsidRDefault="00B42F46" w:rsidP="00625730">
            <w:pPr>
              <w:spacing w:after="0" w:line="240" w:lineRule="auto"/>
              <w:jc w:val="center"/>
            </w:pPr>
            <w:r w:rsidRPr="00D11CF3">
              <w:fldChar w:fldCharType="begin"/>
            </w:r>
            <w:r w:rsidR="00625730">
              <w:instrText xml:space="preserve"> ADDIN EN.CITE &lt;EndNote&gt;&lt;Cite&gt;&lt;Author&gt;Cao&lt;/Author&gt;&lt;Year&gt;2012&lt;/Year&gt;&lt;RecNum&gt;48&lt;/RecNum&gt;&lt;DisplayText&gt;[21, 57]&lt;/DisplayText&gt;&lt;record&gt;&lt;rec-number&gt;48&lt;/rec-number&gt;&lt;foreign-keys&gt;&lt;key app="EN" db-id="pp9ztr5rp0w99besv0nvs2ti09e99ssw2r00" timestamp="1399871288"&gt;48&lt;/key&gt;&lt;/foreign-keys&gt;&lt;ref-type name="Journal Article"&gt;17&lt;/ref-type&gt;&lt;contributors&gt;&lt;authors&gt;&lt;author&gt;Cao, J D&lt;/author&gt;&lt;author&gt;Laws, K J&lt;/author&gt;&lt;author&gt;Birbilis, N&lt;/author&gt;&lt;author&gt;Ferry, M&lt;/author&gt;&lt;/authors&gt;&lt;/contributors&gt;&lt;titles&gt;&lt;title&gt;Potentiodynamic polarisation study of bulk metallic glasses based on the Mg–Zn–Ca ternary system&lt;/title&gt;&lt;secondary-title&gt;Corrosion Engineering, Science and Technology&lt;/secondary-title&gt;&lt;/titles&gt;&lt;periodical&gt;&lt;full-title&gt;Corrosion Engineering, Science and Technology&lt;/full-title&gt;&lt;/periodical&gt;&lt;pages&gt;329-334&lt;/pages&gt;&lt;volume&gt;47&lt;/volume&gt;&lt;number&gt;5&lt;/number&gt;&lt;dates&gt;&lt;year&gt;2012&lt;/year&gt;&lt;/dates&gt;&lt;urls&gt;&lt;related-urls&gt;&lt;url&gt;http://www.maneyonline.com/doi/abs/10.1179/1743278212Y.0000000016&lt;/url&gt;&lt;/related-urls&gt;&lt;/urls&gt;&lt;electronic-resource-num&gt;doi:10.1179/1743278212Y.0000000016&lt;/electronic-resource-num&gt;&lt;/record&gt;&lt;/Ci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11CF3">
              <w:fldChar w:fldCharType="separate"/>
            </w:r>
            <w:r w:rsidR="00625730">
              <w:rPr>
                <w:noProof/>
              </w:rPr>
              <w:t>[21, 57]</w:t>
            </w:r>
            <w:r w:rsidRPr="00D11CF3">
              <w:fldChar w:fldCharType="end"/>
            </w:r>
          </w:p>
        </w:tc>
      </w:tr>
    </w:tbl>
    <w:p w14:paraId="3E41481C" w14:textId="6070E3AD" w:rsidR="00C76B64" w:rsidRPr="009C3FC3" w:rsidRDefault="00C76B64" w:rsidP="009C3FC3"/>
    <w:sectPr w:rsidR="00C76B64" w:rsidRPr="009C3FC3" w:rsidSect="00307B89">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Scott Gleason" w:date="2014-11-06T17:17:00Z" w:initials="SG">
    <w:p w14:paraId="79079A25" w14:textId="77777777" w:rsidR="007232A1" w:rsidRDefault="007232A1" w:rsidP="00980E44">
      <w:r>
        <w:rPr>
          <w:rStyle w:val="CommentReference"/>
        </w:rPr>
        <w:annotationRef/>
      </w:r>
      <w:r>
        <w:t xml:space="preserve">General abstract structure </w:t>
      </w:r>
    </w:p>
    <w:p w14:paraId="33B1874F" w14:textId="77777777" w:rsidR="007232A1" w:rsidRDefault="007232A1" w:rsidP="00980E44">
      <w:pPr>
        <w:ind w:left="720"/>
      </w:pPr>
      <w:r>
        <w:t>Problem investigated</w:t>
      </w:r>
    </w:p>
    <w:p w14:paraId="3CA0C3EE" w14:textId="77777777" w:rsidR="007232A1" w:rsidRDefault="007232A1" w:rsidP="00980E44">
      <w:pPr>
        <w:ind w:left="720"/>
      </w:pPr>
      <w:r>
        <w:t>Procedures followed</w:t>
      </w:r>
    </w:p>
    <w:p w14:paraId="7E896051" w14:textId="77777777" w:rsidR="007232A1" w:rsidRDefault="007232A1" w:rsidP="00980E44">
      <w:pPr>
        <w:ind w:left="720"/>
      </w:pPr>
      <w:r>
        <w:t>Principle results obtained</w:t>
      </w:r>
    </w:p>
    <w:p w14:paraId="774101FA" w14:textId="77777777" w:rsidR="007232A1" w:rsidRDefault="007232A1" w:rsidP="00980E44">
      <w:pPr>
        <w:ind w:left="720"/>
      </w:pPr>
      <w:r>
        <w:t>Major conclusion reached</w:t>
      </w:r>
    </w:p>
  </w:comment>
  <w:comment w:id="4" w:author="Scott Gleason" w:date="2014-11-21T09:12:00Z" w:initials="SG">
    <w:p w14:paraId="13F5CC15" w14:textId="77777777" w:rsidR="007232A1" w:rsidRDefault="007232A1" w:rsidP="00980E44">
      <w:pPr>
        <w:pStyle w:val="CommentText"/>
      </w:pPr>
      <w:r>
        <w:rPr>
          <w:rStyle w:val="CommentReference"/>
        </w:rPr>
        <w:annotationRef/>
      </w:r>
      <w:r>
        <w:t xml:space="preserve">Injection moulding? </w:t>
      </w:r>
    </w:p>
    <w:p w14:paraId="57A309A2" w14:textId="77777777" w:rsidR="007232A1" w:rsidRDefault="007232A1" w:rsidP="00980E44">
      <w:pPr>
        <w:pStyle w:val="CommentText"/>
      </w:pPr>
      <w:r>
        <w:t xml:space="preserve">Wider spacer? </w:t>
      </w:r>
    </w:p>
    <w:p w14:paraId="24B57B0C" w14:textId="77777777" w:rsidR="007232A1" w:rsidRDefault="007232A1" w:rsidP="00980E44">
      <w:pPr>
        <w:pStyle w:val="CommentText"/>
      </w:pPr>
      <w:r>
        <w:t>Pre-heat the mould?</w:t>
      </w:r>
    </w:p>
    <w:p w14:paraId="613E441D" w14:textId="77777777" w:rsidR="007232A1" w:rsidRDefault="007232A1" w:rsidP="00980E44">
      <w:pPr>
        <w:pStyle w:val="CommentText"/>
      </w:pPr>
      <w:r>
        <w:t>Coat riser with more thermal conductive materials (Diamond?)</w:t>
      </w:r>
    </w:p>
    <w:p w14:paraId="2CC7F4B0" w14:textId="77777777" w:rsidR="007232A1" w:rsidRDefault="007232A1" w:rsidP="00980E44">
      <w:pPr>
        <w:pStyle w:val="CommentText"/>
      </w:pPr>
      <w:r>
        <w:t>Add a bottom riser to the mould to help it display air and get more fill…</w:t>
      </w:r>
    </w:p>
    <w:p w14:paraId="0E02C9D9" w14:textId="77777777" w:rsidR="007232A1" w:rsidRDefault="007232A1" w:rsidP="00980E44">
      <w:pPr>
        <w:pStyle w:val="CommentText"/>
      </w:pPr>
      <w:r>
        <w:t>Coat riser with Boron-Nitrate for more even cooling? – No, that would make riser take longer time to cool and make plate crack more.</w:t>
      </w:r>
    </w:p>
  </w:comment>
  <w:comment w:id="10" w:author="Scott Gleason" w:date="2014-11-18T16:53:00Z" w:initials="SG">
    <w:p w14:paraId="30B53899" w14:textId="77777777" w:rsidR="007232A1" w:rsidRDefault="007232A1" w:rsidP="003703E9">
      <w:pPr>
        <w:pStyle w:val="CommentText"/>
      </w:pPr>
      <w:r>
        <w:rPr>
          <w:rStyle w:val="CommentReference"/>
        </w:rPr>
        <w:annotationRef/>
      </w:r>
      <w:r>
        <w:t>Ferry Meeting – Notes (5 November 2014)</w:t>
      </w:r>
    </w:p>
    <w:p w14:paraId="33491289" w14:textId="77777777" w:rsidR="007232A1" w:rsidRDefault="007232A1" w:rsidP="003703E9">
      <w:pPr>
        <w:pStyle w:val="CommentText"/>
      </w:pPr>
    </w:p>
    <w:p w14:paraId="1558DA27" w14:textId="77777777" w:rsidR="007232A1" w:rsidRDefault="007232A1" w:rsidP="003703E9">
      <w:pPr>
        <w:pStyle w:val="CommentText"/>
      </w:pPr>
      <w:r>
        <w:t xml:space="preserve">Property modification – Coating BMG with same composition coating. – Look at K. Schluter Intro (Green part on property modification). </w:t>
      </w:r>
    </w:p>
    <w:p w14:paraId="0CB5CF7B" w14:textId="77777777" w:rsidR="007232A1" w:rsidRDefault="007232A1" w:rsidP="003703E9">
      <w:pPr>
        <w:pStyle w:val="CommentText"/>
      </w:pPr>
    </w:p>
    <w:p w14:paraId="35E555D6" w14:textId="77777777" w:rsidR="007232A1" w:rsidRDefault="007232A1" w:rsidP="003703E9">
      <w:pPr>
        <w:pStyle w:val="CommentText"/>
      </w:pPr>
      <w:r>
        <w:t>Look at Thin films, and the newly discovered ultra-stable thin films.</w:t>
      </w:r>
    </w:p>
    <w:p w14:paraId="3A1AB667" w14:textId="77777777" w:rsidR="007232A1" w:rsidRDefault="007232A1" w:rsidP="003703E9">
      <w:pPr>
        <w:pStyle w:val="CommentText"/>
      </w:pPr>
    </w:p>
    <w:p w14:paraId="2DD46815" w14:textId="77777777" w:rsidR="007232A1" w:rsidRDefault="007232A1" w:rsidP="003703E9">
      <w:pPr>
        <w:pStyle w:val="CommentText"/>
      </w:pPr>
      <w:r>
        <w:t>Multiple deposition methods – PLD, RF, Magnetron</w:t>
      </w:r>
    </w:p>
    <w:p w14:paraId="48A9BF3A" w14:textId="77777777" w:rsidR="007232A1" w:rsidRDefault="007232A1" w:rsidP="003703E9">
      <w:pPr>
        <w:pStyle w:val="CommentText"/>
      </w:pPr>
    </w:p>
    <w:p w14:paraId="3319E67E" w14:textId="77777777" w:rsidR="007232A1" w:rsidRDefault="007232A1" w:rsidP="003703E9">
      <w:pPr>
        <w:pStyle w:val="CommentText"/>
      </w:pPr>
      <w:r>
        <w:t xml:space="preserve">Corrosion in Melbourne labs. </w:t>
      </w:r>
    </w:p>
    <w:p w14:paraId="03AC4220" w14:textId="77777777" w:rsidR="007232A1" w:rsidRDefault="007232A1" w:rsidP="003703E9">
      <w:pPr>
        <w:pStyle w:val="CommentText"/>
      </w:pPr>
    </w:p>
    <w:p w14:paraId="02716AA5" w14:textId="77777777" w:rsidR="007232A1" w:rsidRDefault="007232A1" w:rsidP="003703E9">
      <w:pPr>
        <w:pStyle w:val="CommentText"/>
      </w:pPr>
      <w:r>
        <w:t>Look at other compositions or metal systems</w:t>
      </w:r>
    </w:p>
    <w:p w14:paraId="5414E513" w14:textId="77777777" w:rsidR="007232A1" w:rsidRDefault="007232A1" w:rsidP="003703E9">
      <w:pPr>
        <w:pStyle w:val="CommentText"/>
      </w:pPr>
    </w:p>
    <w:p w14:paraId="781FD331" w14:textId="40A4FF64" w:rsidR="007232A1" w:rsidRDefault="007232A1" w:rsidP="003703E9">
      <w:pPr>
        <w:pStyle w:val="CommentText"/>
      </w:pPr>
      <w:r>
        <w:t xml:space="preserve">Modifying the machines/equipment to fit our purposes.  </w:t>
      </w:r>
    </w:p>
  </w:comment>
  <w:comment w:id="13" w:author="Scott Gleason" w:date="2015-05-13T12:48:00Z" w:initials="SG">
    <w:p w14:paraId="070FDF9C" w14:textId="01958530" w:rsidR="007232A1" w:rsidRDefault="007232A1">
      <w:pPr>
        <w:pStyle w:val="CommentText"/>
      </w:pPr>
      <w:r>
        <w:rPr>
          <w:rStyle w:val="CommentReference"/>
        </w:rPr>
        <w:annotationRef/>
      </w:r>
      <w:r>
        <w:t>Be coincident with use of ‘Thin Film’ and “Coating”?</w:t>
      </w:r>
    </w:p>
  </w:comment>
  <w:comment w:id="18" w:author="Scott Gleason" w:date="2014-11-17T16:54:00Z" w:initials="SG">
    <w:p w14:paraId="03020542" w14:textId="686240CE" w:rsidR="007232A1" w:rsidRDefault="007232A1">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19" w:author="Scott Gleason" w:date="2015-05-08T15:05:00Z" w:initials="SG">
    <w:p w14:paraId="7CE248C7" w14:textId="27F1FFCD" w:rsidR="007232A1" w:rsidRDefault="007232A1">
      <w:pPr>
        <w:pStyle w:val="CommentText"/>
      </w:pPr>
      <w:r>
        <w:rPr>
          <w:rStyle w:val="CommentReference"/>
        </w:rPr>
        <w:annotationRef/>
      </w:r>
      <w:r>
        <w:t xml:space="preserve">Flush out STZ later. </w:t>
      </w:r>
    </w:p>
  </w:comment>
  <w:comment w:id="28" w:author="Scott Gleason" w:date="2015-05-28T17:05:00Z" w:initials="SG">
    <w:p w14:paraId="015CA798" w14:textId="163A384C" w:rsidR="007232A1" w:rsidRDefault="007232A1" w:rsidP="00CF320F">
      <w:pPr>
        <w:pStyle w:val="CommentText"/>
      </w:pPr>
      <w:r>
        <w:rPr>
          <w:rStyle w:val="CommentReference"/>
        </w:rPr>
        <w:annotationRef/>
      </w:r>
      <w:r>
        <w:t>Note: Weakly bonded structures have greater free energy slopes due to the large Cp/T dT value</w:t>
      </w:r>
    </w:p>
    <w:p w14:paraId="3E98C189" w14:textId="77777777" w:rsidR="007232A1" w:rsidRDefault="007232A1" w:rsidP="00CF320F">
      <w:pPr>
        <w:pStyle w:val="CommentText"/>
      </w:pPr>
    </w:p>
    <w:p w14:paraId="127D886E" w14:textId="77777777" w:rsidR="007232A1" w:rsidRDefault="007232A1" w:rsidP="00CF320F">
      <w:pPr>
        <w:pStyle w:val="CommentText"/>
      </w:pPr>
      <w:r>
        <w:t xml:space="preserve">Assume typical glass bonding Ionic </w:t>
      </w:r>
    </w:p>
    <w:p w14:paraId="7451B469" w14:textId="77777777" w:rsidR="007232A1" w:rsidRDefault="007232A1" w:rsidP="00CF320F">
      <w:pPr>
        <w:pStyle w:val="CommentText"/>
      </w:pPr>
      <w:r>
        <w:t>Assume typical solid bonding Covalent</w:t>
      </w:r>
    </w:p>
    <w:p w14:paraId="33F3E45A" w14:textId="77777777" w:rsidR="007232A1" w:rsidRDefault="007232A1" w:rsidP="00CF320F">
      <w:pPr>
        <w:pStyle w:val="CommentText"/>
      </w:pPr>
      <w:r>
        <w:t xml:space="preserve">Covalent &gt; Ionic bond strength. </w:t>
      </w:r>
    </w:p>
    <w:p w14:paraId="2ED3EE1F" w14:textId="2E8C3327" w:rsidR="007232A1" w:rsidRDefault="007232A1" w:rsidP="00CF320F">
      <w:pPr>
        <w:pStyle w:val="CommentText"/>
      </w:pPr>
      <w:r>
        <w:t>Thus solid slope &lt; glass</w:t>
      </w:r>
    </w:p>
    <w:p w14:paraId="2154E381" w14:textId="77777777" w:rsidR="007232A1" w:rsidRDefault="007232A1" w:rsidP="00CF320F">
      <w:pPr>
        <w:pStyle w:val="CommentText"/>
      </w:pPr>
    </w:p>
    <w:p w14:paraId="50A896A4" w14:textId="7AA0915E" w:rsidR="007232A1" w:rsidRDefault="007232A1" w:rsidP="00CF320F">
      <w:pPr>
        <w:pStyle w:val="CommentText"/>
      </w:pPr>
      <w:r>
        <w:t xml:space="preserve">Glass Tg changes because H and Cp is dependent on cooling rate (i.e. its free energy line is not rigidly defined). </w:t>
      </w:r>
    </w:p>
  </w:comment>
  <w:comment w:id="29" w:author="Scott Gleason" w:date="2015-05-11T15:27:00Z" w:initials="SG">
    <w:p w14:paraId="46E8B8A8" w14:textId="7BD2A4D6" w:rsidR="007232A1" w:rsidRDefault="007232A1">
      <w:pPr>
        <w:pStyle w:val="CommentText"/>
      </w:pPr>
      <w:r>
        <w:rPr>
          <w:rStyle w:val="CommentReference"/>
        </w:rPr>
        <w:annotationRef/>
      </w:r>
      <w:r>
        <w:t xml:space="preserve">Glass is metastable structure with greater free energy than the crystal state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p w14:paraId="0FAF3608" w14:textId="77777777" w:rsidR="007232A1" w:rsidRDefault="007232A1">
      <w:pPr>
        <w:pStyle w:val="CommentText"/>
      </w:pPr>
    </w:p>
    <w:p w14:paraId="29A2EC08" w14:textId="09B598FB" w:rsidR="007232A1" w:rsidRDefault="007232A1">
      <w:pPr>
        <w:pStyle w:val="CommentText"/>
      </w:pPr>
      <w:r>
        <w:t>&amp; Structure does not possess the required kinetic energy to transform into the equilibrium state</w:t>
      </w:r>
    </w:p>
    <w:p w14:paraId="2ECC7E82" w14:textId="77777777" w:rsidR="007232A1" w:rsidRDefault="007232A1">
      <w:pPr>
        <w:pStyle w:val="CommentText"/>
      </w:pPr>
    </w:p>
    <w:p w14:paraId="761E05A2" w14:textId="77777777" w:rsidR="007232A1" w:rsidRDefault="007232A1">
      <w:pPr>
        <w:pStyle w:val="CommentText"/>
      </w:pPr>
    </w:p>
    <w:p w14:paraId="78CB11D5" w14:textId="3CF51D4C" w:rsidR="007232A1" w:rsidRDefault="007232A1">
      <w:pPr>
        <w:pStyle w:val="CommentText"/>
      </w:pPr>
      <w:r>
        <w:t xml:space="preserve">Gibbs Free Energy – Lower free energy means a process is more spontaneous. Therefore via thermos crystal is more stable than glass. </w:t>
      </w:r>
    </w:p>
  </w:comment>
  <w:comment w:id="33" w:author="Scott Gleason" w:date="2015-05-12T16:02:00Z" w:initials="SG">
    <w:p w14:paraId="0A2738A4" w14:textId="37C7B0EB" w:rsidR="007232A1" w:rsidRDefault="007232A1">
      <w:pPr>
        <w:pStyle w:val="CommentText"/>
      </w:pPr>
      <w:r>
        <w:rPr>
          <w:rStyle w:val="CommentReference"/>
        </w:rPr>
        <w:annotationRef/>
      </w:r>
      <w:r>
        <w:t xml:space="preserve">Maybe more this down to the processing section. </w:t>
      </w:r>
    </w:p>
  </w:comment>
  <w:comment w:id="34" w:author="Scott Gleason" w:date="2014-11-21T09:42:00Z" w:initials="SG">
    <w:p w14:paraId="449B3AFA" w14:textId="2F705C8E" w:rsidR="007232A1" w:rsidRDefault="007232A1">
      <w:pPr>
        <w:pStyle w:val="CommentText"/>
      </w:pPr>
      <w:r>
        <w:rPr>
          <w:rStyle w:val="CommentReference"/>
        </w:rPr>
        <w:annotationRef/>
      </w:r>
      <w:r>
        <w:t>Rejects heat!</w:t>
      </w:r>
    </w:p>
  </w:comment>
  <w:comment w:id="38" w:author="Scott Gleason" w:date="2014-11-21T09:50:00Z" w:initials="SG">
    <w:p w14:paraId="1C07ACBC" w14:textId="0ABAC59F" w:rsidR="007232A1" w:rsidRDefault="007232A1">
      <w:pPr>
        <w:pStyle w:val="CommentText"/>
      </w:pPr>
      <w:r>
        <w:rPr>
          <w:rStyle w:val="CommentReference"/>
        </w:rPr>
        <w:annotationRef/>
      </w:r>
      <w:r>
        <w:t>Diamond extracts heat several times faster than Cu. Could industrial diamond be used in BMG production?</w:t>
      </w:r>
    </w:p>
  </w:comment>
  <w:comment w:id="39" w:author="Scott Gleason" w:date="2015-05-12T16:08:00Z" w:initials="SG">
    <w:p w14:paraId="2F8C149F" w14:textId="17BDC341" w:rsidR="007232A1" w:rsidRDefault="007232A1">
      <w:pPr>
        <w:pStyle w:val="CommentText"/>
      </w:pPr>
      <w:r>
        <w:rPr>
          <w:rStyle w:val="CommentReference"/>
        </w:rPr>
        <w:annotationRef/>
      </w:r>
      <w:r>
        <w:t>Natural or air atmosphere?</w:t>
      </w:r>
    </w:p>
  </w:comment>
  <w:comment w:id="45" w:author="Scott Gleason" w:date="2014-08-21T16:07:00Z" w:initials="SG">
    <w:p w14:paraId="3675713B" w14:textId="77777777" w:rsidR="007232A1" w:rsidRDefault="007232A1" w:rsidP="00586950">
      <w:pPr>
        <w:pStyle w:val="CommentText"/>
      </w:pPr>
      <w:r>
        <w:rPr>
          <w:rStyle w:val="CommentReference"/>
        </w:rPr>
        <w:annotationRef/>
      </w:r>
      <w:r>
        <w:t xml:space="preserve">Hardness is tired to wear residence in a few source. Can probably add in those sources. </w:t>
      </w:r>
    </w:p>
  </w:comment>
  <w:comment w:id="51" w:author="Scott Gleason" w:date="2015-05-08T14:14:00Z" w:initials="SG">
    <w:p w14:paraId="591DC902" w14:textId="3971F587" w:rsidR="007232A1" w:rsidRDefault="007232A1">
      <w:pPr>
        <w:pStyle w:val="CommentText"/>
      </w:pPr>
      <w:r>
        <w:rPr>
          <w:rStyle w:val="CommentReference"/>
        </w:rPr>
        <w:annotationRef/>
      </w:r>
      <w:r>
        <w:t xml:space="preserve">The cooling rate achieved are estimated to be as much as 100K within the rotational relaxation time of the material (molecules)! (i.e. fractions of a second!)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comment>
  <w:comment w:id="53" w:author="Scott Gleason" w:date="2015-05-12T16:46:00Z" w:initials="SG">
    <w:p w14:paraId="63C3A85F" w14:textId="4B1D627F" w:rsidR="007232A1" w:rsidRDefault="007232A1">
      <w:pPr>
        <w:pStyle w:val="CommentText"/>
      </w:pPr>
      <w:r>
        <w:rPr>
          <w:rStyle w:val="CommentReference"/>
        </w:rPr>
        <w:annotationRef/>
      </w:r>
      <w:r>
        <w:t xml:space="preserve">Note in PLD, the Target atoms are the plasma. (Different from Sputtering). Therefore electrons must re-bond once atoms are deposited onto substrate. </w:t>
      </w:r>
    </w:p>
  </w:comment>
  <w:comment w:id="62" w:author="Scott Gleason" w:date="2015-05-05T10:55:00Z" w:initials="SG">
    <w:p w14:paraId="391BDBE7" w14:textId="7DD26785" w:rsidR="007232A1" w:rsidRDefault="007232A1"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Ar atoms on their journey. This cause Ar to lose an electron and to become a plasma (Ar+ &amp; e-). Ar+ collide with the target, and releases M atoms from the target. (Note e- has too little momentum to eject atoms from substrate). </w:t>
      </w:r>
    </w:p>
    <w:p w14:paraId="6F0D7AFF" w14:textId="6944CAE3" w:rsidR="007232A1" w:rsidRDefault="007232A1">
      <w:pPr>
        <w:pStyle w:val="CommentText"/>
      </w:pPr>
      <w:r>
        <w:t xml:space="preserve">Thus the M atoms are neutral charge (not plasma) because they are not being impacted by electrons in the field. </w:t>
      </w:r>
    </w:p>
  </w:comment>
  <w:comment w:id="63" w:author="Scott Gleason" w:date="2015-05-05T16:00:00Z" w:initials="SG">
    <w:p w14:paraId="04B430C2" w14:textId="744A3754" w:rsidR="007232A1" w:rsidRDefault="007232A1">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67" w:author="Scott Gleason" w:date="2015-05-05T17:03:00Z" w:initials="SG">
    <w:p w14:paraId="4ABB79E8" w14:textId="6BB482C6" w:rsidR="007232A1" w:rsidRDefault="007232A1">
      <w:pPr>
        <w:pStyle w:val="CommentText"/>
      </w:pPr>
      <w:r>
        <w:rPr>
          <w:rStyle w:val="CommentReference"/>
        </w:rPr>
        <w:annotationRef/>
      </w:r>
      <w:r>
        <w:t>Advantage of Sputtering is higher pressure than PLD. Maybe a better way to word this.</w:t>
      </w:r>
    </w:p>
  </w:comment>
  <w:comment w:id="69" w:author="Scott Gleason" w:date="2014-06-18T16:29:00Z" w:initials="SG">
    <w:p w14:paraId="7392C778" w14:textId="7C53CF22" w:rsidR="007232A1" w:rsidRDefault="007232A1">
      <w:pPr>
        <w:pStyle w:val="CommentText"/>
      </w:pPr>
      <w:r>
        <w:rPr>
          <w:rStyle w:val="CommentReference"/>
        </w:rPr>
        <w:annotationRef/>
      </w:r>
      <w:r>
        <w:t xml:space="preserve">Find more sources to back this up. </w:t>
      </w:r>
    </w:p>
    <w:p w14:paraId="2023111A" w14:textId="7DA1E204" w:rsidR="007232A1" w:rsidRDefault="007232A1">
      <w:pPr>
        <w:pStyle w:val="CommentText"/>
      </w:pPr>
      <w:r>
        <w:t xml:space="preserve">Jake got closer to this conclusion, but did not quite make it. </w:t>
      </w:r>
    </w:p>
  </w:comment>
  <w:comment w:id="71" w:author="Scott Gleason" w:date="2014-06-26T17:41:00Z" w:initials="SG">
    <w:p w14:paraId="6071D9FE" w14:textId="4510F8DD" w:rsidR="007232A1" w:rsidRDefault="007232A1">
      <w:pPr>
        <w:pStyle w:val="CommentText"/>
      </w:pPr>
      <w:r>
        <w:rPr>
          <w:rStyle w:val="CommentReference"/>
        </w:rPr>
        <w:annotationRef/>
      </w:r>
      <w:r>
        <w:t xml:space="preserve">Can you do this to make it clear these are ‘combination sputtering’ references? </w:t>
      </w:r>
    </w:p>
    <w:p w14:paraId="373345FE" w14:textId="3B80BF4E" w:rsidR="007232A1" w:rsidRDefault="007232A1">
      <w:pPr>
        <w:pStyle w:val="CommentText"/>
      </w:pPr>
      <w:r>
        <w:t>Or do they have to go at the end of the sentence where this information will be lost?</w:t>
      </w:r>
    </w:p>
  </w:comment>
  <w:comment w:id="77" w:author="Scott Gleason" w:date="2014-10-17T17:06:00Z" w:initials="SG">
    <w:p w14:paraId="386C9301" w14:textId="7CF645B1" w:rsidR="007232A1" w:rsidRDefault="007232A1">
      <w:pPr>
        <w:pStyle w:val="CommentText"/>
      </w:pPr>
      <w:r>
        <w:rPr>
          <w:rStyle w:val="CommentReference"/>
        </w:rPr>
        <w:annotationRef/>
      </w:r>
      <w:r>
        <w:t>SMG corrosion has not been studied!!!</w:t>
      </w:r>
    </w:p>
  </w:comment>
  <w:comment w:id="78" w:author="Scott Gleason" w:date="2014-11-24T14:38:00Z" w:initials="SG">
    <w:p w14:paraId="6BC90AED" w14:textId="3085C581" w:rsidR="007232A1" w:rsidRDefault="007232A1">
      <w:pPr>
        <w:pStyle w:val="CommentText"/>
      </w:pPr>
      <w:r>
        <w:rPr>
          <w:rStyle w:val="CommentReference"/>
        </w:rPr>
        <w:annotationRef/>
      </w:r>
      <w:r>
        <w:t>Can probably cut this so next section is less redundant</w:t>
      </w:r>
    </w:p>
  </w:comment>
  <w:comment w:id="84" w:author="Scott Gleason" w:date="2014-06-25T12:14:00Z" w:initials="SG">
    <w:p w14:paraId="1F9C0C46" w14:textId="31846813" w:rsidR="007232A1" w:rsidRDefault="007232A1"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7232A1" w:rsidRDefault="007232A1" w:rsidP="00825141">
      <w:pPr>
        <w:pStyle w:val="CommentText"/>
      </w:pPr>
      <w:r>
        <w:t xml:space="preserve">Check the “Tg &amp; Tf paper” as it should have first principles reference to this. </w:t>
      </w:r>
    </w:p>
  </w:comment>
  <w:comment w:id="85" w:author="Scott Gleason" w:date="2015-05-06T12:03:00Z" w:initials="SG">
    <w:p w14:paraId="75FA0C3C" w14:textId="61FC9110" w:rsidR="007232A1" w:rsidRDefault="007232A1">
      <w:pPr>
        <w:pStyle w:val="CommentText"/>
      </w:pPr>
      <w:r>
        <w:rPr>
          <w:rStyle w:val="CommentReference"/>
        </w:rPr>
        <w:annotationRef/>
      </w:r>
      <w:r>
        <w:t xml:space="preserve">Organic glasses are carbon based, molecular are Si or other elements. </w:t>
      </w:r>
    </w:p>
  </w:comment>
  <w:comment w:id="90" w:author="Scott Gleason" w:date="2015-05-14T14:59:00Z" w:initials="SG">
    <w:p w14:paraId="2B961F90" w14:textId="1C111E5E" w:rsidR="007232A1" w:rsidRDefault="007232A1">
      <w:pPr>
        <w:pStyle w:val="CommentText"/>
      </w:pPr>
      <w:r>
        <w:rPr>
          <w:rStyle w:val="CommentReference"/>
        </w:rPr>
        <w:annotationRef/>
      </w:r>
      <w:r>
        <w:t xml:space="preserve">Crystallisation is exothermic because the LRO has a </w:t>
      </w:r>
      <w:r w:rsidRPr="00007070">
        <w:rPr>
          <w:b/>
        </w:rPr>
        <w:t>lower free energy</w:t>
      </w:r>
      <w:r>
        <w:t xml:space="preserve"> than SRO glass (So the transformation releases energy). </w:t>
      </w:r>
    </w:p>
    <w:p w14:paraId="50530DCD" w14:textId="77777777" w:rsidR="007232A1" w:rsidRDefault="007232A1">
      <w:pPr>
        <w:pStyle w:val="CommentText"/>
      </w:pPr>
    </w:p>
    <w:p w14:paraId="1D454000" w14:textId="446F3E6C" w:rsidR="007232A1" w:rsidRDefault="007232A1">
      <w:pPr>
        <w:pStyle w:val="CommentText"/>
      </w:pPr>
      <w:r>
        <w:t>Solid to liquid causes an increase in rate of change of free energy, hence it is endothermic.</w:t>
      </w:r>
    </w:p>
  </w:comment>
  <w:comment w:id="91" w:author="Scott Gleason" w:date="2015-05-06T14:02:00Z" w:initials="SG">
    <w:p w14:paraId="7A0A1483" w14:textId="7A26CAAF" w:rsidR="007232A1" w:rsidRDefault="007232A1">
      <w:pPr>
        <w:pStyle w:val="CommentText"/>
      </w:pPr>
      <w:r>
        <w:rPr>
          <w:rStyle w:val="CommentReference"/>
        </w:rPr>
        <w:annotationRef/>
      </w:r>
      <w:r>
        <w:t xml:space="preserve">Melting of solid to liquid is an endothermic reaction (i.e. heat needs to be supplied to the reaction). </w:t>
      </w:r>
    </w:p>
  </w:comment>
  <w:comment w:id="92" w:author="Scott Gleason" w:date="2015-05-28T17:20:00Z" w:initials="SG">
    <w:p w14:paraId="3C02EEA8" w14:textId="77777777" w:rsidR="007232A1" w:rsidRDefault="007232A1" w:rsidP="007116E0">
      <w:pPr>
        <w:pStyle w:val="CommentText"/>
      </w:pPr>
      <w:r>
        <w:rPr>
          <w:rStyle w:val="CommentReference"/>
        </w:rPr>
        <w:annotationRef/>
      </w:r>
      <w:r>
        <w:t xml:space="preserve">Free energy always decreases. </w:t>
      </w:r>
    </w:p>
    <w:p w14:paraId="578A81E4" w14:textId="77777777" w:rsidR="007232A1" w:rsidRDefault="007232A1" w:rsidP="007116E0">
      <w:pPr>
        <w:pStyle w:val="CommentText"/>
      </w:pPr>
      <w:r>
        <w:t xml:space="preserve">Tg to Tx reduces energy as there are kinetics for atoms to move to lowest energy state. </w:t>
      </w:r>
    </w:p>
    <w:p w14:paraId="37EBF87F" w14:textId="001A577C" w:rsidR="007232A1" w:rsidRDefault="007232A1" w:rsidP="007116E0">
      <w:pPr>
        <w:pStyle w:val="CommentText"/>
      </w:pPr>
      <w:r>
        <w:t>Tx to Tm/Tl reduces energy because Liquid free energy line has greater rate of change than solid.</w:t>
      </w:r>
    </w:p>
  </w:comment>
  <w:comment w:id="93" w:author="Scott Gleason" w:date="2014-11-24T14:57:00Z" w:initials="SG">
    <w:p w14:paraId="40392668" w14:textId="190F99BA" w:rsidR="007232A1" w:rsidRDefault="007232A1">
      <w:pPr>
        <w:pStyle w:val="CommentText"/>
      </w:pPr>
      <w:r>
        <w:rPr>
          <w:rStyle w:val="CommentReference"/>
        </w:rPr>
        <w:annotationRef/>
      </w:r>
      <w:r>
        <w:t>Find a proper/ full definition of Tf!</w:t>
      </w:r>
    </w:p>
  </w:comment>
  <w:comment w:id="94" w:author="Scott Gleason" w:date="2014-10-01T16:23:00Z" w:initials="SG">
    <w:p w14:paraId="3A6D5AC7" w14:textId="4E21D33D" w:rsidR="007232A1" w:rsidRDefault="007232A1">
      <w:pPr>
        <w:pStyle w:val="CommentText"/>
      </w:pPr>
      <w:r>
        <w:rPr>
          <w:rStyle w:val="CommentReference"/>
        </w:rPr>
        <w:annotationRef/>
      </w:r>
      <w:r>
        <w:t xml:space="preserve">Tf measures enthalpy. I.e. High Tf means higher enthalpy. </w:t>
      </w:r>
    </w:p>
  </w:comment>
  <w:comment w:id="97" w:author="Scott Gleason" w:date="2015-05-06T14:14:00Z" w:initials="SG">
    <w:p w14:paraId="4622D7F7" w14:textId="1FFC29E5" w:rsidR="007232A1" w:rsidRDefault="007232A1" w:rsidP="00A72449">
      <w:pPr>
        <w:pStyle w:val="CommentText"/>
      </w:pPr>
      <w:r>
        <w:rPr>
          <w:rStyle w:val="CommentReference"/>
        </w:rPr>
        <w:annotationRef/>
      </w:r>
      <w:r>
        <w:t xml:space="preserve">Technically this may be Organic (Figure of the molecular structure has C-rings). </w:t>
      </w:r>
    </w:p>
  </w:comment>
  <w:comment w:id="99" w:author="Scott Gleason" w:date="2015-05-27T14:17:00Z" w:initials="SG">
    <w:p w14:paraId="685A050A" w14:textId="741C55EC" w:rsidR="007232A1" w:rsidRDefault="007232A1">
      <w:pPr>
        <w:pStyle w:val="CommentText"/>
      </w:pPr>
      <w:r>
        <w:rPr>
          <w:rStyle w:val="CommentReference"/>
        </w:rPr>
        <w:annotationRef/>
      </w:r>
      <w:r>
        <w:t xml:space="preserve">“Tk is usually determined by extrapolation of supercooling liquid entropy to the temperature where S(liquid) = S(crystal)” </w:t>
      </w:r>
      <w:r>
        <w:fldChar w:fldCharType="begin"/>
      </w:r>
      <w:r>
        <w:instrText xml:space="preserve"> ADDIN EN.CITE &lt;EndNote&gt;&lt;Cite&gt;&lt;Author&gt;Angell&lt;/Author&gt;&lt;Year&gt;2014&lt;/Year&gt;&lt;RecNum&gt;131&lt;/RecNum&gt;&lt;record&gt;&lt;rec-number&gt;131&lt;/rec-number&gt;&lt;foreign-keys&gt;&lt;key app="EN" db-id="pp9ztr5rp0w99besv0nvs2ti09e99ssw2r00" timestamp="1415064555"&gt;131&lt;/key&gt;&lt;/foreign-keys&gt;&lt;ref-type name="Journal Article"&gt;17&lt;/ref-type&gt;&lt;contributors&gt;&lt;authors&gt;&lt;author&gt;Angell, C. Austen&lt;/author&gt;&lt;/authors&gt;&lt;/contributors&gt;&lt;titles&gt;&lt;title&gt;On the uncertain distinction between fast landscape exploration and second amorphous phase (ideal glass) interpretations of the ultrastable glass phenomenon&lt;/title&gt;&lt;secondary-title&gt;Journal of Non-Crystalline Solids&lt;/secondary-title&gt;&lt;/titles&gt;&lt;periodical&gt;&lt;full-title&gt;Journal of Non-Crystalline Solids&lt;/full-title&gt;&lt;/periodical&gt;&lt;number&gt;0&lt;/number&gt;&lt;keywords&gt;&lt;keyword&gt;Ultrastable glasses&lt;/keyword&gt;&lt;keyword&gt;Liquid–liquid phase transitions&lt;/keyword&gt;&lt;keyword&gt;Liquid–glass phase transitions&lt;/keyword&gt;&lt;keyword&gt;Rotator phases with lambda transitions&lt;/keyword&gt;&lt;keyword&gt;Fragile–strong transition&lt;/keyword&gt;&lt;/keywords&gt;&lt;dates&gt;&lt;year&gt;2014&lt;/year&gt;&lt;/dates&gt;&lt;isbn&gt;0022-3093&lt;/isbn&gt;&lt;urls&gt;&lt;related-urls&gt;&lt;url&gt;http://www.sciencedirect.com/science/article/pii/S0022309314004384&lt;/url&gt;&lt;/related-urls&gt;&lt;/urls&gt;&lt;electronic-resource-num&gt;http://dx.doi.org/10.1016/j.jnoncrysol.2014.08.044&lt;/electronic-resource-num&gt;&lt;/record&gt;&lt;/Cite&gt;&lt;/EndNote&gt;</w:instrText>
      </w:r>
      <w:r>
        <w:fldChar w:fldCharType="separate"/>
      </w:r>
      <w:r>
        <w:rPr>
          <w:noProof/>
        </w:rPr>
        <w:t>{Angell, 2014 #131}</w:t>
      </w:r>
      <w:r>
        <w:fldChar w:fldCharType="end"/>
      </w:r>
    </w:p>
  </w:comment>
  <w:comment w:id="100" w:author="Scott Gleason" w:date="2014-06-30T14:12:00Z" w:initials="SG">
    <w:p w14:paraId="1035DF7D" w14:textId="014FDDF8" w:rsidR="007232A1" w:rsidRDefault="007232A1">
      <w:pPr>
        <w:pStyle w:val="CommentText"/>
      </w:pPr>
      <w:r>
        <w:rPr>
          <w:rStyle w:val="CommentReference"/>
        </w:rPr>
        <w:annotationRef/>
      </w:r>
      <w:r>
        <w:t xml:space="preserve">Have some other references around this point. Should have a look at them. </w:t>
      </w:r>
    </w:p>
  </w:comment>
  <w:comment w:id="104" w:author="Scott Gleason" w:date="2014-10-01T16:26:00Z" w:initials="SG">
    <w:p w14:paraId="11D90264" w14:textId="4FBD91C2" w:rsidR="007232A1" w:rsidRDefault="007232A1">
      <w:pPr>
        <w:pStyle w:val="CommentText"/>
      </w:pPr>
      <w:r>
        <w:rPr>
          <w:rStyle w:val="CommentReference"/>
        </w:rPr>
        <w:annotationRef/>
      </w:r>
      <w:r>
        <w:t>Tf was used in enthalpy before</w:t>
      </w:r>
      <w:r>
        <w:br/>
        <w:t xml:space="preserve">Should this be ‘enthalpy’ instead of ‘entropy’? </w:t>
      </w:r>
    </w:p>
  </w:comment>
  <w:comment w:id="106" w:author="Scott Gleason" w:date="2015-05-27T14:20:00Z" w:initials="SG">
    <w:p w14:paraId="0B45EB94" w14:textId="0CCCC28E" w:rsidR="007232A1" w:rsidRDefault="007232A1">
      <w:pPr>
        <w:pStyle w:val="CommentText"/>
      </w:pPr>
      <w:r>
        <w:rPr>
          <w:rStyle w:val="CommentReference"/>
        </w:rPr>
        <w:annotationRef/>
      </w:r>
      <w:r>
        <w:t xml:space="preserve">Angell invented this relationship in old paper. Should use it more as source on m. </w:t>
      </w:r>
      <w:r>
        <w:fldChar w:fldCharType="begin"/>
      </w:r>
      <w:r>
        <w:instrText xml:space="preserve"> ADDIN EN.CITE &lt;EndNote&gt;&lt;Cite&gt;&lt;Author&gt;Angell&lt;/Author&gt;&lt;Year&gt;1995&lt;/Year&gt;&lt;RecNum&gt;164&lt;/RecNum&gt;&lt;record&gt;&lt;rec-number&gt;164&lt;/rec-number&gt;&lt;foreign-keys&gt;&lt;key app="EN" db-id="pp9ztr5rp0w99besv0nvs2ti09e99ssw2r00" timestamp="1432700736"&gt;164&lt;/key&gt;&lt;/foreign-keys&gt;&lt;ref-type name="Journal Article"&gt;17&lt;/ref-type&gt;&lt;contributors&gt;&lt;authors&gt;&lt;author&gt;Angell, C. A.&lt;/author&gt;&lt;/authors&gt;&lt;/contributors&gt;&lt;titles&gt;&lt;title&gt;Formation of Glasses from Liquids and Biopolymers&lt;/title&gt;&lt;secondary-title&gt;Science&lt;/secondary-title&gt;&lt;/titles&gt;&lt;periodical&gt;&lt;full-title&gt;Science&lt;/full-title&gt;&lt;/periodical&gt;&lt;pages&gt;1924-1935&lt;/pages&gt;&lt;volume&gt;267&lt;/volume&gt;&lt;number&gt;5206&lt;/number&gt;&lt;dates&gt;&lt;year&gt;1995&lt;/year&gt;&lt;pub-dates&gt;&lt;date&gt;March 31, 1995&lt;/date&gt;&lt;/pub-dates&gt;&lt;/dates&gt;&lt;urls&gt;&lt;related-urls&gt;&lt;url&gt;http://www.sciencemag.org/content/267/5206/1924.abstract&lt;/url&gt;&lt;/related-urls&gt;&lt;/urls&gt;&lt;electronic-resource-num&gt;10.1126/science.267.5206.1924&lt;/electronic-resource-num&gt;&lt;/record&gt;&lt;/Cite&gt;&lt;/EndNote&gt;</w:instrText>
      </w:r>
      <w:r>
        <w:fldChar w:fldCharType="separate"/>
      </w:r>
      <w:r>
        <w:rPr>
          <w:noProof/>
        </w:rPr>
        <w:t>{Angell, 1995 #164}</w:t>
      </w:r>
      <w:r>
        <w:fldChar w:fldCharType="end"/>
      </w:r>
    </w:p>
  </w:comment>
  <w:comment w:id="116" w:author="Scott Gleason" w:date="2014-09-29T11:57:00Z" w:initials="SG">
    <w:p w14:paraId="75C6969C" w14:textId="5AF36447" w:rsidR="007232A1" w:rsidRDefault="007232A1">
      <w:pPr>
        <w:pStyle w:val="CommentText"/>
      </w:pPr>
      <w:r>
        <w:rPr>
          <w:rStyle w:val="CommentReference"/>
        </w:rPr>
        <w:annotationRef/>
      </w:r>
      <w:r>
        <w:t xml:space="preserve">Assuming this based on the definition. </w:t>
      </w:r>
    </w:p>
  </w:comment>
  <w:comment w:id="118" w:author="Scott Gleason" w:date="2015-01-05T14:59:00Z" w:initials="SG">
    <w:p w14:paraId="4DA7450C" w14:textId="158DC6BA" w:rsidR="007232A1" w:rsidRDefault="007232A1">
      <w:pPr>
        <w:pStyle w:val="CommentText"/>
      </w:pPr>
      <w:r>
        <w:rPr>
          <w:rStyle w:val="CommentReference"/>
        </w:rPr>
        <w:annotationRef/>
      </w:r>
      <w:r>
        <w:t>Normal Glasses only has SRO</w:t>
      </w:r>
    </w:p>
    <w:p w14:paraId="3ABA5422" w14:textId="2E19B7CE" w:rsidR="007232A1" w:rsidRDefault="007232A1">
      <w:pPr>
        <w:pStyle w:val="CommentText"/>
      </w:pPr>
      <w:r>
        <w:t>Crystals have LRO (Donald S. of MIT)</w:t>
      </w:r>
    </w:p>
    <w:p w14:paraId="193A6902" w14:textId="77777777" w:rsidR="007232A1" w:rsidRDefault="007232A1">
      <w:pPr>
        <w:pStyle w:val="CommentText"/>
      </w:pPr>
    </w:p>
    <w:p w14:paraId="2010490F" w14:textId="2DEF2DAB" w:rsidR="007232A1" w:rsidRDefault="007232A1">
      <w:pPr>
        <w:pStyle w:val="CommentText"/>
      </w:pPr>
      <w:r>
        <w:t>So MRO is not a typical situation.</w:t>
      </w:r>
    </w:p>
  </w:comment>
  <w:comment w:id="119" w:author="Scott Gleason" w:date="2015-05-06T15:58:00Z" w:initials="SG">
    <w:p w14:paraId="420999B6" w14:textId="01AC65E6" w:rsidR="007232A1" w:rsidRDefault="007232A1">
      <w:pPr>
        <w:pStyle w:val="CommentText"/>
      </w:pPr>
      <w:r>
        <w:rPr>
          <w:rStyle w:val="CommentReference"/>
        </w:rPr>
        <w:annotationRef/>
      </w:r>
      <w:r>
        <w:t xml:space="preserve">Think 3D printing layering. </w:t>
      </w:r>
    </w:p>
  </w:comment>
  <w:comment w:id="121" w:author="Scott Gleason" w:date="2014-11-17T17:40:00Z" w:initials="SG">
    <w:p w14:paraId="7EA8256A" w14:textId="2CC23209" w:rsidR="007232A1" w:rsidRDefault="007232A1">
      <w:pPr>
        <w:pStyle w:val="CommentText"/>
      </w:pPr>
      <w:r>
        <w:rPr>
          <w:rStyle w:val="CommentReference"/>
        </w:rPr>
        <w:annotationRef/>
      </w:r>
      <w:r>
        <w:t xml:space="preserve">Would even slower rates produce SMG? </w:t>
      </w:r>
    </w:p>
    <w:p w14:paraId="6D9CA065" w14:textId="4F74C83B" w:rsidR="007232A1" w:rsidRDefault="007232A1">
      <w:pPr>
        <w:pStyle w:val="CommentText"/>
      </w:pPr>
      <w:r>
        <w:t xml:space="preserve">Check their parameters again. </w:t>
      </w:r>
    </w:p>
  </w:comment>
  <w:comment w:id="126" w:author="Scott Gleason" w:date="2014-11-13T16:37:00Z" w:initials="SG">
    <w:p w14:paraId="7E3260BC" w14:textId="65EED415" w:rsidR="007232A1" w:rsidRDefault="007232A1" w:rsidP="007B4C64">
      <w:pPr>
        <w:rPr>
          <w:b/>
        </w:rPr>
      </w:pPr>
      <w:r>
        <w:rPr>
          <w:rStyle w:val="CommentReference"/>
        </w:rPr>
        <w:annotationRef/>
      </w:r>
      <w:r>
        <w:rPr>
          <w:b/>
        </w:rPr>
        <w:t>Outline for 3.4</w:t>
      </w:r>
    </w:p>
    <w:p w14:paraId="2994DA8D" w14:textId="6DB5FAD0" w:rsidR="007232A1" w:rsidRPr="00001C88" w:rsidRDefault="007232A1" w:rsidP="007B4C64">
      <w:pPr>
        <w:ind w:left="720"/>
        <w:rPr>
          <w:b/>
        </w:rPr>
      </w:pPr>
      <w:r w:rsidRPr="00001C88">
        <w:rPr>
          <w:b/>
        </w:rPr>
        <w:t>Human Body bio-compatibility requirements</w:t>
      </w:r>
    </w:p>
    <w:p w14:paraId="4E912472" w14:textId="77777777" w:rsidR="007232A1" w:rsidRPr="00001C88" w:rsidRDefault="007232A1" w:rsidP="007B4C64">
      <w:pPr>
        <w:ind w:left="720"/>
        <w:rPr>
          <w:b/>
        </w:rPr>
      </w:pPr>
      <w:r w:rsidRPr="00001C88">
        <w:rPr>
          <w:b/>
        </w:rPr>
        <w:t>Current bio-material limitations</w:t>
      </w:r>
    </w:p>
    <w:p w14:paraId="312FFF5C" w14:textId="77777777" w:rsidR="007232A1" w:rsidRPr="00001C88" w:rsidRDefault="007232A1" w:rsidP="007B4C64">
      <w:pPr>
        <w:ind w:left="720"/>
        <w:rPr>
          <w:b/>
        </w:rPr>
      </w:pPr>
      <w:r w:rsidRPr="00001C88">
        <w:rPr>
          <w:b/>
        </w:rPr>
        <w:t>Constant elements rolls in body</w:t>
      </w:r>
    </w:p>
    <w:p w14:paraId="19642D03" w14:textId="77777777" w:rsidR="007232A1" w:rsidRDefault="007232A1" w:rsidP="007B4C64">
      <w:pPr>
        <w:ind w:left="720"/>
        <w:rPr>
          <w:b/>
        </w:rPr>
      </w:pPr>
      <w:r>
        <w:rPr>
          <w:b/>
        </w:rPr>
        <w:t>Corrosion</w:t>
      </w:r>
    </w:p>
    <w:p w14:paraId="331F9598" w14:textId="77777777" w:rsidR="007232A1" w:rsidRPr="00001C88" w:rsidRDefault="007232A1" w:rsidP="007B4C64">
      <w:pPr>
        <w:ind w:left="720"/>
        <w:rPr>
          <w:b/>
        </w:rPr>
      </w:pPr>
      <w:r w:rsidRPr="00001C88">
        <w:rPr>
          <w:b/>
        </w:rPr>
        <w:t xml:space="preserve">Hydrogen evolution </w:t>
      </w:r>
    </w:p>
    <w:p w14:paraId="5DBAC953" w14:textId="77777777" w:rsidR="007232A1" w:rsidRPr="00001C88" w:rsidRDefault="007232A1" w:rsidP="007B4C64">
      <w:pPr>
        <w:ind w:left="720"/>
        <w:rPr>
          <w:b/>
        </w:rPr>
      </w:pPr>
      <w:r w:rsidRPr="00001C88">
        <w:rPr>
          <w:b/>
        </w:rPr>
        <w:t xml:space="preserve">Pitting corrosion </w:t>
      </w:r>
    </w:p>
    <w:p w14:paraId="5C81EDB2" w14:textId="2B9B1D0C" w:rsidR="007232A1" w:rsidRPr="007B4C64" w:rsidRDefault="007232A1" w:rsidP="007B4C64">
      <w:pPr>
        <w:ind w:left="720"/>
        <w:rPr>
          <w:b/>
        </w:rPr>
      </w:pPr>
      <w:r>
        <w:rPr>
          <w:b/>
        </w:rPr>
        <w:t>Cell viability testing?</w:t>
      </w:r>
    </w:p>
  </w:comment>
  <w:comment w:id="130" w:author="Scott Gleason" w:date="2014-11-14T11:53:00Z" w:initials="SG">
    <w:p w14:paraId="1A9664F2" w14:textId="7EC068BF" w:rsidR="007232A1" w:rsidRDefault="007232A1">
      <w:pPr>
        <w:pStyle w:val="CommentText"/>
      </w:pPr>
      <w:r>
        <w:rPr>
          <w:rStyle w:val="CommentReference"/>
        </w:rPr>
        <w:annotationRef/>
      </w:r>
      <w:r>
        <w:t>Review article reference. Go back and add in the original reference later.</w:t>
      </w:r>
    </w:p>
  </w:comment>
  <w:comment w:id="131" w:author="Scott Gleason" w:date="2014-11-14T10:29:00Z" w:initials="SG">
    <w:p w14:paraId="2BC38322" w14:textId="3CA1E974" w:rsidR="007232A1" w:rsidRDefault="007232A1">
      <w:pPr>
        <w:pStyle w:val="CommentText"/>
      </w:pPr>
      <w:r>
        <w:rPr>
          <w:rStyle w:val="CommentReference"/>
        </w:rPr>
        <w:annotationRef/>
      </w:r>
      <w:r>
        <w:t>Should be additional sources to back this.</w:t>
      </w:r>
    </w:p>
  </w:comment>
  <w:comment w:id="135" w:author="Scott Gleason" w:date="2015-05-07T10:27:00Z" w:initials="SG">
    <w:p w14:paraId="5C4BF1BE" w14:textId="7E8862DC" w:rsidR="007232A1" w:rsidRDefault="007232A1">
      <w:pPr>
        <w:pStyle w:val="CommentText"/>
      </w:pPr>
      <w:r>
        <w:rPr>
          <w:rStyle w:val="CommentReference"/>
        </w:rPr>
        <w:annotationRef/>
      </w:r>
      <w:r>
        <w:t xml:space="preserve">Anode and Cathode charges are opposite to Sputtering because this reaction releases voltage, like a battery, while sputtering draws voltage.  </w:t>
      </w:r>
    </w:p>
  </w:comment>
  <w:comment w:id="136" w:author="Scott Gleason" w:date="2014-11-21T11:21:00Z" w:initials="SG">
    <w:p w14:paraId="69DAC1B6" w14:textId="0D85A7AC" w:rsidR="007232A1" w:rsidRDefault="007232A1">
      <w:pPr>
        <w:pStyle w:val="CommentText"/>
      </w:pPr>
      <w:r>
        <w:rPr>
          <w:rStyle w:val="CommentReference"/>
        </w:rPr>
        <w:annotationRef/>
      </w:r>
      <w:r>
        <w:t xml:space="preserve">May not be the reason. May have to do with electron flow. Re-read Jones Chapter 3 to see what it says. </w:t>
      </w:r>
    </w:p>
  </w:comment>
  <w:comment w:id="138" w:author="Scott Gleason" w:date="2015-05-07T10:37:00Z" w:initials="SG">
    <w:p w14:paraId="4F6D81B6" w14:textId="3E4512D0" w:rsidR="007232A1" w:rsidRDefault="007232A1">
      <w:pPr>
        <w:pStyle w:val="CommentText"/>
      </w:pPr>
      <w:r>
        <w:rPr>
          <w:rStyle w:val="CommentReference"/>
        </w:rPr>
        <w:annotationRef/>
      </w:r>
      <w:r>
        <w:t>i.e. The Potential is a larger number</w:t>
      </w:r>
      <w:r>
        <w:br/>
        <w:t>( -1.0 V &lt; -0.5 V)</w:t>
      </w:r>
    </w:p>
  </w:comment>
  <w:comment w:id="143" w:author="Scott Gleason" w:date="2015-05-18T11:52:00Z" w:initials="SG">
    <w:p w14:paraId="53DDD9B4" w14:textId="6B9CCD18" w:rsidR="007232A1" w:rsidRDefault="007232A1">
      <w:pPr>
        <w:pStyle w:val="CommentText"/>
      </w:pPr>
      <w:r>
        <w:rPr>
          <w:rStyle w:val="CommentReference"/>
        </w:rPr>
        <w:annotationRef/>
      </w:r>
      <w:r>
        <w:t>Very similar alloy. Thus trend should hold for Mg65Zn30Ca5</w:t>
      </w:r>
    </w:p>
  </w:comment>
  <w:comment w:id="146" w:author="Scott Gleason" w:date="2015-01-05T15:55:00Z" w:initials="SG">
    <w:p w14:paraId="4A762401" w14:textId="3458409F" w:rsidR="007232A1" w:rsidRDefault="007232A1">
      <w:pPr>
        <w:pStyle w:val="CommentText"/>
      </w:pPr>
      <w:r>
        <w:rPr>
          <w:rStyle w:val="CommentReference"/>
        </w:rPr>
        <w:annotationRef/>
      </w:r>
      <w:r w:rsidRPr="00BA578F">
        <w:rPr>
          <w:b/>
        </w:rPr>
        <w:t>Expect</w:t>
      </w:r>
      <w:r>
        <w:rPr>
          <w:b/>
        </w:rPr>
        <w:t xml:space="preserve"> pitting may be</w:t>
      </w:r>
      <w:r w:rsidRPr="00BA578F">
        <w:rPr>
          <w:b/>
        </w:rPr>
        <w:t xml:space="preserve"> less in SMGs</w:t>
      </w:r>
      <w:r>
        <w:t>, because despite higher density being expected, the surface finish may be higher quality with less defects…</w:t>
      </w:r>
    </w:p>
  </w:comment>
  <w:comment w:id="154" w:author="Scott Gleason" w:date="2015-05-18T14:29:00Z" w:initials="SG">
    <w:p w14:paraId="670025E5" w14:textId="14704902" w:rsidR="007232A1" w:rsidRDefault="007232A1">
      <w:pPr>
        <w:pStyle w:val="CommentText"/>
      </w:pPr>
      <w:r>
        <w:rPr>
          <w:rStyle w:val="CommentReference"/>
        </w:rPr>
        <w:annotationRef/>
      </w:r>
      <w:r>
        <w:t xml:space="preserve">First plate was 3mm. These were difficult to cast and often broke. Hence we went to 4mm. </w:t>
      </w:r>
    </w:p>
  </w:comment>
  <w:comment w:id="158" w:author="Scott Gleason" w:date="2015-05-18T14:35:00Z" w:initials="SG">
    <w:p w14:paraId="4679E789" w14:textId="189B51F8" w:rsidR="007232A1" w:rsidRPr="00185DDE" w:rsidRDefault="007232A1">
      <w:pPr>
        <w:pStyle w:val="CommentText"/>
      </w:pPr>
      <w:r>
        <w:rPr>
          <w:rStyle w:val="CommentReference"/>
        </w:rPr>
        <w:annotationRef/>
      </w:r>
      <w:r w:rsidRPr="00185DDE">
        <w:rPr>
          <w:bCs/>
          <w:sz w:val="22"/>
          <w:szCs w:val="22"/>
        </w:rPr>
        <w:t xml:space="preserve">A boron nitrate coated graphite crucible - </w:t>
      </w:r>
      <w:r w:rsidRPr="00185DDE">
        <w:rPr>
          <w:bCs/>
          <w:sz w:val="22"/>
          <w:szCs w:val="22"/>
        </w:rPr>
        <w:fldChar w:fldCharType="begin"/>
      </w:r>
      <w:r w:rsidRPr="00185DDE">
        <w:rPr>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185DDE">
        <w:rPr>
          <w:bCs/>
          <w:sz w:val="22"/>
          <w:szCs w:val="22"/>
        </w:rPr>
        <w:fldChar w:fldCharType="separate"/>
      </w:r>
      <w:r w:rsidRPr="00185DDE">
        <w:rPr>
          <w:bCs/>
          <w:noProof/>
          <w:sz w:val="22"/>
          <w:szCs w:val="22"/>
        </w:rPr>
        <w:t>{Cao, 2013 #54}</w:t>
      </w:r>
      <w:r w:rsidRPr="00185DDE">
        <w:rPr>
          <w:bCs/>
          <w:sz w:val="22"/>
          <w:szCs w:val="22"/>
        </w:rPr>
        <w:fldChar w:fldCharType="end"/>
      </w:r>
    </w:p>
  </w:comment>
  <w:comment w:id="162" w:author="Scott Gleason" w:date="2014-11-18T16:26:00Z" w:initials="SG">
    <w:p w14:paraId="02B9B6AE" w14:textId="77777777" w:rsidR="007232A1" w:rsidRDefault="007232A1" w:rsidP="003703E9">
      <w:pPr>
        <w:pStyle w:val="CommentText"/>
      </w:pPr>
      <w:r>
        <w:rPr>
          <w:rStyle w:val="CommentReference"/>
        </w:rPr>
        <w:annotationRef/>
      </w:r>
      <w:r>
        <w:t xml:space="preserve">Probably will be much closer to the 50 W end (Jake topped out at 55 W). </w:t>
      </w:r>
    </w:p>
    <w:p w14:paraId="29A1D6AD" w14:textId="77777777" w:rsidR="007232A1" w:rsidRDefault="007232A1" w:rsidP="003703E9">
      <w:pPr>
        <w:pStyle w:val="CommentText"/>
      </w:pPr>
      <w:r>
        <w:t xml:space="preserve">MgCaZn has more light elements near Ar than ZrCuNiAl. </w:t>
      </w:r>
    </w:p>
    <w:p w14:paraId="40B57DCC" w14:textId="77777777" w:rsidR="007232A1" w:rsidRDefault="007232A1" w:rsidP="003703E9">
      <w:pPr>
        <w:pStyle w:val="CommentText"/>
      </w:pPr>
      <w:r>
        <w:t xml:space="preserve">Therefore expect greater deposition efficiencies and to not require as much power. </w:t>
      </w:r>
    </w:p>
    <w:p w14:paraId="0DA7C884" w14:textId="77777777" w:rsidR="007232A1" w:rsidRDefault="007232A1" w:rsidP="003703E9">
      <w:pPr>
        <w:pStyle w:val="CommentText"/>
      </w:pPr>
      <w:r>
        <w:t>ZrCuNiAl used 50 – 150 W, but we cannot get power that high unless we use 3 inch targets (not practical).</w:t>
      </w:r>
    </w:p>
  </w:comment>
  <w:comment w:id="167" w:author="Scott Gleason" w:date="2014-11-21T11:41:00Z" w:initials="SG">
    <w:p w14:paraId="2B0E7DC3" w14:textId="06B26AAE" w:rsidR="007232A1" w:rsidRDefault="007232A1">
      <w:pPr>
        <w:pStyle w:val="CommentText"/>
      </w:pPr>
      <w:r>
        <w:rPr>
          <w:rStyle w:val="CommentReference"/>
        </w:rPr>
        <w:annotationRef/>
      </w:r>
      <w:r>
        <w:t>Wedge mould to get amorphous metal!</w:t>
      </w:r>
    </w:p>
  </w:comment>
  <w:comment w:id="175" w:author="Scott Gleason" w:date="2015-05-07T11:07:00Z" w:initials="SG">
    <w:p w14:paraId="3E037A9E" w14:textId="539335E1" w:rsidR="007232A1" w:rsidRDefault="007232A1">
      <w:pPr>
        <w:pStyle w:val="CommentText"/>
      </w:pPr>
      <w:r>
        <w:rPr>
          <w:rStyle w:val="CommentReference"/>
        </w:rPr>
        <w:annotationRef/>
      </w:r>
      <w:r>
        <w:t xml:space="preserve">These are all for 3mm targets. </w:t>
      </w:r>
    </w:p>
    <w:p w14:paraId="2BE6E2B0" w14:textId="5186DE91" w:rsidR="007232A1" w:rsidRDefault="007232A1">
      <w:pPr>
        <w:pStyle w:val="CommentText"/>
      </w:pPr>
      <w:r>
        <w:t>Now using 4mm targets.</w:t>
      </w:r>
    </w:p>
  </w:comment>
  <w:comment w:id="181" w:author="Scott Gleason" w:date="2015-01-05T16:32:00Z" w:initials="SG">
    <w:p w14:paraId="70B4113B" w14:textId="490A1FB5" w:rsidR="007232A1" w:rsidRDefault="007232A1">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4101FA" w15:done="0"/>
  <w15:commentEx w15:paraId="0E02C9D9" w15:done="0"/>
  <w15:commentEx w15:paraId="781FD331" w15:done="0"/>
  <w15:commentEx w15:paraId="070FDF9C" w15:done="0"/>
  <w15:commentEx w15:paraId="03020542" w15:done="0"/>
  <w15:commentEx w15:paraId="7CE248C7" w15:done="0"/>
  <w15:commentEx w15:paraId="50A896A4" w15:done="0"/>
  <w15:commentEx w15:paraId="78CB11D5" w15:done="0"/>
  <w15:commentEx w15:paraId="0A2738A4" w15:done="0"/>
  <w15:commentEx w15:paraId="449B3AFA" w15:done="0"/>
  <w15:commentEx w15:paraId="1C07ACBC" w15:done="0"/>
  <w15:commentEx w15:paraId="2F8C149F" w15:done="0"/>
  <w15:commentEx w15:paraId="3675713B" w15:done="0"/>
  <w15:commentEx w15:paraId="591DC902" w15:done="0"/>
  <w15:commentEx w15:paraId="63C3A85F" w15:done="0"/>
  <w15:commentEx w15:paraId="6F0D7AFF" w15:done="0"/>
  <w15:commentEx w15:paraId="04B430C2" w15:done="0"/>
  <w15:commentEx w15:paraId="4ABB79E8" w15:done="0"/>
  <w15:commentEx w15:paraId="2023111A" w15:done="0"/>
  <w15:commentEx w15:paraId="373345FE" w15:done="0"/>
  <w15:commentEx w15:paraId="386C9301" w15:done="0"/>
  <w15:commentEx w15:paraId="6BC90AED" w15:done="0"/>
  <w15:commentEx w15:paraId="4128F98D" w15:done="0"/>
  <w15:commentEx w15:paraId="75FA0C3C" w15:done="0"/>
  <w15:commentEx w15:paraId="1D454000" w15:done="0"/>
  <w15:commentEx w15:paraId="7A0A1483" w15:done="0"/>
  <w15:commentEx w15:paraId="37EBF87F" w15:done="0"/>
  <w15:commentEx w15:paraId="40392668" w15:done="0"/>
  <w15:commentEx w15:paraId="3A6D5AC7" w15:done="0"/>
  <w15:commentEx w15:paraId="4622D7F7" w15:done="0"/>
  <w15:commentEx w15:paraId="685A050A" w15:done="0"/>
  <w15:commentEx w15:paraId="1035DF7D" w15:done="0"/>
  <w15:commentEx w15:paraId="11D90264" w15:done="0"/>
  <w15:commentEx w15:paraId="0B45EB94" w15:done="0"/>
  <w15:commentEx w15:paraId="75C6969C" w15:done="0"/>
  <w15:commentEx w15:paraId="2010490F" w15:done="0"/>
  <w15:commentEx w15:paraId="420999B6" w15:done="0"/>
  <w15:commentEx w15:paraId="6D9CA065" w15:done="0"/>
  <w15:commentEx w15:paraId="5C81EDB2" w15:done="0"/>
  <w15:commentEx w15:paraId="1A9664F2" w15:done="0"/>
  <w15:commentEx w15:paraId="2BC38322" w15:done="0"/>
  <w15:commentEx w15:paraId="5C4BF1BE" w15:done="0"/>
  <w15:commentEx w15:paraId="69DAC1B6" w15:done="0"/>
  <w15:commentEx w15:paraId="4F6D81B6" w15:done="0"/>
  <w15:commentEx w15:paraId="53DDD9B4" w15:done="0"/>
  <w15:commentEx w15:paraId="4A762401" w15:done="0"/>
  <w15:commentEx w15:paraId="670025E5" w15:done="0"/>
  <w15:commentEx w15:paraId="4679E789" w15:done="0"/>
  <w15:commentEx w15:paraId="0DA7C884" w15:done="0"/>
  <w15:commentEx w15:paraId="2B0E7DC3" w15:done="0"/>
  <w15:commentEx w15:paraId="2BE6E2B0"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2FB4CB" w14:textId="77777777" w:rsidR="00F37DF2" w:rsidRDefault="00F37DF2" w:rsidP="00693C3C">
      <w:pPr>
        <w:spacing w:after="0" w:line="240" w:lineRule="auto"/>
      </w:pPr>
      <w:r>
        <w:separator/>
      </w:r>
    </w:p>
  </w:endnote>
  <w:endnote w:type="continuationSeparator" w:id="0">
    <w:p w14:paraId="0AB47C3C" w14:textId="77777777" w:rsidR="00F37DF2" w:rsidRDefault="00F37DF2"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7232A1" w:rsidRDefault="007232A1">
        <w:pPr>
          <w:pStyle w:val="Footer"/>
          <w:jc w:val="center"/>
        </w:pPr>
        <w:r>
          <w:fldChar w:fldCharType="begin"/>
        </w:r>
        <w:r>
          <w:instrText xml:space="preserve"> PAGE   \* MERGEFORMAT </w:instrText>
        </w:r>
        <w:r>
          <w:fldChar w:fldCharType="separate"/>
        </w:r>
        <w:r w:rsidR="00024BB8">
          <w:rPr>
            <w:noProof/>
          </w:rPr>
          <w:t>12</w:t>
        </w:r>
        <w:r>
          <w:rPr>
            <w:noProof/>
          </w:rPr>
          <w:fldChar w:fldCharType="end"/>
        </w:r>
      </w:p>
    </w:sdtContent>
  </w:sdt>
  <w:p w14:paraId="410BFEB8" w14:textId="77777777" w:rsidR="007232A1" w:rsidRDefault="007232A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77F31E" w14:textId="77777777" w:rsidR="00F37DF2" w:rsidRDefault="00F37DF2" w:rsidP="00693C3C">
      <w:pPr>
        <w:spacing w:after="0" w:line="240" w:lineRule="auto"/>
      </w:pPr>
      <w:r>
        <w:separator/>
      </w:r>
    </w:p>
  </w:footnote>
  <w:footnote w:type="continuationSeparator" w:id="0">
    <w:p w14:paraId="7F5E34ED" w14:textId="77777777" w:rsidR="00F37DF2" w:rsidRDefault="00F37DF2"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7232A1" w:rsidRPr="00262D5B" w:rsidRDefault="007232A1" w:rsidP="004B1F67">
    <w:pPr>
      <w:pStyle w:val="Header"/>
      <w:jc w:val="center"/>
      <w:rPr>
        <w:sz w:val="18"/>
        <w:szCs w:val="18"/>
      </w:rPr>
    </w:pPr>
    <w:r w:rsidRPr="00262D5B">
      <w:rPr>
        <w:sz w:val="18"/>
        <w:szCs w:val="18"/>
      </w:rPr>
      <w:t>University of New South Wales</w:t>
    </w:r>
  </w:p>
  <w:p w14:paraId="1DAB6E33" w14:textId="77777777" w:rsidR="007232A1" w:rsidRPr="00262D5B" w:rsidRDefault="007232A1" w:rsidP="004B1F67">
    <w:pPr>
      <w:pStyle w:val="Header"/>
      <w:jc w:val="center"/>
      <w:rPr>
        <w:sz w:val="18"/>
        <w:szCs w:val="18"/>
      </w:rPr>
    </w:pPr>
    <w:r w:rsidRPr="00262D5B">
      <w:rPr>
        <w:sz w:val="18"/>
        <w:szCs w:val="18"/>
      </w:rPr>
      <w:t>Faculty of Science</w:t>
    </w:r>
  </w:p>
  <w:p w14:paraId="54AF57E5" w14:textId="77777777" w:rsidR="007232A1" w:rsidRPr="004B1F67" w:rsidRDefault="007232A1"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15:restartNumberingAfterBreak="0">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15:restartNumberingAfterBreak="0">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15:restartNumberingAfterBreak="0">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15:restartNumberingAfterBreak="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1&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1&lt;/item&gt;&lt;item&gt;134&lt;/item&gt;&lt;item&gt;141&lt;/item&gt;&lt;item&gt;143&lt;/item&gt;&lt;item&gt;144&lt;/item&gt;&lt;item&gt;145&lt;/item&gt;&lt;item&gt;147&lt;/item&gt;&lt;item&gt;164&lt;/item&gt;&lt;item&gt;165&lt;/item&gt;&lt;item&gt;168&lt;/item&gt;&lt;item&gt;169&lt;/item&gt;&lt;item&gt;170&lt;/item&gt;&lt;item&gt;171&lt;/item&gt;&lt;/record-ids&gt;&lt;/item&gt;&lt;/Libraries&gt;"/>
  </w:docVars>
  <w:rsids>
    <w:rsidRoot w:val="00A0151A"/>
    <w:rsid w:val="000009BD"/>
    <w:rsid w:val="000015D8"/>
    <w:rsid w:val="00001C88"/>
    <w:rsid w:val="00003F46"/>
    <w:rsid w:val="00006906"/>
    <w:rsid w:val="00007070"/>
    <w:rsid w:val="00007425"/>
    <w:rsid w:val="000074B3"/>
    <w:rsid w:val="0001187D"/>
    <w:rsid w:val="000118CD"/>
    <w:rsid w:val="00011B8E"/>
    <w:rsid w:val="00013892"/>
    <w:rsid w:val="00014665"/>
    <w:rsid w:val="0001563D"/>
    <w:rsid w:val="00015F44"/>
    <w:rsid w:val="000209C5"/>
    <w:rsid w:val="000223F0"/>
    <w:rsid w:val="00022A34"/>
    <w:rsid w:val="00022D81"/>
    <w:rsid w:val="0002354E"/>
    <w:rsid w:val="00024BB1"/>
    <w:rsid w:val="00024BB8"/>
    <w:rsid w:val="00024D42"/>
    <w:rsid w:val="00025231"/>
    <w:rsid w:val="00025714"/>
    <w:rsid w:val="00026B4C"/>
    <w:rsid w:val="0002730D"/>
    <w:rsid w:val="00027645"/>
    <w:rsid w:val="0003055B"/>
    <w:rsid w:val="00030AEC"/>
    <w:rsid w:val="00031C3B"/>
    <w:rsid w:val="00032ADC"/>
    <w:rsid w:val="000338DF"/>
    <w:rsid w:val="00035AD3"/>
    <w:rsid w:val="00035B89"/>
    <w:rsid w:val="00035BAC"/>
    <w:rsid w:val="0003644A"/>
    <w:rsid w:val="000369CE"/>
    <w:rsid w:val="0003770C"/>
    <w:rsid w:val="00037BEE"/>
    <w:rsid w:val="00037CB2"/>
    <w:rsid w:val="00040092"/>
    <w:rsid w:val="00042254"/>
    <w:rsid w:val="00042BC0"/>
    <w:rsid w:val="000433C5"/>
    <w:rsid w:val="0004388F"/>
    <w:rsid w:val="00043CE5"/>
    <w:rsid w:val="0004470D"/>
    <w:rsid w:val="00045215"/>
    <w:rsid w:val="00046D3D"/>
    <w:rsid w:val="00047490"/>
    <w:rsid w:val="00047527"/>
    <w:rsid w:val="00050FC2"/>
    <w:rsid w:val="00051732"/>
    <w:rsid w:val="0005180A"/>
    <w:rsid w:val="00052781"/>
    <w:rsid w:val="000527F6"/>
    <w:rsid w:val="00052E8C"/>
    <w:rsid w:val="000538EE"/>
    <w:rsid w:val="0005400E"/>
    <w:rsid w:val="00054078"/>
    <w:rsid w:val="00054265"/>
    <w:rsid w:val="00054E13"/>
    <w:rsid w:val="00054F8E"/>
    <w:rsid w:val="000560BA"/>
    <w:rsid w:val="000561D6"/>
    <w:rsid w:val="000569C9"/>
    <w:rsid w:val="00056EE8"/>
    <w:rsid w:val="00057FF9"/>
    <w:rsid w:val="00061612"/>
    <w:rsid w:val="00061A46"/>
    <w:rsid w:val="0006202F"/>
    <w:rsid w:val="00062C3A"/>
    <w:rsid w:val="00064990"/>
    <w:rsid w:val="00065B95"/>
    <w:rsid w:val="00065C74"/>
    <w:rsid w:val="00065D39"/>
    <w:rsid w:val="00065EF7"/>
    <w:rsid w:val="00066A47"/>
    <w:rsid w:val="00066A9E"/>
    <w:rsid w:val="00066B02"/>
    <w:rsid w:val="00066FDF"/>
    <w:rsid w:val="00070001"/>
    <w:rsid w:val="000705E1"/>
    <w:rsid w:val="000706E4"/>
    <w:rsid w:val="00071925"/>
    <w:rsid w:val="0007207D"/>
    <w:rsid w:val="000726E0"/>
    <w:rsid w:val="00073212"/>
    <w:rsid w:val="000738E7"/>
    <w:rsid w:val="0007499A"/>
    <w:rsid w:val="0007513C"/>
    <w:rsid w:val="0007615A"/>
    <w:rsid w:val="0007665B"/>
    <w:rsid w:val="0007674E"/>
    <w:rsid w:val="0007713C"/>
    <w:rsid w:val="00077D8E"/>
    <w:rsid w:val="00081706"/>
    <w:rsid w:val="00081727"/>
    <w:rsid w:val="00081948"/>
    <w:rsid w:val="00081BE4"/>
    <w:rsid w:val="00082482"/>
    <w:rsid w:val="000827F0"/>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5D2"/>
    <w:rsid w:val="000A2912"/>
    <w:rsid w:val="000A309E"/>
    <w:rsid w:val="000A37BE"/>
    <w:rsid w:val="000A4235"/>
    <w:rsid w:val="000A4732"/>
    <w:rsid w:val="000A4E22"/>
    <w:rsid w:val="000A4EB9"/>
    <w:rsid w:val="000A6C0C"/>
    <w:rsid w:val="000A7679"/>
    <w:rsid w:val="000A7758"/>
    <w:rsid w:val="000B0709"/>
    <w:rsid w:val="000B0E8E"/>
    <w:rsid w:val="000B1CD3"/>
    <w:rsid w:val="000B2D54"/>
    <w:rsid w:val="000B4190"/>
    <w:rsid w:val="000B53FB"/>
    <w:rsid w:val="000B7D48"/>
    <w:rsid w:val="000C026B"/>
    <w:rsid w:val="000C047F"/>
    <w:rsid w:val="000C1901"/>
    <w:rsid w:val="000C1B69"/>
    <w:rsid w:val="000C1B72"/>
    <w:rsid w:val="000C201B"/>
    <w:rsid w:val="000C2856"/>
    <w:rsid w:val="000C3B28"/>
    <w:rsid w:val="000C3EBB"/>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237"/>
    <w:rsid w:val="000E1B1C"/>
    <w:rsid w:val="000E21FC"/>
    <w:rsid w:val="000E2472"/>
    <w:rsid w:val="000E2ECE"/>
    <w:rsid w:val="000E4A16"/>
    <w:rsid w:val="000E5FE6"/>
    <w:rsid w:val="000E71DE"/>
    <w:rsid w:val="000F07A2"/>
    <w:rsid w:val="000F0D26"/>
    <w:rsid w:val="000F0F03"/>
    <w:rsid w:val="000F2319"/>
    <w:rsid w:val="000F261C"/>
    <w:rsid w:val="000F2E98"/>
    <w:rsid w:val="000F3202"/>
    <w:rsid w:val="000F4655"/>
    <w:rsid w:val="000F5C5B"/>
    <w:rsid w:val="000F67B8"/>
    <w:rsid w:val="000F6F11"/>
    <w:rsid w:val="000F76B1"/>
    <w:rsid w:val="000F774B"/>
    <w:rsid w:val="000F7943"/>
    <w:rsid w:val="000F7A6E"/>
    <w:rsid w:val="000F7FFD"/>
    <w:rsid w:val="001019F9"/>
    <w:rsid w:val="00101C90"/>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3462"/>
    <w:rsid w:val="00117272"/>
    <w:rsid w:val="001179F3"/>
    <w:rsid w:val="00117AD2"/>
    <w:rsid w:val="00120239"/>
    <w:rsid w:val="00120EA0"/>
    <w:rsid w:val="001218BB"/>
    <w:rsid w:val="00123B6B"/>
    <w:rsid w:val="00124CB2"/>
    <w:rsid w:val="00124DE0"/>
    <w:rsid w:val="00124FF4"/>
    <w:rsid w:val="00125303"/>
    <w:rsid w:val="00126651"/>
    <w:rsid w:val="0012669F"/>
    <w:rsid w:val="00126FEC"/>
    <w:rsid w:val="00127EC2"/>
    <w:rsid w:val="0013086B"/>
    <w:rsid w:val="00130DE0"/>
    <w:rsid w:val="001317D4"/>
    <w:rsid w:val="00133E7F"/>
    <w:rsid w:val="00135C8F"/>
    <w:rsid w:val="00136B17"/>
    <w:rsid w:val="00136C1B"/>
    <w:rsid w:val="00136D48"/>
    <w:rsid w:val="00141013"/>
    <w:rsid w:val="0014119E"/>
    <w:rsid w:val="001411BD"/>
    <w:rsid w:val="00141528"/>
    <w:rsid w:val="00141999"/>
    <w:rsid w:val="00142002"/>
    <w:rsid w:val="00142009"/>
    <w:rsid w:val="001420C2"/>
    <w:rsid w:val="001427A6"/>
    <w:rsid w:val="0014381F"/>
    <w:rsid w:val="001456EE"/>
    <w:rsid w:val="001458B5"/>
    <w:rsid w:val="00145FA8"/>
    <w:rsid w:val="00146CB0"/>
    <w:rsid w:val="0015216E"/>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208A"/>
    <w:rsid w:val="00162256"/>
    <w:rsid w:val="00163249"/>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6E13"/>
    <w:rsid w:val="0017711C"/>
    <w:rsid w:val="001774C2"/>
    <w:rsid w:val="00177D1D"/>
    <w:rsid w:val="0018024A"/>
    <w:rsid w:val="0018083A"/>
    <w:rsid w:val="00180E7D"/>
    <w:rsid w:val="0018236A"/>
    <w:rsid w:val="001827A4"/>
    <w:rsid w:val="00184578"/>
    <w:rsid w:val="0018571B"/>
    <w:rsid w:val="00185DDE"/>
    <w:rsid w:val="00186053"/>
    <w:rsid w:val="00186145"/>
    <w:rsid w:val="001866FE"/>
    <w:rsid w:val="00186F72"/>
    <w:rsid w:val="00190E9D"/>
    <w:rsid w:val="00192351"/>
    <w:rsid w:val="0019338A"/>
    <w:rsid w:val="00194384"/>
    <w:rsid w:val="00195FDD"/>
    <w:rsid w:val="00196A75"/>
    <w:rsid w:val="00196B78"/>
    <w:rsid w:val="00197441"/>
    <w:rsid w:val="00197966"/>
    <w:rsid w:val="00197CBB"/>
    <w:rsid w:val="001A0A42"/>
    <w:rsid w:val="001A20A3"/>
    <w:rsid w:val="001A24AA"/>
    <w:rsid w:val="001A2509"/>
    <w:rsid w:val="001A4B86"/>
    <w:rsid w:val="001A4BAD"/>
    <w:rsid w:val="001A4D93"/>
    <w:rsid w:val="001A4E45"/>
    <w:rsid w:val="001A5154"/>
    <w:rsid w:val="001A5ACF"/>
    <w:rsid w:val="001A621E"/>
    <w:rsid w:val="001A6599"/>
    <w:rsid w:val="001A6884"/>
    <w:rsid w:val="001A6B29"/>
    <w:rsid w:val="001A6E9F"/>
    <w:rsid w:val="001A7459"/>
    <w:rsid w:val="001A74ED"/>
    <w:rsid w:val="001B4B99"/>
    <w:rsid w:val="001B5375"/>
    <w:rsid w:val="001B62AF"/>
    <w:rsid w:val="001B6DA2"/>
    <w:rsid w:val="001B78A9"/>
    <w:rsid w:val="001B7A31"/>
    <w:rsid w:val="001B7CE8"/>
    <w:rsid w:val="001B7FE5"/>
    <w:rsid w:val="001C1AC1"/>
    <w:rsid w:val="001C2E07"/>
    <w:rsid w:val="001C358E"/>
    <w:rsid w:val="001C4F61"/>
    <w:rsid w:val="001C72D8"/>
    <w:rsid w:val="001D11F5"/>
    <w:rsid w:val="001D1289"/>
    <w:rsid w:val="001D18C7"/>
    <w:rsid w:val="001D2813"/>
    <w:rsid w:val="001D2852"/>
    <w:rsid w:val="001D2A20"/>
    <w:rsid w:val="001D2B09"/>
    <w:rsid w:val="001D3355"/>
    <w:rsid w:val="001D35B9"/>
    <w:rsid w:val="001D386E"/>
    <w:rsid w:val="001D6960"/>
    <w:rsid w:val="001D79EA"/>
    <w:rsid w:val="001E0521"/>
    <w:rsid w:val="001E1B04"/>
    <w:rsid w:val="001E3A11"/>
    <w:rsid w:val="001E49B8"/>
    <w:rsid w:val="001E5EBB"/>
    <w:rsid w:val="001E6190"/>
    <w:rsid w:val="001E6FA5"/>
    <w:rsid w:val="001E71A6"/>
    <w:rsid w:val="001E7597"/>
    <w:rsid w:val="001E7774"/>
    <w:rsid w:val="001E7D69"/>
    <w:rsid w:val="001F0CBA"/>
    <w:rsid w:val="001F19CF"/>
    <w:rsid w:val="001F276E"/>
    <w:rsid w:val="001F2AED"/>
    <w:rsid w:val="001F3304"/>
    <w:rsid w:val="001F3979"/>
    <w:rsid w:val="001F3B60"/>
    <w:rsid w:val="001F6330"/>
    <w:rsid w:val="001F6CD6"/>
    <w:rsid w:val="001F7ECC"/>
    <w:rsid w:val="00200C64"/>
    <w:rsid w:val="0020325F"/>
    <w:rsid w:val="002038E0"/>
    <w:rsid w:val="00203F93"/>
    <w:rsid w:val="00204240"/>
    <w:rsid w:val="0020436C"/>
    <w:rsid w:val="00204D4F"/>
    <w:rsid w:val="00207D0A"/>
    <w:rsid w:val="00210006"/>
    <w:rsid w:val="00211A1F"/>
    <w:rsid w:val="0021203B"/>
    <w:rsid w:val="00213826"/>
    <w:rsid w:val="00213CC3"/>
    <w:rsid w:val="002142C5"/>
    <w:rsid w:val="0021469C"/>
    <w:rsid w:val="00214BD9"/>
    <w:rsid w:val="0021576D"/>
    <w:rsid w:val="002157D5"/>
    <w:rsid w:val="00216979"/>
    <w:rsid w:val="002176AA"/>
    <w:rsid w:val="0022029A"/>
    <w:rsid w:val="00220B9B"/>
    <w:rsid w:val="00221D3E"/>
    <w:rsid w:val="0022279E"/>
    <w:rsid w:val="0022329C"/>
    <w:rsid w:val="00224E73"/>
    <w:rsid w:val="0022576F"/>
    <w:rsid w:val="0022586E"/>
    <w:rsid w:val="00226EDF"/>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1C5"/>
    <w:rsid w:val="0024695C"/>
    <w:rsid w:val="002472DF"/>
    <w:rsid w:val="00247CBE"/>
    <w:rsid w:val="00250901"/>
    <w:rsid w:val="0025093F"/>
    <w:rsid w:val="00250E33"/>
    <w:rsid w:val="00251159"/>
    <w:rsid w:val="00251DFA"/>
    <w:rsid w:val="00252246"/>
    <w:rsid w:val="0025258B"/>
    <w:rsid w:val="00252A37"/>
    <w:rsid w:val="002534A4"/>
    <w:rsid w:val="00253518"/>
    <w:rsid w:val="00254194"/>
    <w:rsid w:val="00254F35"/>
    <w:rsid w:val="00256783"/>
    <w:rsid w:val="002568DB"/>
    <w:rsid w:val="00256BAB"/>
    <w:rsid w:val="00257F04"/>
    <w:rsid w:val="00260423"/>
    <w:rsid w:val="00260A45"/>
    <w:rsid w:val="00260D5A"/>
    <w:rsid w:val="0026125C"/>
    <w:rsid w:val="0026263E"/>
    <w:rsid w:val="00262D5B"/>
    <w:rsid w:val="0026385C"/>
    <w:rsid w:val="00263A2F"/>
    <w:rsid w:val="002649BD"/>
    <w:rsid w:val="002674DA"/>
    <w:rsid w:val="00267B06"/>
    <w:rsid w:val="00270D6D"/>
    <w:rsid w:val="00270F3C"/>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0DA"/>
    <w:rsid w:val="002866EC"/>
    <w:rsid w:val="00286A22"/>
    <w:rsid w:val="00295D62"/>
    <w:rsid w:val="00295E91"/>
    <w:rsid w:val="002968F1"/>
    <w:rsid w:val="0029756A"/>
    <w:rsid w:val="002A053E"/>
    <w:rsid w:val="002A175C"/>
    <w:rsid w:val="002A17C9"/>
    <w:rsid w:val="002A2085"/>
    <w:rsid w:val="002A3133"/>
    <w:rsid w:val="002A377C"/>
    <w:rsid w:val="002A47F1"/>
    <w:rsid w:val="002A4C0A"/>
    <w:rsid w:val="002A4F1D"/>
    <w:rsid w:val="002A6239"/>
    <w:rsid w:val="002A6801"/>
    <w:rsid w:val="002A7692"/>
    <w:rsid w:val="002A78A4"/>
    <w:rsid w:val="002B0131"/>
    <w:rsid w:val="002B1042"/>
    <w:rsid w:val="002B1C61"/>
    <w:rsid w:val="002B2418"/>
    <w:rsid w:val="002B27D9"/>
    <w:rsid w:val="002B2C73"/>
    <w:rsid w:val="002B3A07"/>
    <w:rsid w:val="002B3C18"/>
    <w:rsid w:val="002B3C1E"/>
    <w:rsid w:val="002B3C81"/>
    <w:rsid w:val="002B4517"/>
    <w:rsid w:val="002B46C7"/>
    <w:rsid w:val="002B48CD"/>
    <w:rsid w:val="002B50AF"/>
    <w:rsid w:val="002B550B"/>
    <w:rsid w:val="002B6036"/>
    <w:rsid w:val="002B695C"/>
    <w:rsid w:val="002B69C8"/>
    <w:rsid w:val="002B7956"/>
    <w:rsid w:val="002B7DB4"/>
    <w:rsid w:val="002B7F95"/>
    <w:rsid w:val="002C07CC"/>
    <w:rsid w:val="002C0E04"/>
    <w:rsid w:val="002C1999"/>
    <w:rsid w:val="002C2FE1"/>
    <w:rsid w:val="002C3059"/>
    <w:rsid w:val="002C31F0"/>
    <w:rsid w:val="002C4D40"/>
    <w:rsid w:val="002C54FB"/>
    <w:rsid w:val="002C5768"/>
    <w:rsid w:val="002C7AA8"/>
    <w:rsid w:val="002C7E99"/>
    <w:rsid w:val="002D0D43"/>
    <w:rsid w:val="002D1F49"/>
    <w:rsid w:val="002D2EFF"/>
    <w:rsid w:val="002D43EC"/>
    <w:rsid w:val="002D4D3B"/>
    <w:rsid w:val="002D6031"/>
    <w:rsid w:val="002D6150"/>
    <w:rsid w:val="002D623E"/>
    <w:rsid w:val="002D66E6"/>
    <w:rsid w:val="002D6901"/>
    <w:rsid w:val="002D73BE"/>
    <w:rsid w:val="002E0033"/>
    <w:rsid w:val="002E0445"/>
    <w:rsid w:val="002E16C1"/>
    <w:rsid w:val="002E1B3E"/>
    <w:rsid w:val="002E1C05"/>
    <w:rsid w:val="002E200C"/>
    <w:rsid w:val="002E2A38"/>
    <w:rsid w:val="002E3FC1"/>
    <w:rsid w:val="002E54A0"/>
    <w:rsid w:val="002E574E"/>
    <w:rsid w:val="002E5994"/>
    <w:rsid w:val="002E5C2C"/>
    <w:rsid w:val="002E6499"/>
    <w:rsid w:val="002E72B1"/>
    <w:rsid w:val="002E7EB3"/>
    <w:rsid w:val="002F23C0"/>
    <w:rsid w:val="002F2A2A"/>
    <w:rsid w:val="002F2FFF"/>
    <w:rsid w:val="002F34A9"/>
    <w:rsid w:val="002F3D1B"/>
    <w:rsid w:val="002F452C"/>
    <w:rsid w:val="002F50C5"/>
    <w:rsid w:val="002F5C37"/>
    <w:rsid w:val="002F622C"/>
    <w:rsid w:val="002F6AEE"/>
    <w:rsid w:val="002F6DEC"/>
    <w:rsid w:val="002F792A"/>
    <w:rsid w:val="0030052C"/>
    <w:rsid w:val="00301074"/>
    <w:rsid w:val="0030213B"/>
    <w:rsid w:val="00303C43"/>
    <w:rsid w:val="003053AA"/>
    <w:rsid w:val="00305A02"/>
    <w:rsid w:val="00305A88"/>
    <w:rsid w:val="00305D24"/>
    <w:rsid w:val="00306221"/>
    <w:rsid w:val="00306CFD"/>
    <w:rsid w:val="0030762B"/>
    <w:rsid w:val="00307B51"/>
    <w:rsid w:val="00307B89"/>
    <w:rsid w:val="00307F92"/>
    <w:rsid w:val="00310C46"/>
    <w:rsid w:val="00310D40"/>
    <w:rsid w:val="003134DB"/>
    <w:rsid w:val="0031391E"/>
    <w:rsid w:val="00313A2A"/>
    <w:rsid w:val="00313DD2"/>
    <w:rsid w:val="003145E8"/>
    <w:rsid w:val="003150BD"/>
    <w:rsid w:val="00315376"/>
    <w:rsid w:val="003162CF"/>
    <w:rsid w:val="003165D6"/>
    <w:rsid w:val="00316665"/>
    <w:rsid w:val="00317322"/>
    <w:rsid w:val="00317803"/>
    <w:rsid w:val="00323DA9"/>
    <w:rsid w:val="00324AAF"/>
    <w:rsid w:val="003252BB"/>
    <w:rsid w:val="00325586"/>
    <w:rsid w:val="00327312"/>
    <w:rsid w:val="00327595"/>
    <w:rsid w:val="003309F5"/>
    <w:rsid w:val="00331103"/>
    <w:rsid w:val="00332087"/>
    <w:rsid w:val="003328DD"/>
    <w:rsid w:val="00332D7E"/>
    <w:rsid w:val="00333A60"/>
    <w:rsid w:val="00334E53"/>
    <w:rsid w:val="00335CB4"/>
    <w:rsid w:val="00336869"/>
    <w:rsid w:val="0033731B"/>
    <w:rsid w:val="00337708"/>
    <w:rsid w:val="00337E53"/>
    <w:rsid w:val="003400BC"/>
    <w:rsid w:val="00341B70"/>
    <w:rsid w:val="00342994"/>
    <w:rsid w:val="0034346A"/>
    <w:rsid w:val="003435F0"/>
    <w:rsid w:val="00343CDC"/>
    <w:rsid w:val="0034409E"/>
    <w:rsid w:val="00344BF6"/>
    <w:rsid w:val="003463AD"/>
    <w:rsid w:val="003463E2"/>
    <w:rsid w:val="00347272"/>
    <w:rsid w:val="003474F3"/>
    <w:rsid w:val="00347EFE"/>
    <w:rsid w:val="00350860"/>
    <w:rsid w:val="00351225"/>
    <w:rsid w:val="0035192A"/>
    <w:rsid w:val="00352EC1"/>
    <w:rsid w:val="00352F94"/>
    <w:rsid w:val="00355A3A"/>
    <w:rsid w:val="00355C0B"/>
    <w:rsid w:val="0035611E"/>
    <w:rsid w:val="00357C4C"/>
    <w:rsid w:val="0036067F"/>
    <w:rsid w:val="00360846"/>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164"/>
    <w:rsid w:val="003819EE"/>
    <w:rsid w:val="00381F62"/>
    <w:rsid w:val="00382FAD"/>
    <w:rsid w:val="003830E0"/>
    <w:rsid w:val="00383B1B"/>
    <w:rsid w:val="00383C5F"/>
    <w:rsid w:val="00386381"/>
    <w:rsid w:val="003868F8"/>
    <w:rsid w:val="0038738D"/>
    <w:rsid w:val="00390FE1"/>
    <w:rsid w:val="003914DC"/>
    <w:rsid w:val="00391F30"/>
    <w:rsid w:val="00394057"/>
    <w:rsid w:val="003947D8"/>
    <w:rsid w:val="00394A93"/>
    <w:rsid w:val="003951AD"/>
    <w:rsid w:val="0039543E"/>
    <w:rsid w:val="0039763B"/>
    <w:rsid w:val="00397A90"/>
    <w:rsid w:val="00397E2B"/>
    <w:rsid w:val="003A0451"/>
    <w:rsid w:val="003A12DA"/>
    <w:rsid w:val="003A2A54"/>
    <w:rsid w:val="003A3BC3"/>
    <w:rsid w:val="003A4221"/>
    <w:rsid w:val="003A4D0F"/>
    <w:rsid w:val="003A66DA"/>
    <w:rsid w:val="003B0009"/>
    <w:rsid w:val="003B091B"/>
    <w:rsid w:val="003B2C7F"/>
    <w:rsid w:val="003B4BEA"/>
    <w:rsid w:val="003B55FC"/>
    <w:rsid w:val="003B58DC"/>
    <w:rsid w:val="003B5B22"/>
    <w:rsid w:val="003B5D87"/>
    <w:rsid w:val="003B6189"/>
    <w:rsid w:val="003B64B0"/>
    <w:rsid w:val="003B6740"/>
    <w:rsid w:val="003C1A04"/>
    <w:rsid w:val="003C2898"/>
    <w:rsid w:val="003C3775"/>
    <w:rsid w:val="003C388A"/>
    <w:rsid w:val="003C3C05"/>
    <w:rsid w:val="003C4A41"/>
    <w:rsid w:val="003C4B9F"/>
    <w:rsid w:val="003C4DF7"/>
    <w:rsid w:val="003C4FE9"/>
    <w:rsid w:val="003C6778"/>
    <w:rsid w:val="003C691E"/>
    <w:rsid w:val="003C73F2"/>
    <w:rsid w:val="003C7C8C"/>
    <w:rsid w:val="003C7D28"/>
    <w:rsid w:val="003C7DC2"/>
    <w:rsid w:val="003D0B79"/>
    <w:rsid w:val="003D0F89"/>
    <w:rsid w:val="003D0FF4"/>
    <w:rsid w:val="003D193C"/>
    <w:rsid w:val="003D2113"/>
    <w:rsid w:val="003D29C2"/>
    <w:rsid w:val="003D384A"/>
    <w:rsid w:val="003D3C0F"/>
    <w:rsid w:val="003D4506"/>
    <w:rsid w:val="003D45EB"/>
    <w:rsid w:val="003D62FA"/>
    <w:rsid w:val="003D6581"/>
    <w:rsid w:val="003D6CF8"/>
    <w:rsid w:val="003E0151"/>
    <w:rsid w:val="003E250B"/>
    <w:rsid w:val="003E292A"/>
    <w:rsid w:val="003E2DE1"/>
    <w:rsid w:val="003E33C7"/>
    <w:rsid w:val="003E519B"/>
    <w:rsid w:val="003E5460"/>
    <w:rsid w:val="003E559A"/>
    <w:rsid w:val="003E6D43"/>
    <w:rsid w:val="003E6D68"/>
    <w:rsid w:val="003E72CD"/>
    <w:rsid w:val="003E7647"/>
    <w:rsid w:val="003F04CA"/>
    <w:rsid w:val="003F07D5"/>
    <w:rsid w:val="003F1097"/>
    <w:rsid w:val="003F3925"/>
    <w:rsid w:val="003F3970"/>
    <w:rsid w:val="003F3B66"/>
    <w:rsid w:val="003F4895"/>
    <w:rsid w:val="003F4908"/>
    <w:rsid w:val="003F498D"/>
    <w:rsid w:val="003F5E59"/>
    <w:rsid w:val="003F6B11"/>
    <w:rsid w:val="003F7163"/>
    <w:rsid w:val="00400380"/>
    <w:rsid w:val="00401194"/>
    <w:rsid w:val="00401AEF"/>
    <w:rsid w:val="0040327E"/>
    <w:rsid w:val="00404EA6"/>
    <w:rsid w:val="00405EE9"/>
    <w:rsid w:val="0040600C"/>
    <w:rsid w:val="004064C4"/>
    <w:rsid w:val="00406784"/>
    <w:rsid w:val="00406B40"/>
    <w:rsid w:val="00407B48"/>
    <w:rsid w:val="00410E06"/>
    <w:rsid w:val="004121A1"/>
    <w:rsid w:val="004133E2"/>
    <w:rsid w:val="0041378A"/>
    <w:rsid w:val="0041522F"/>
    <w:rsid w:val="004152E7"/>
    <w:rsid w:val="00415739"/>
    <w:rsid w:val="0041591A"/>
    <w:rsid w:val="0041630D"/>
    <w:rsid w:val="004165ED"/>
    <w:rsid w:val="00420ADD"/>
    <w:rsid w:val="00421665"/>
    <w:rsid w:val="00421AE3"/>
    <w:rsid w:val="004228D9"/>
    <w:rsid w:val="0042500A"/>
    <w:rsid w:val="00426050"/>
    <w:rsid w:val="004273DA"/>
    <w:rsid w:val="00427FA3"/>
    <w:rsid w:val="004300AA"/>
    <w:rsid w:val="00430DAD"/>
    <w:rsid w:val="00431029"/>
    <w:rsid w:val="00431158"/>
    <w:rsid w:val="00431C48"/>
    <w:rsid w:val="00432DEC"/>
    <w:rsid w:val="00433975"/>
    <w:rsid w:val="004344AB"/>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47D87"/>
    <w:rsid w:val="00451A65"/>
    <w:rsid w:val="00451D77"/>
    <w:rsid w:val="0045204A"/>
    <w:rsid w:val="00452C84"/>
    <w:rsid w:val="0045495D"/>
    <w:rsid w:val="00454E75"/>
    <w:rsid w:val="00455540"/>
    <w:rsid w:val="00455A4C"/>
    <w:rsid w:val="004566D6"/>
    <w:rsid w:val="00456CD3"/>
    <w:rsid w:val="00456FD4"/>
    <w:rsid w:val="00461F9F"/>
    <w:rsid w:val="00462C3F"/>
    <w:rsid w:val="0046312B"/>
    <w:rsid w:val="00463AFF"/>
    <w:rsid w:val="00463F99"/>
    <w:rsid w:val="004641D2"/>
    <w:rsid w:val="0046639F"/>
    <w:rsid w:val="00466764"/>
    <w:rsid w:val="0047094E"/>
    <w:rsid w:val="00472226"/>
    <w:rsid w:val="00473255"/>
    <w:rsid w:val="004742C6"/>
    <w:rsid w:val="0047551B"/>
    <w:rsid w:val="004759C8"/>
    <w:rsid w:val="004763D7"/>
    <w:rsid w:val="0047650D"/>
    <w:rsid w:val="0047659B"/>
    <w:rsid w:val="00476F77"/>
    <w:rsid w:val="00480242"/>
    <w:rsid w:val="00480FB3"/>
    <w:rsid w:val="00480FDB"/>
    <w:rsid w:val="004812A0"/>
    <w:rsid w:val="00481A80"/>
    <w:rsid w:val="00481C5E"/>
    <w:rsid w:val="00481FCF"/>
    <w:rsid w:val="0048452F"/>
    <w:rsid w:val="00484822"/>
    <w:rsid w:val="00484858"/>
    <w:rsid w:val="004848AE"/>
    <w:rsid w:val="004849D3"/>
    <w:rsid w:val="00485DBD"/>
    <w:rsid w:val="00490521"/>
    <w:rsid w:val="00490A0E"/>
    <w:rsid w:val="0049136F"/>
    <w:rsid w:val="00492C62"/>
    <w:rsid w:val="00492D4B"/>
    <w:rsid w:val="00494644"/>
    <w:rsid w:val="00494A1B"/>
    <w:rsid w:val="00494FCB"/>
    <w:rsid w:val="004952F5"/>
    <w:rsid w:val="00495905"/>
    <w:rsid w:val="00497566"/>
    <w:rsid w:val="004A0524"/>
    <w:rsid w:val="004A0720"/>
    <w:rsid w:val="004A0E89"/>
    <w:rsid w:val="004A13D4"/>
    <w:rsid w:val="004A16C0"/>
    <w:rsid w:val="004A1A3E"/>
    <w:rsid w:val="004A2381"/>
    <w:rsid w:val="004A2472"/>
    <w:rsid w:val="004A2698"/>
    <w:rsid w:val="004A2BAD"/>
    <w:rsid w:val="004A44E6"/>
    <w:rsid w:val="004A459A"/>
    <w:rsid w:val="004A4634"/>
    <w:rsid w:val="004A4866"/>
    <w:rsid w:val="004A6FF8"/>
    <w:rsid w:val="004B0463"/>
    <w:rsid w:val="004B0714"/>
    <w:rsid w:val="004B07D9"/>
    <w:rsid w:val="004B1F67"/>
    <w:rsid w:val="004B279E"/>
    <w:rsid w:val="004B3485"/>
    <w:rsid w:val="004B3520"/>
    <w:rsid w:val="004B3C35"/>
    <w:rsid w:val="004B3C70"/>
    <w:rsid w:val="004B44CE"/>
    <w:rsid w:val="004B6C14"/>
    <w:rsid w:val="004B6DDD"/>
    <w:rsid w:val="004B7D5E"/>
    <w:rsid w:val="004C1058"/>
    <w:rsid w:val="004C16AB"/>
    <w:rsid w:val="004C3805"/>
    <w:rsid w:val="004C499A"/>
    <w:rsid w:val="004C6092"/>
    <w:rsid w:val="004C675D"/>
    <w:rsid w:val="004C7A12"/>
    <w:rsid w:val="004D0223"/>
    <w:rsid w:val="004D1E4D"/>
    <w:rsid w:val="004D20D8"/>
    <w:rsid w:val="004D258D"/>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738"/>
    <w:rsid w:val="004F0A0D"/>
    <w:rsid w:val="004F117F"/>
    <w:rsid w:val="004F151E"/>
    <w:rsid w:val="004F2E52"/>
    <w:rsid w:val="004F3B08"/>
    <w:rsid w:val="004F62BE"/>
    <w:rsid w:val="004F770E"/>
    <w:rsid w:val="004F7728"/>
    <w:rsid w:val="00500975"/>
    <w:rsid w:val="00501502"/>
    <w:rsid w:val="00501527"/>
    <w:rsid w:val="00501A2D"/>
    <w:rsid w:val="00502709"/>
    <w:rsid w:val="005032D0"/>
    <w:rsid w:val="0050475E"/>
    <w:rsid w:val="00504C96"/>
    <w:rsid w:val="00505921"/>
    <w:rsid w:val="0050627C"/>
    <w:rsid w:val="00506FB0"/>
    <w:rsid w:val="00511098"/>
    <w:rsid w:val="005117E5"/>
    <w:rsid w:val="00511AB7"/>
    <w:rsid w:val="00512218"/>
    <w:rsid w:val="0051263F"/>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279C1"/>
    <w:rsid w:val="005321BB"/>
    <w:rsid w:val="005331A6"/>
    <w:rsid w:val="005341D4"/>
    <w:rsid w:val="00535557"/>
    <w:rsid w:val="00535E84"/>
    <w:rsid w:val="00536871"/>
    <w:rsid w:val="00536C8C"/>
    <w:rsid w:val="00536D6E"/>
    <w:rsid w:val="00537802"/>
    <w:rsid w:val="00541426"/>
    <w:rsid w:val="00541EE3"/>
    <w:rsid w:val="005430A2"/>
    <w:rsid w:val="0054464E"/>
    <w:rsid w:val="0054556A"/>
    <w:rsid w:val="00545867"/>
    <w:rsid w:val="00545D3B"/>
    <w:rsid w:val="00545EAF"/>
    <w:rsid w:val="00546C3B"/>
    <w:rsid w:val="005473D9"/>
    <w:rsid w:val="00547767"/>
    <w:rsid w:val="00547E6F"/>
    <w:rsid w:val="00550059"/>
    <w:rsid w:val="0055194A"/>
    <w:rsid w:val="00551EDC"/>
    <w:rsid w:val="005521A1"/>
    <w:rsid w:val="00554783"/>
    <w:rsid w:val="00555261"/>
    <w:rsid w:val="00555698"/>
    <w:rsid w:val="005560D4"/>
    <w:rsid w:val="005561C6"/>
    <w:rsid w:val="005568A7"/>
    <w:rsid w:val="00557BD1"/>
    <w:rsid w:val="00557C98"/>
    <w:rsid w:val="00557F7F"/>
    <w:rsid w:val="005607A0"/>
    <w:rsid w:val="0056275F"/>
    <w:rsid w:val="00563A24"/>
    <w:rsid w:val="00564245"/>
    <w:rsid w:val="00564EF4"/>
    <w:rsid w:val="005650ED"/>
    <w:rsid w:val="005655A4"/>
    <w:rsid w:val="00565B0B"/>
    <w:rsid w:val="0056674C"/>
    <w:rsid w:val="00566A46"/>
    <w:rsid w:val="005671A7"/>
    <w:rsid w:val="00567378"/>
    <w:rsid w:val="00567AF7"/>
    <w:rsid w:val="005701CD"/>
    <w:rsid w:val="00572C57"/>
    <w:rsid w:val="005731BF"/>
    <w:rsid w:val="0057389F"/>
    <w:rsid w:val="00574B2C"/>
    <w:rsid w:val="005755DA"/>
    <w:rsid w:val="005758D7"/>
    <w:rsid w:val="00575CCC"/>
    <w:rsid w:val="00575D99"/>
    <w:rsid w:val="00575FD7"/>
    <w:rsid w:val="005765D7"/>
    <w:rsid w:val="00576880"/>
    <w:rsid w:val="0058069E"/>
    <w:rsid w:val="0058186D"/>
    <w:rsid w:val="00581B7C"/>
    <w:rsid w:val="005822A3"/>
    <w:rsid w:val="00582B3D"/>
    <w:rsid w:val="00582C26"/>
    <w:rsid w:val="0058340B"/>
    <w:rsid w:val="005868A3"/>
    <w:rsid w:val="00586950"/>
    <w:rsid w:val="00587504"/>
    <w:rsid w:val="0058790A"/>
    <w:rsid w:val="0059170E"/>
    <w:rsid w:val="00592B30"/>
    <w:rsid w:val="00592C3A"/>
    <w:rsid w:val="00594E91"/>
    <w:rsid w:val="00595589"/>
    <w:rsid w:val="0059574A"/>
    <w:rsid w:val="00595FA6"/>
    <w:rsid w:val="005966FD"/>
    <w:rsid w:val="005969CE"/>
    <w:rsid w:val="00596E58"/>
    <w:rsid w:val="005971AA"/>
    <w:rsid w:val="005A11D4"/>
    <w:rsid w:val="005A1CCF"/>
    <w:rsid w:val="005A1E89"/>
    <w:rsid w:val="005A2935"/>
    <w:rsid w:val="005A31D6"/>
    <w:rsid w:val="005A3DC6"/>
    <w:rsid w:val="005A46C0"/>
    <w:rsid w:val="005A4DD4"/>
    <w:rsid w:val="005A5D5F"/>
    <w:rsid w:val="005A5DA8"/>
    <w:rsid w:val="005A675A"/>
    <w:rsid w:val="005A74AE"/>
    <w:rsid w:val="005A7553"/>
    <w:rsid w:val="005A7A5B"/>
    <w:rsid w:val="005B0327"/>
    <w:rsid w:val="005B0AF9"/>
    <w:rsid w:val="005B1170"/>
    <w:rsid w:val="005B130E"/>
    <w:rsid w:val="005B31EA"/>
    <w:rsid w:val="005B34C0"/>
    <w:rsid w:val="005B4319"/>
    <w:rsid w:val="005B4A6D"/>
    <w:rsid w:val="005B7137"/>
    <w:rsid w:val="005B7B7B"/>
    <w:rsid w:val="005B7EB2"/>
    <w:rsid w:val="005C0E46"/>
    <w:rsid w:val="005C1A35"/>
    <w:rsid w:val="005C1A38"/>
    <w:rsid w:val="005C1D64"/>
    <w:rsid w:val="005C1F67"/>
    <w:rsid w:val="005C25F0"/>
    <w:rsid w:val="005C28D5"/>
    <w:rsid w:val="005C2B25"/>
    <w:rsid w:val="005C2D7F"/>
    <w:rsid w:val="005C32DB"/>
    <w:rsid w:val="005C3754"/>
    <w:rsid w:val="005C3B9E"/>
    <w:rsid w:val="005C420D"/>
    <w:rsid w:val="005C6A1B"/>
    <w:rsid w:val="005C7048"/>
    <w:rsid w:val="005D1316"/>
    <w:rsid w:val="005D1939"/>
    <w:rsid w:val="005D1DB1"/>
    <w:rsid w:val="005D263F"/>
    <w:rsid w:val="005D370C"/>
    <w:rsid w:val="005D382C"/>
    <w:rsid w:val="005D5270"/>
    <w:rsid w:val="005D688C"/>
    <w:rsid w:val="005D729E"/>
    <w:rsid w:val="005D7656"/>
    <w:rsid w:val="005D7CC4"/>
    <w:rsid w:val="005E06AD"/>
    <w:rsid w:val="005E0BFB"/>
    <w:rsid w:val="005E19E0"/>
    <w:rsid w:val="005E1EC5"/>
    <w:rsid w:val="005E2D30"/>
    <w:rsid w:val="005E2E71"/>
    <w:rsid w:val="005E2EA3"/>
    <w:rsid w:val="005E302D"/>
    <w:rsid w:val="005E30A9"/>
    <w:rsid w:val="005E30BC"/>
    <w:rsid w:val="005E32AA"/>
    <w:rsid w:val="005E39B2"/>
    <w:rsid w:val="005E3AB7"/>
    <w:rsid w:val="005E3BDC"/>
    <w:rsid w:val="005E7588"/>
    <w:rsid w:val="005F0B53"/>
    <w:rsid w:val="005F0C82"/>
    <w:rsid w:val="005F13DA"/>
    <w:rsid w:val="005F3569"/>
    <w:rsid w:val="005F5222"/>
    <w:rsid w:val="005F7431"/>
    <w:rsid w:val="005F771B"/>
    <w:rsid w:val="005F7938"/>
    <w:rsid w:val="006005F1"/>
    <w:rsid w:val="00600601"/>
    <w:rsid w:val="0060092C"/>
    <w:rsid w:val="006012C3"/>
    <w:rsid w:val="00601A8A"/>
    <w:rsid w:val="006021DF"/>
    <w:rsid w:val="00604D70"/>
    <w:rsid w:val="00604F81"/>
    <w:rsid w:val="00605080"/>
    <w:rsid w:val="00605152"/>
    <w:rsid w:val="00605898"/>
    <w:rsid w:val="00606124"/>
    <w:rsid w:val="0060780F"/>
    <w:rsid w:val="0060784C"/>
    <w:rsid w:val="0060786D"/>
    <w:rsid w:val="00607B02"/>
    <w:rsid w:val="006101B5"/>
    <w:rsid w:val="006104D1"/>
    <w:rsid w:val="0061159E"/>
    <w:rsid w:val="0061180D"/>
    <w:rsid w:val="006119A3"/>
    <w:rsid w:val="00611C10"/>
    <w:rsid w:val="00611F0C"/>
    <w:rsid w:val="00611F3C"/>
    <w:rsid w:val="0061528C"/>
    <w:rsid w:val="00615D35"/>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730"/>
    <w:rsid w:val="00625F3A"/>
    <w:rsid w:val="00630284"/>
    <w:rsid w:val="006304FA"/>
    <w:rsid w:val="00630931"/>
    <w:rsid w:val="0063383D"/>
    <w:rsid w:val="00633996"/>
    <w:rsid w:val="006345C3"/>
    <w:rsid w:val="0063552E"/>
    <w:rsid w:val="00635559"/>
    <w:rsid w:val="0063611F"/>
    <w:rsid w:val="00636332"/>
    <w:rsid w:val="0064045A"/>
    <w:rsid w:val="00640D8F"/>
    <w:rsid w:val="00641CE7"/>
    <w:rsid w:val="00641F40"/>
    <w:rsid w:val="00642900"/>
    <w:rsid w:val="006442F6"/>
    <w:rsid w:val="0064513D"/>
    <w:rsid w:val="00645789"/>
    <w:rsid w:val="00645E24"/>
    <w:rsid w:val="0064633D"/>
    <w:rsid w:val="00646628"/>
    <w:rsid w:val="006469E4"/>
    <w:rsid w:val="006477CA"/>
    <w:rsid w:val="0064780C"/>
    <w:rsid w:val="00647C7E"/>
    <w:rsid w:val="00647D45"/>
    <w:rsid w:val="00647DA5"/>
    <w:rsid w:val="00650C30"/>
    <w:rsid w:val="0065139D"/>
    <w:rsid w:val="0065155F"/>
    <w:rsid w:val="00651EBB"/>
    <w:rsid w:val="00652295"/>
    <w:rsid w:val="00652418"/>
    <w:rsid w:val="006528FB"/>
    <w:rsid w:val="0065296A"/>
    <w:rsid w:val="00652CF8"/>
    <w:rsid w:val="0065354F"/>
    <w:rsid w:val="00654ADF"/>
    <w:rsid w:val="006559B8"/>
    <w:rsid w:val="00655B40"/>
    <w:rsid w:val="00655EB6"/>
    <w:rsid w:val="006574E6"/>
    <w:rsid w:val="00657BA3"/>
    <w:rsid w:val="0066000B"/>
    <w:rsid w:val="00662CDD"/>
    <w:rsid w:val="0066304C"/>
    <w:rsid w:val="006633CD"/>
    <w:rsid w:val="006639A5"/>
    <w:rsid w:val="0066486E"/>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03E9"/>
    <w:rsid w:val="00691DC2"/>
    <w:rsid w:val="00692B41"/>
    <w:rsid w:val="00692E9A"/>
    <w:rsid w:val="0069336B"/>
    <w:rsid w:val="00693B5B"/>
    <w:rsid w:val="00693BE6"/>
    <w:rsid w:val="00693C3C"/>
    <w:rsid w:val="00696274"/>
    <w:rsid w:val="00696581"/>
    <w:rsid w:val="00696846"/>
    <w:rsid w:val="006973CB"/>
    <w:rsid w:val="006973D9"/>
    <w:rsid w:val="00697D05"/>
    <w:rsid w:val="006A00AF"/>
    <w:rsid w:val="006A0C88"/>
    <w:rsid w:val="006A1112"/>
    <w:rsid w:val="006A16F5"/>
    <w:rsid w:val="006A2986"/>
    <w:rsid w:val="006A2990"/>
    <w:rsid w:val="006A2D69"/>
    <w:rsid w:val="006A337C"/>
    <w:rsid w:val="006A3B2A"/>
    <w:rsid w:val="006A460F"/>
    <w:rsid w:val="006A59C4"/>
    <w:rsid w:val="006A784D"/>
    <w:rsid w:val="006B16A8"/>
    <w:rsid w:val="006B1884"/>
    <w:rsid w:val="006B207B"/>
    <w:rsid w:val="006B3749"/>
    <w:rsid w:val="006B39F3"/>
    <w:rsid w:val="006B3E55"/>
    <w:rsid w:val="006B3ED8"/>
    <w:rsid w:val="006B3FFF"/>
    <w:rsid w:val="006B61B5"/>
    <w:rsid w:val="006C05AF"/>
    <w:rsid w:val="006C09ED"/>
    <w:rsid w:val="006C09F0"/>
    <w:rsid w:val="006C10AC"/>
    <w:rsid w:val="006C1F1C"/>
    <w:rsid w:val="006C2035"/>
    <w:rsid w:val="006C2768"/>
    <w:rsid w:val="006C2A80"/>
    <w:rsid w:val="006C46C7"/>
    <w:rsid w:val="006C4F42"/>
    <w:rsid w:val="006C4FC7"/>
    <w:rsid w:val="006C57DA"/>
    <w:rsid w:val="006C59A2"/>
    <w:rsid w:val="006C7FB3"/>
    <w:rsid w:val="006D10C8"/>
    <w:rsid w:val="006D1AC1"/>
    <w:rsid w:val="006D26E0"/>
    <w:rsid w:val="006D2DDD"/>
    <w:rsid w:val="006D340E"/>
    <w:rsid w:val="006D437F"/>
    <w:rsid w:val="006D64C5"/>
    <w:rsid w:val="006E05EB"/>
    <w:rsid w:val="006E065A"/>
    <w:rsid w:val="006E0945"/>
    <w:rsid w:val="006E0D87"/>
    <w:rsid w:val="006E0EBF"/>
    <w:rsid w:val="006E224C"/>
    <w:rsid w:val="006E3AE2"/>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4A55"/>
    <w:rsid w:val="00705348"/>
    <w:rsid w:val="007054F3"/>
    <w:rsid w:val="0070662E"/>
    <w:rsid w:val="00706B0E"/>
    <w:rsid w:val="00707ED7"/>
    <w:rsid w:val="00710E55"/>
    <w:rsid w:val="00711459"/>
    <w:rsid w:val="0071166D"/>
    <w:rsid w:val="007116E0"/>
    <w:rsid w:val="00712052"/>
    <w:rsid w:val="00714616"/>
    <w:rsid w:val="007157AC"/>
    <w:rsid w:val="007168F4"/>
    <w:rsid w:val="00716A54"/>
    <w:rsid w:val="007171E7"/>
    <w:rsid w:val="007173E4"/>
    <w:rsid w:val="00717F5C"/>
    <w:rsid w:val="00720E66"/>
    <w:rsid w:val="007211D4"/>
    <w:rsid w:val="00721B1D"/>
    <w:rsid w:val="00722D4A"/>
    <w:rsid w:val="007232A1"/>
    <w:rsid w:val="00723B58"/>
    <w:rsid w:val="00723CB3"/>
    <w:rsid w:val="00723EA7"/>
    <w:rsid w:val="00723FC1"/>
    <w:rsid w:val="00724807"/>
    <w:rsid w:val="00724A8B"/>
    <w:rsid w:val="007250AE"/>
    <w:rsid w:val="007260E8"/>
    <w:rsid w:val="00726A37"/>
    <w:rsid w:val="0072790A"/>
    <w:rsid w:val="00727CF2"/>
    <w:rsid w:val="00730BB2"/>
    <w:rsid w:val="00731A53"/>
    <w:rsid w:val="00731BCC"/>
    <w:rsid w:val="007329A6"/>
    <w:rsid w:val="00734EC6"/>
    <w:rsid w:val="00735FD9"/>
    <w:rsid w:val="0073675F"/>
    <w:rsid w:val="00736F72"/>
    <w:rsid w:val="00737C37"/>
    <w:rsid w:val="00737F41"/>
    <w:rsid w:val="00740C4E"/>
    <w:rsid w:val="00741DC7"/>
    <w:rsid w:val="00742083"/>
    <w:rsid w:val="007428B1"/>
    <w:rsid w:val="007441D4"/>
    <w:rsid w:val="007449D6"/>
    <w:rsid w:val="00745068"/>
    <w:rsid w:val="007451D7"/>
    <w:rsid w:val="00746254"/>
    <w:rsid w:val="00747D76"/>
    <w:rsid w:val="007504F3"/>
    <w:rsid w:val="0075057C"/>
    <w:rsid w:val="007506F7"/>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AA6"/>
    <w:rsid w:val="00761F9B"/>
    <w:rsid w:val="00762E39"/>
    <w:rsid w:val="00763205"/>
    <w:rsid w:val="00763E7C"/>
    <w:rsid w:val="00764434"/>
    <w:rsid w:val="00764529"/>
    <w:rsid w:val="00765428"/>
    <w:rsid w:val="007674FF"/>
    <w:rsid w:val="00767677"/>
    <w:rsid w:val="00767A36"/>
    <w:rsid w:val="00767DA6"/>
    <w:rsid w:val="007705F6"/>
    <w:rsid w:val="0077065A"/>
    <w:rsid w:val="00770664"/>
    <w:rsid w:val="00771370"/>
    <w:rsid w:val="00771635"/>
    <w:rsid w:val="0077173B"/>
    <w:rsid w:val="0077179F"/>
    <w:rsid w:val="00771F15"/>
    <w:rsid w:val="0077337C"/>
    <w:rsid w:val="00773756"/>
    <w:rsid w:val="0077394D"/>
    <w:rsid w:val="00773D11"/>
    <w:rsid w:val="00773D90"/>
    <w:rsid w:val="0077463D"/>
    <w:rsid w:val="00775D41"/>
    <w:rsid w:val="007764CE"/>
    <w:rsid w:val="0077667C"/>
    <w:rsid w:val="00776C56"/>
    <w:rsid w:val="007802AB"/>
    <w:rsid w:val="00780515"/>
    <w:rsid w:val="00780672"/>
    <w:rsid w:val="00780B35"/>
    <w:rsid w:val="00780C5A"/>
    <w:rsid w:val="00781D90"/>
    <w:rsid w:val="00782FC2"/>
    <w:rsid w:val="00783147"/>
    <w:rsid w:val="00783315"/>
    <w:rsid w:val="0078336E"/>
    <w:rsid w:val="0078369B"/>
    <w:rsid w:val="00784E5D"/>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55CC"/>
    <w:rsid w:val="007979A1"/>
    <w:rsid w:val="00797C31"/>
    <w:rsid w:val="007A162F"/>
    <w:rsid w:val="007A1F4A"/>
    <w:rsid w:val="007A21F0"/>
    <w:rsid w:val="007A27AF"/>
    <w:rsid w:val="007A5BAB"/>
    <w:rsid w:val="007A70F4"/>
    <w:rsid w:val="007A76CB"/>
    <w:rsid w:val="007B1F41"/>
    <w:rsid w:val="007B2A08"/>
    <w:rsid w:val="007B2C33"/>
    <w:rsid w:val="007B32F1"/>
    <w:rsid w:val="007B400D"/>
    <w:rsid w:val="007B427F"/>
    <w:rsid w:val="007B4C64"/>
    <w:rsid w:val="007B5A5E"/>
    <w:rsid w:val="007B620E"/>
    <w:rsid w:val="007C0571"/>
    <w:rsid w:val="007C060B"/>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768"/>
    <w:rsid w:val="007D2AC7"/>
    <w:rsid w:val="007D2D7A"/>
    <w:rsid w:val="007D3B26"/>
    <w:rsid w:val="007D40EC"/>
    <w:rsid w:val="007D4D0E"/>
    <w:rsid w:val="007D5C00"/>
    <w:rsid w:val="007D70A5"/>
    <w:rsid w:val="007D7367"/>
    <w:rsid w:val="007D73E2"/>
    <w:rsid w:val="007E1BF2"/>
    <w:rsid w:val="007E31F8"/>
    <w:rsid w:val="007E36D8"/>
    <w:rsid w:val="007E393C"/>
    <w:rsid w:val="007E476C"/>
    <w:rsid w:val="007E51E2"/>
    <w:rsid w:val="007E56E6"/>
    <w:rsid w:val="007E5C6D"/>
    <w:rsid w:val="007E5D25"/>
    <w:rsid w:val="007E6266"/>
    <w:rsid w:val="007F02DF"/>
    <w:rsid w:val="007F06FC"/>
    <w:rsid w:val="007F0E44"/>
    <w:rsid w:val="007F2380"/>
    <w:rsid w:val="007F3AAD"/>
    <w:rsid w:val="007F422D"/>
    <w:rsid w:val="007F5769"/>
    <w:rsid w:val="007F5EF8"/>
    <w:rsid w:val="007F6185"/>
    <w:rsid w:val="007F661D"/>
    <w:rsid w:val="007F68E4"/>
    <w:rsid w:val="007F7674"/>
    <w:rsid w:val="007F7BCC"/>
    <w:rsid w:val="008007C2"/>
    <w:rsid w:val="008009BD"/>
    <w:rsid w:val="00801AC4"/>
    <w:rsid w:val="00802526"/>
    <w:rsid w:val="008030DB"/>
    <w:rsid w:val="00803496"/>
    <w:rsid w:val="00803A04"/>
    <w:rsid w:val="008040CB"/>
    <w:rsid w:val="00804286"/>
    <w:rsid w:val="00804ECF"/>
    <w:rsid w:val="008056DD"/>
    <w:rsid w:val="00805786"/>
    <w:rsid w:val="00805C49"/>
    <w:rsid w:val="00807CE8"/>
    <w:rsid w:val="00810FD0"/>
    <w:rsid w:val="00811AE4"/>
    <w:rsid w:val="00811DF8"/>
    <w:rsid w:val="008134C1"/>
    <w:rsid w:val="00813961"/>
    <w:rsid w:val="00813E82"/>
    <w:rsid w:val="008142A9"/>
    <w:rsid w:val="00814C5C"/>
    <w:rsid w:val="00815D94"/>
    <w:rsid w:val="00817403"/>
    <w:rsid w:val="0081763A"/>
    <w:rsid w:val="008209D6"/>
    <w:rsid w:val="00820CD4"/>
    <w:rsid w:val="00820CDE"/>
    <w:rsid w:val="00821DC5"/>
    <w:rsid w:val="00823C73"/>
    <w:rsid w:val="00825141"/>
    <w:rsid w:val="00825922"/>
    <w:rsid w:val="00825F1F"/>
    <w:rsid w:val="0082763B"/>
    <w:rsid w:val="0082772A"/>
    <w:rsid w:val="00830254"/>
    <w:rsid w:val="0083127C"/>
    <w:rsid w:val="00833B35"/>
    <w:rsid w:val="00834594"/>
    <w:rsid w:val="00836FCA"/>
    <w:rsid w:val="008371A8"/>
    <w:rsid w:val="0084054F"/>
    <w:rsid w:val="00840E1A"/>
    <w:rsid w:val="00840E81"/>
    <w:rsid w:val="0084137D"/>
    <w:rsid w:val="008425B4"/>
    <w:rsid w:val="008434BD"/>
    <w:rsid w:val="00843640"/>
    <w:rsid w:val="008462A4"/>
    <w:rsid w:val="00847DFE"/>
    <w:rsid w:val="00850D06"/>
    <w:rsid w:val="0085176E"/>
    <w:rsid w:val="00851A1A"/>
    <w:rsid w:val="008541C4"/>
    <w:rsid w:val="00854303"/>
    <w:rsid w:val="00854E51"/>
    <w:rsid w:val="00855B67"/>
    <w:rsid w:val="0086122B"/>
    <w:rsid w:val="00861422"/>
    <w:rsid w:val="008627D0"/>
    <w:rsid w:val="00863EB6"/>
    <w:rsid w:val="00864A59"/>
    <w:rsid w:val="00864F81"/>
    <w:rsid w:val="00865C50"/>
    <w:rsid w:val="00866078"/>
    <w:rsid w:val="008662E1"/>
    <w:rsid w:val="008675EE"/>
    <w:rsid w:val="00870995"/>
    <w:rsid w:val="00871741"/>
    <w:rsid w:val="00874519"/>
    <w:rsid w:val="00875A63"/>
    <w:rsid w:val="00876390"/>
    <w:rsid w:val="00876457"/>
    <w:rsid w:val="008766C1"/>
    <w:rsid w:val="00876867"/>
    <w:rsid w:val="00877FCF"/>
    <w:rsid w:val="008803D9"/>
    <w:rsid w:val="00880AA6"/>
    <w:rsid w:val="00880EA9"/>
    <w:rsid w:val="008810B5"/>
    <w:rsid w:val="00881A8E"/>
    <w:rsid w:val="00882E2E"/>
    <w:rsid w:val="0088425D"/>
    <w:rsid w:val="00884D4E"/>
    <w:rsid w:val="00885328"/>
    <w:rsid w:val="00885A00"/>
    <w:rsid w:val="00886607"/>
    <w:rsid w:val="0088676D"/>
    <w:rsid w:val="008868E6"/>
    <w:rsid w:val="00886A72"/>
    <w:rsid w:val="00890E67"/>
    <w:rsid w:val="00891059"/>
    <w:rsid w:val="008920E6"/>
    <w:rsid w:val="008925FA"/>
    <w:rsid w:val="00892FAA"/>
    <w:rsid w:val="00893DC2"/>
    <w:rsid w:val="00893E6C"/>
    <w:rsid w:val="00896D19"/>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053"/>
    <w:rsid w:val="008B252F"/>
    <w:rsid w:val="008B267B"/>
    <w:rsid w:val="008B3506"/>
    <w:rsid w:val="008B48F1"/>
    <w:rsid w:val="008B5393"/>
    <w:rsid w:val="008B7A2F"/>
    <w:rsid w:val="008C1B7A"/>
    <w:rsid w:val="008C5159"/>
    <w:rsid w:val="008C6171"/>
    <w:rsid w:val="008C742D"/>
    <w:rsid w:val="008D0C4B"/>
    <w:rsid w:val="008D2BBF"/>
    <w:rsid w:val="008D3DF4"/>
    <w:rsid w:val="008D40B0"/>
    <w:rsid w:val="008D5B27"/>
    <w:rsid w:val="008D65E3"/>
    <w:rsid w:val="008D68BE"/>
    <w:rsid w:val="008D6AF0"/>
    <w:rsid w:val="008D777C"/>
    <w:rsid w:val="008E197E"/>
    <w:rsid w:val="008E22B7"/>
    <w:rsid w:val="008E27B1"/>
    <w:rsid w:val="008E2C51"/>
    <w:rsid w:val="008E33A2"/>
    <w:rsid w:val="008E35FB"/>
    <w:rsid w:val="008E5238"/>
    <w:rsid w:val="008E64EA"/>
    <w:rsid w:val="008E6675"/>
    <w:rsid w:val="008E7C25"/>
    <w:rsid w:val="008E7C3E"/>
    <w:rsid w:val="008F0532"/>
    <w:rsid w:val="008F073A"/>
    <w:rsid w:val="008F0AE4"/>
    <w:rsid w:val="008F0C6C"/>
    <w:rsid w:val="008F0D99"/>
    <w:rsid w:val="008F1F34"/>
    <w:rsid w:val="008F2B3A"/>
    <w:rsid w:val="008F3CCE"/>
    <w:rsid w:val="008F3DBF"/>
    <w:rsid w:val="008F3E18"/>
    <w:rsid w:val="008F524B"/>
    <w:rsid w:val="008F6132"/>
    <w:rsid w:val="008F65BF"/>
    <w:rsid w:val="008F676A"/>
    <w:rsid w:val="00901652"/>
    <w:rsid w:val="00902276"/>
    <w:rsid w:val="00902A65"/>
    <w:rsid w:val="00903AFE"/>
    <w:rsid w:val="00905AAF"/>
    <w:rsid w:val="00905DB2"/>
    <w:rsid w:val="00905F8D"/>
    <w:rsid w:val="009064BB"/>
    <w:rsid w:val="00907221"/>
    <w:rsid w:val="00907537"/>
    <w:rsid w:val="0091014C"/>
    <w:rsid w:val="009127C9"/>
    <w:rsid w:val="00912C05"/>
    <w:rsid w:val="00912F7A"/>
    <w:rsid w:val="00913497"/>
    <w:rsid w:val="00913503"/>
    <w:rsid w:val="00913A50"/>
    <w:rsid w:val="009148A8"/>
    <w:rsid w:val="00914A51"/>
    <w:rsid w:val="00915A70"/>
    <w:rsid w:val="00916C93"/>
    <w:rsid w:val="00917718"/>
    <w:rsid w:val="00917C44"/>
    <w:rsid w:val="009207E8"/>
    <w:rsid w:val="0092195B"/>
    <w:rsid w:val="00921E01"/>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40FE"/>
    <w:rsid w:val="0093538F"/>
    <w:rsid w:val="00935B38"/>
    <w:rsid w:val="00935BF5"/>
    <w:rsid w:val="0093650A"/>
    <w:rsid w:val="009372D6"/>
    <w:rsid w:val="00937561"/>
    <w:rsid w:val="0093790F"/>
    <w:rsid w:val="00937FB2"/>
    <w:rsid w:val="00940628"/>
    <w:rsid w:val="00940C72"/>
    <w:rsid w:val="00943D76"/>
    <w:rsid w:val="009468FD"/>
    <w:rsid w:val="00946E4F"/>
    <w:rsid w:val="00947B9A"/>
    <w:rsid w:val="0095003F"/>
    <w:rsid w:val="00950627"/>
    <w:rsid w:val="009509AB"/>
    <w:rsid w:val="00951640"/>
    <w:rsid w:val="00952E93"/>
    <w:rsid w:val="00953CDD"/>
    <w:rsid w:val="00954A7A"/>
    <w:rsid w:val="00954BEC"/>
    <w:rsid w:val="00955E55"/>
    <w:rsid w:val="00956121"/>
    <w:rsid w:val="009561D3"/>
    <w:rsid w:val="0095765B"/>
    <w:rsid w:val="00960786"/>
    <w:rsid w:val="0096115D"/>
    <w:rsid w:val="009624C7"/>
    <w:rsid w:val="0096277A"/>
    <w:rsid w:val="009629A2"/>
    <w:rsid w:val="0096347A"/>
    <w:rsid w:val="00963AB2"/>
    <w:rsid w:val="009649EE"/>
    <w:rsid w:val="0096509C"/>
    <w:rsid w:val="00965C5E"/>
    <w:rsid w:val="00967C5E"/>
    <w:rsid w:val="009706EB"/>
    <w:rsid w:val="0097088C"/>
    <w:rsid w:val="00972809"/>
    <w:rsid w:val="00972A14"/>
    <w:rsid w:val="00974FE8"/>
    <w:rsid w:val="0097536B"/>
    <w:rsid w:val="009763BA"/>
    <w:rsid w:val="00980E44"/>
    <w:rsid w:val="00980F3A"/>
    <w:rsid w:val="009812D6"/>
    <w:rsid w:val="00983A44"/>
    <w:rsid w:val="00983E46"/>
    <w:rsid w:val="009847E4"/>
    <w:rsid w:val="0098506B"/>
    <w:rsid w:val="00985D2B"/>
    <w:rsid w:val="00986B71"/>
    <w:rsid w:val="00987612"/>
    <w:rsid w:val="0098763F"/>
    <w:rsid w:val="00987705"/>
    <w:rsid w:val="00987A27"/>
    <w:rsid w:val="00990038"/>
    <w:rsid w:val="00991219"/>
    <w:rsid w:val="00991CEB"/>
    <w:rsid w:val="00992051"/>
    <w:rsid w:val="0099259A"/>
    <w:rsid w:val="00992FFB"/>
    <w:rsid w:val="0099386A"/>
    <w:rsid w:val="00994D34"/>
    <w:rsid w:val="0099621E"/>
    <w:rsid w:val="009A065A"/>
    <w:rsid w:val="009A1814"/>
    <w:rsid w:val="009A2640"/>
    <w:rsid w:val="009A2A7D"/>
    <w:rsid w:val="009A2C9C"/>
    <w:rsid w:val="009A4BC8"/>
    <w:rsid w:val="009A4F5D"/>
    <w:rsid w:val="009A5091"/>
    <w:rsid w:val="009A6BD1"/>
    <w:rsid w:val="009A7338"/>
    <w:rsid w:val="009A7361"/>
    <w:rsid w:val="009B1BD6"/>
    <w:rsid w:val="009B2461"/>
    <w:rsid w:val="009B24F9"/>
    <w:rsid w:val="009B2AB7"/>
    <w:rsid w:val="009B2FE4"/>
    <w:rsid w:val="009B3DF7"/>
    <w:rsid w:val="009B41DA"/>
    <w:rsid w:val="009B461B"/>
    <w:rsid w:val="009B49A9"/>
    <w:rsid w:val="009B5092"/>
    <w:rsid w:val="009B515C"/>
    <w:rsid w:val="009B6281"/>
    <w:rsid w:val="009B670F"/>
    <w:rsid w:val="009B6E05"/>
    <w:rsid w:val="009B78BF"/>
    <w:rsid w:val="009C0CE2"/>
    <w:rsid w:val="009C1D76"/>
    <w:rsid w:val="009C2EEB"/>
    <w:rsid w:val="009C3FC3"/>
    <w:rsid w:val="009C54EA"/>
    <w:rsid w:val="009C5B4B"/>
    <w:rsid w:val="009C74E0"/>
    <w:rsid w:val="009D1B2D"/>
    <w:rsid w:val="009D1F81"/>
    <w:rsid w:val="009D2EC6"/>
    <w:rsid w:val="009D43BE"/>
    <w:rsid w:val="009D50D2"/>
    <w:rsid w:val="009D5449"/>
    <w:rsid w:val="009D59BF"/>
    <w:rsid w:val="009D5B9E"/>
    <w:rsid w:val="009D672B"/>
    <w:rsid w:val="009D7F6C"/>
    <w:rsid w:val="009E039B"/>
    <w:rsid w:val="009E03A7"/>
    <w:rsid w:val="009E146E"/>
    <w:rsid w:val="009E1CE0"/>
    <w:rsid w:val="009E2927"/>
    <w:rsid w:val="009E2977"/>
    <w:rsid w:val="009E36BD"/>
    <w:rsid w:val="009E4D1F"/>
    <w:rsid w:val="009E4E87"/>
    <w:rsid w:val="009E577C"/>
    <w:rsid w:val="009E7364"/>
    <w:rsid w:val="009F02DA"/>
    <w:rsid w:val="009F054B"/>
    <w:rsid w:val="009F1875"/>
    <w:rsid w:val="009F18F1"/>
    <w:rsid w:val="009F2AF2"/>
    <w:rsid w:val="009F4185"/>
    <w:rsid w:val="009F59D8"/>
    <w:rsid w:val="009F729B"/>
    <w:rsid w:val="009F7501"/>
    <w:rsid w:val="009F7F58"/>
    <w:rsid w:val="00A00657"/>
    <w:rsid w:val="00A0071B"/>
    <w:rsid w:val="00A00875"/>
    <w:rsid w:val="00A00FE0"/>
    <w:rsid w:val="00A010A7"/>
    <w:rsid w:val="00A014C7"/>
    <w:rsid w:val="00A0151A"/>
    <w:rsid w:val="00A0171B"/>
    <w:rsid w:val="00A01884"/>
    <w:rsid w:val="00A01967"/>
    <w:rsid w:val="00A02440"/>
    <w:rsid w:val="00A044D1"/>
    <w:rsid w:val="00A049BB"/>
    <w:rsid w:val="00A05260"/>
    <w:rsid w:val="00A059E3"/>
    <w:rsid w:val="00A06AF6"/>
    <w:rsid w:val="00A072B9"/>
    <w:rsid w:val="00A10168"/>
    <w:rsid w:val="00A10F6D"/>
    <w:rsid w:val="00A11A23"/>
    <w:rsid w:val="00A122A7"/>
    <w:rsid w:val="00A12793"/>
    <w:rsid w:val="00A142F9"/>
    <w:rsid w:val="00A15A92"/>
    <w:rsid w:val="00A1709B"/>
    <w:rsid w:val="00A21EBB"/>
    <w:rsid w:val="00A225CF"/>
    <w:rsid w:val="00A22D8C"/>
    <w:rsid w:val="00A237A6"/>
    <w:rsid w:val="00A23ED1"/>
    <w:rsid w:val="00A24D65"/>
    <w:rsid w:val="00A256E7"/>
    <w:rsid w:val="00A2783C"/>
    <w:rsid w:val="00A30AB7"/>
    <w:rsid w:val="00A3296D"/>
    <w:rsid w:val="00A32A9B"/>
    <w:rsid w:val="00A33AC3"/>
    <w:rsid w:val="00A33DCE"/>
    <w:rsid w:val="00A33E16"/>
    <w:rsid w:val="00A345B0"/>
    <w:rsid w:val="00A3467B"/>
    <w:rsid w:val="00A34B7C"/>
    <w:rsid w:val="00A35A37"/>
    <w:rsid w:val="00A371D1"/>
    <w:rsid w:val="00A40446"/>
    <w:rsid w:val="00A41C10"/>
    <w:rsid w:val="00A41F92"/>
    <w:rsid w:val="00A42429"/>
    <w:rsid w:val="00A42F66"/>
    <w:rsid w:val="00A42F6D"/>
    <w:rsid w:val="00A43976"/>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6E9A"/>
    <w:rsid w:val="00A572D7"/>
    <w:rsid w:val="00A57D1F"/>
    <w:rsid w:val="00A6009A"/>
    <w:rsid w:val="00A60303"/>
    <w:rsid w:val="00A607EF"/>
    <w:rsid w:val="00A61377"/>
    <w:rsid w:val="00A61FB6"/>
    <w:rsid w:val="00A625E1"/>
    <w:rsid w:val="00A62E3C"/>
    <w:rsid w:val="00A64270"/>
    <w:rsid w:val="00A64BD7"/>
    <w:rsid w:val="00A65397"/>
    <w:rsid w:val="00A67668"/>
    <w:rsid w:val="00A703D0"/>
    <w:rsid w:val="00A70997"/>
    <w:rsid w:val="00A70EA2"/>
    <w:rsid w:val="00A70F8F"/>
    <w:rsid w:val="00A721A5"/>
    <w:rsid w:val="00A72449"/>
    <w:rsid w:val="00A744A7"/>
    <w:rsid w:val="00A752CA"/>
    <w:rsid w:val="00A75F41"/>
    <w:rsid w:val="00A7612A"/>
    <w:rsid w:val="00A7720E"/>
    <w:rsid w:val="00A77265"/>
    <w:rsid w:val="00A775ED"/>
    <w:rsid w:val="00A77787"/>
    <w:rsid w:val="00A81034"/>
    <w:rsid w:val="00A82072"/>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0FEF"/>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B783F"/>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5062"/>
    <w:rsid w:val="00AD721F"/>
    <w:rsid w:val="00AD72CD"/>
    <w:rsid w:val="00AD7FA7"/>
    <w:rsid w:val="00AE0241"/>
    <w:rsid w:val="00AE0E9D"/>
    <w:rsid w:val="00AE1200"/>
    <w:rsid w:val="00AE1B88"/>
    <w:rsid w:val="00AE2081"/>
    <w:rsid w:val="00AE2395"/>
    <w:rsid w:val="00AE280F"/>
    <w:rsid w:val="00AE2828"/>
    <w:rsid w:val="00AE3531"/>
    <w:rsid w:val="00AE3B18"/>
    <w:rsid w:val="00AE3FCD"/>
    <w:rsid w:val="00AE42FB"/>
    <w:rsid w:val="00AF149E"/>
    <w:rsid w:val="00AF2253"/>
    <w:rsid w:val="00AF2A28"/>
    <w:rsid w:val="00AF2AF7"/>
    <w:rsid w:val="00AF2F1D"/>
    <w:rsid w:val="00AF40C3"/>
    <w:rsid w:val="00AF4225"/>
    <w:rsid w:val="00AF434B"/>
    <w:rsid w:val="00AF5912"/>
    <w:rsid w:val="00AF5D72"/>
    <w:rsid w:val="00AF64B2"/>
    <w:rsid w:val="00B0096B"/>
    <w:rsid w:val="00B0144D"/>
    <w:rsid w:val="00B023F0"/>
    <w:rsid w:val="00B02F01"/>
    <w:rsid w:val="00B031FD"/>
    <w:rsid w:val="00B03796"/>
    <w:rsid w:val="00B05CAA"/>
    <w:rsid w:val="00B0699A"/>
    <w:rsid w:val="00B10E0B"/>
    <w:rsid w:val="00B1100A"/>
    <w:rsid w:val="00B118F0"/>
    <w:rsid w:val="00B1224E"/>
    <w:rsid w:val="00B12F56"/>
    <w:rsid w:val="00B13CCD"/>
    <w:rsid w:val="00B14446"/>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3E31"/>
    <w:rsid w:val="00B240D2"/>
    <w:rsid w:val="00B241AA"/>
    <w:rsid w:val="00B2427C"/>
    <w:rsid w:val="00B24E26"/>
    <w:rsid w:val="00B254AD"/>
    <w:rsid w:val="00B262BF"/>
    <w:rsid w:val="00B27730"/>
    <w:rsid w:val="00B309BA"/>
    <w:rsid w:val="00B30FBC"/>
    <w:rsid w:val="00B311BD"/>
    <w:rsid w:val="00B326DF"/>
    <w:rsid w:val="00B32834"/>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064"/>
    <w:rsid w:val="00B417F6"/>
    <w:rsid w:val="00B42498"/>
    <w:rsid w:val="00B42B90"/>
    <w:rsid w:val="00B42F46"/>
    <w:rsid w:val="00B433AB"/>
    <w:rsid w:val="00B4383F"/>
    <w:rsid w:val="00B43E3B"/>
    <w:rsid w:val="00B45347"/>
    <w:rsid w:val="00B463DA"/>
    <w:rsid w:val="00B506D4"/>
    <w:rsid w:val="00B50DC6"/>
    <w:rsid w:val="00B5109C"/>
    <w:rsid w:val="00B514C5"/>
    <w:rsid w:val="00B51880"/>
    <w:rsid w:val="00B5275D"/>
    <w:rsid w:val="00B52FEA"/>
    <w:rsid w:val="00B531CA"/>
    <w:rsid w:val="00B54042"/>
    <w:rsid w:val="00B5520F"/>
    <w:rsid w:val="00B55CE5"/>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AF0"/>
    <w:rsid w:val="00B65B65"/>
    <w:rsid w:val="00B67D89"/>
    <w:rsid w:val="00B71253"/>
    <w:rsid w:val="00B717F7"/>
    <w:rsid w:val="00B732AA"/>
    <w:rsid w:val="00B73495"/>
    <w:rsid w:val="00B73F83"/>
    <w:rsid w:val="00B74D1C"/>
    <w:rsid w:val="00B751EB"/>
    <w:rsid w:val="00B778D7"/>
    <w:rsid w:val="00B817C6"/>
    <w:rsid w:val="00B81ED8"/>
    <w:rsid w:val="00B82027"/>
    <w:rsid w:val="00B82837"/>
    <w:rsid w:val="00B8357C"/>
    <w:rsid w:val="00B83929"/>
    <w:rsid w:val="00B83CDF"/>
    <w:rsid w:val="00B83ED6"/>
    <w:rsid w:val="00B847F2"/>
    <w:rsid w:val="00B848B2"/>
    <w:rsid w:val="00B871EB"/>
    <w:rsid w:val="00B901AA"/>
    <w:rsid w:val="00B90451"/>
    <w:rsid w:val="00B90635"/>
    <w:rsid w:val="00B90723"/>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0B7A"/>
    <w:rsid w:val="00BA118D"/>
    <w:rsid w:val="00BA1B5E"/>
    <w:rsid w:val="00BA2C95"/>
    <w:rsid w:val="00BA3789"/>
    <w:rsid w:val="00BA3C36"/>
    <w:rsid w:val="00BA3EC7"/>
    <w:rsid w:val="00BA46BE"/>
    <w:rsid w:val="00BA578F"/>
    <w:rsid w:val="00BA772F"/>
    <w:rsid w:val="00BB03A8"/>
    <w:rsid w:val="00BB0489"/>
    <w:rsid w:val="00BB06C8"/>
    <w:rsid w:val="00BB1810"/>
    <w:rsid w:val="00BB21F5"/>
    <w:rsid w:val="00BB380C"/>
    <w:rsid w:val="00BB4059"/>
    <w:rsid w:val="00BB4CCE"/>
    <w:rsid w:val="00BB4D02"/>
    <w:rsid w:val="00BB6A5D"/>
    <w:rsid w:val="00BB6DF8"/>
    <w:rsid w:val="00BB76AE"/>
    <w:rsid w:val="00BB7C24"/>
    <w:rsid w:val="00BC0EFB"/>
    <w:rsid w:val="00BC37CE"/>
    <w:rsid w:val="00BC3B26"/>
    <w:rsid w:val="00BC4167"/>
    <w:rsid w:val="00BC487E"/>
    <w:rsid w:val="00BC4BDE"/>
    <w:rsid w:val="00BC5F97"/>
    <w:rsid w:val="00BC6B0D"/>
    <w:rsid w:val="00BC7EE9"/>
    <w:rsid w:val="00BD10CD"/>
    <w:rsid w:val="00BD1829"/>
    <w:rsid w:val="00BD2B85"/>
    <w:rsid w:val="00BD5982"/>
    <w:rsid w:val="00BD599E"/>
    <w:rsid w:val="00BD5B1A"/>
    <w:rsid w:val="00BD5F13"/>
    <w:rsid w:val="00BD6A99"/>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BF7EB6"/>
    <w:rsid w:val="00C00261"/>
    <w:rsid w:val="00C0060B"/>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45DF"/>
    <w:rsid w:val="00C15174"/>
    <w:rsid w:val="00C16651"/>
    <w:rsid w:val="00C1665A"/>
    <w:rsid w:val="00C16F91"/>
    <w:rsid w:val="00C171C9"/>
    <w:rsid w:val="00C17226"/>
    <w:rsid w:val="00C20201"/>
    <w:rsid w:val="00C205F8"/>
    <w:rsid w:val="00C2192D"/>
    <w:rsid w:val="00C227BA"/>
    <w:rsid w:val="00C23710"/>
    <w:rsid w:val="00C24309"/>
    <w:rsid w:val="00C24C1A"/>
    <w:rsid w:val="00C2566E"/>
    <w:rsid w:val="00C25813"/>
    <w:rsid w:val="00C2691D"/>
    <w:rsid w:val="00C276BF"/>
    <w:rsid w:val="00C316B1"/>
    <w:rsid w:val="00C319C2"/>
    <w:rsid w:val="00C324A1"/>
    <w:rsid w:val="00C33A88"/>
    <w:rsid w:val="00C3411D"/>
    <w:rsid w:val="00C3581F"/>
    <w:rsid w:val="00C35C10"/>
    <w:rsid w:val="00C3610D"/>
    <w:rsid w:val="00C361B4"/>
    <w:rsid w:val="00C36325"/>
    <w:rsid w:val="00C374C8"/>
    <w:rsid w:val="00C40414"/>
    <w:rsid w:val="00C40930"/>
    <w:rsid w:val="00C40FD1"/>
    <w:rsid w:val="00C422C7"/>
    <w:rsid w:val="00C427BA"/>
    <w:rsid w:val="00C431A1"/>
    <w:rsid w:val="00C44873"/>
    <w:rsid w:val="00C46A41"/>
    <w:rsid w:val="00C470CD"/>
    <w:rsid w:val="00C47C34"/>
    <w:rsid w:val="00C47D4A"/>
    <w:rsid w:val="00C50A27"/>
    <w:rsid w:val="00C51F50"/>
    <w:rsid w:val="00C52156"/>
    <w:rsid w:val="00C5236C"/>
    <w:rsid w:val="00C528CC"/>
    <w:rsid w:val="00C52E61"/>
    <w:rsid w:val="00C55744"/>
    <w:rsid w:val="00C559C5"/>
    <w:rsid w:val="00C560B7"/>
    <w:rsid w:val="00C56400"/>
    <w:rsid w:val="00C568E4"/>
    <w:rsid w:val="00C56FD6"/>
    <w:rsid w:val="00C61175"/>
    <w:rsid w:val="00C617A3"/>
    <w:rsid w:val="00C63B83"/>
    <w:rsid w:val="00C64322"/>
    <w:rsid w:val="00C64793"/>
    <w:rsid w:val="00C647A4"/>
    <w:rsid w:val="00C65002"/>
    <w:rsid w:val="00C66137"/>
    <w:rsid w:val="00C664C6"/>
    <w:rsid w:val="00C678C1"/>
    <w:rsid w:val="00C71DD2"/>
    <w:rsid w:val="00C74012"/>
    <w:rsid w:val="00C758A0"/>
    <w:rsid w:val="00C75A28"/>
    <w:rsid w:val="00C7616A"/>
    <w:rsid w:val="00C76B64"/>
    <w:rsid w:val="00C76FFC"/>
    <w:rsid w:val="00C7746B"/>
    <w:rsid w:val="00C77B0A"/>
    <w:rsid w:val="00C77F5B"/>
    <w:rsid w:val="00C81D9E"/>
    <w:rsid w:val="00C81DCA"/>
    <w:rsid w:val="00C82177"/>
    <w:rsid w:val="00C83520"/>
    <w:rsid w:val="00C83822"/>
    <w:rsid w:val="00C85E27"/>
    <w:rsid w:val="00C87D54"/>
    <w:rsid w:val="00C90049"/>
    <w:rsid w:val="00C9009A"/>
    <w:rsid w:val="00C904E6"/>
    <w:rsid w:val="00C9171B"/>
    <w:rsid w:val="00C92D04"/>
    <w:rsid w:val="00C92E2B"/>
    <w:rsid w:val="00C934BF"/>
    <w:rsid w:val="00C9354E"/>
    <w:rsid w:val="00C93FD5"/>
    <w:rsid w:val="00C9441B"/>
    <w:rsid w:val="00C95AB9"/>
    <w:rsid w:val="00C961B0"/>
    <w:rsid w:val="00C967B9"/>
    <w:rsid w:val="00C96A43"/>
    <w:rsid w:val="00C96CCE"/>
    <w:rsid w:val="00C96E68"/>
    <w:rsid w:val="00C970F7"/>
    <w:rsid w:val="00C970F9"/>
    <w:rsid w:val="00C97920"/>
    <w:rsid w:val="00CA04C8"/>
    <w:rsid w:val="00CA0561"/>
    <w:rsid w:val="00CA1594"/>
    <w:rsid w:val="00CA25D2"/>
    <w:rsid w:val="00CA2BBE"/>
    <w:rsid w:val="00CA3086"/>
    <w:rsid w:val="00CA3959"/>
    <w:rsid w:val="00CA4C91"/>
    <w:rsid w:val="00CA5438"/>
    <w:rsid w:val="00CA6EB8"/>
    <w:rsid w:val="00CA7D9C"/>
    <w:rsid w:val="00CB00E5"/>
    <w:rsid w:val="00CB0679"/>
    <w:rsid w:val="00CB0E26"/>
    <w:rsid w:val="00CB1314"/>
    <w:rsid w:val="00CB1336"/>
    <w:rsid w:val="00CB1361"/>
    <w:rsid w:val="00CB1C53"/>
    <w:rsid w:val="00CB1CE8"/>
    <w:rsid w:val="00CB1E8D"/>
    <w:rsid w:val="00CB28D4"/>
    <w:rsid w:val="00CB2A6E"/>
    <w:rsid w:val="00CB3D56"/>
    <w:rsid w:val="00CB459D"/>
    <w:rsid w:val="00CB45C6"/>
    <w:rsid w:val="00CB4A92"/>
    <w:rsid w:val="00CB5785"/>
    <w:rsid w:val="00CB642C"/>
    <w:rsid w:val="00CB680D"/>
    <w:rsid w:val="00CB6BDF"/>
    <w:rsid w:val="00CB7110"/>
    <w:rsid w:val="00CC0285"/>
    <w:rsid w:val="00CC0B6D"/>
    <w:rsid w:val="00CC1115"/>
    <w:rsid w:val="00CC1A23"/>
    <w:rsid w:val="00CC4C84"/>
    <w:rsid w:val="00CC620B"/>
    <w:rsid w:val="00CC6231"/>
    <w:rsid w:val="00CC675A"/>
    <w:rsid w:val="00CC6BCA"/>
    <w:rsid w:val="00CC6EFF"/>
    <w:rsid w:val="00CC7934"/>
    <w:rsid w:val="00CD0CEB"/>
    <w:rsid w:val="00CD1B6E"/>
    <w:rsid w:val="00CD1B8C"/>
    <w:rsid w:val="00CD1F8C"/>
    <w:rsid w:val="00CD287F"/>
    <w:rsid w:val="00CD37C2"/>
    <w:rsid w:val="00CD3B1B"/>
    <w:rsid w:val="00CD4427"/>
    <w:rsid w:val="00CD4B2D"/>
    <w:rsid w:val="00CD5948"/>
    <w:rsid w:val="00CD664A"/>
    <w:rsid w:val="00CD7D0C"/>
    <w:rsid w:val="00CE0761"/>
    <w:rsid w:val="00CE1704"/>
    <w:rsid w:val="00CE24C9"/>
    <w:rsid w:val="00CE29BC"/>
    <w:rsid w:val="00CE2F04"/>
    <w:rsid w:val="00CE33B9"/>
    <w:rsid w:val="00CE4046"/>
    <w:rsid w:val="00CE480A"/>
    <w:rsid w:val="00CE6D33"/>
    <w:rsid w:val="00CE6E2C"/>
    <w:rsid w:val="00CE6FDD"/>
    <w:rsid w:val="00CE7CB0"/>
    <w:rsid w:val="00CE7DB0"/>
    <w:rsid w:val="00CF078B"/>
    <w:rsid w:val="00CF1E7F"/>
    <w:rsid w:val="00CF2637"/>
    <w:rsid w:val="00CF320F"/>
    <w:rsid w:val="00CF36BB"/>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1CF3"/>
    <w:rsid w:val="00D121A7"/>
    <w:rsid w:val="00D12C94"/>
    <w:rsid w:val="00D1412D"/>
    <w:rsid w:val="00D14913"/>
    <w:rsid w:val="00D14A3E"/>
    <w:rsid w:val="00D14CBE"/>
    <w:rsid w:val="00D15058"/>
    <w:rsid w:val="00D16793"/>
    <w:rsid w:val="00D170FA"/>
    <w:rsid w:val="00D1723C"/>
    <w:rsid w:val="00D17C0B"/>
    <w:rsid w:val="00D17FCF"/>
    <w:rsid w:val="00D20080"/>
    <w:rsid w:val="00D20876"/>
    <w:rsid w:val="00D20BB8"/>
    <w:rsid w:val="00D213F3"/>
    <w:rsid w:val="00D22573"/>
    <w:rsid w:val="00D22611"/>
    <w:rsid w:val="00D23089"/>
    <w:rsid w:val="00D25007"/>
    <w:rsid w:val="00D26248"/>
    <w:rsid w:val="00D26272"/>
    <w:rsid w:val="00D26B7E"/>
    <w:rsid w:val="00D273C7"/>
    <w:rsid w:val="00D275DD"/>
    <w:rsid w:val="00D27AD2"/>
    <w:rsid w:val="00D314C1"/>
    <w:rsid w:val="00D3277B"/>
    <w:rsid w:val="00D3289F"/>
    <w:rsid w:val="00D33583"/>
    <w:rsid w:val="00D351E0"/>
    <w:rsid w:val="00D3591A"/>
    <w:rsid w:val="00D35E70"/>
    <w:rsid w:val="00D3756A"/>
    <w:rsid w:val="00D37A79"/>
    <w:rsid w:val="00D41064"/>
    <w:rsid w:val="00D41092"/>
    <w:rsid w:val="00D423D8"/>
    <w:rsid w:val="00D42476"/>
    <w:rsid w:val="00D42933"/>
    <w:rsid w:val="00D42C44"/>
    <w:rsid w:val="00D437CA"/>
    <w:rsid w:val="00D43C74"/>
    <w:rsid w:val="00D43DBB"/>
    <w:rsid w:val="00D4514C"/>
    <w:rsid w:val="00D4576D"/>
    <w:rsid w:val="00D46FD4"/>
    <w:rsid w:val="00D4768F"/>
    <w:rsid w:val="00D50471"/>
    <w:rsid w:val="00D508AD"/>
    <w:rsid w:val="00D531CD"/>
    <w:rsid w:val="00D53AC4"/>
    <w:rsid w:val="00D53C63"/>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16CB"/>
    <w:rsid w:val="00D71C68"/>
    <w:rsid w:val="00D733DE"/>
    <w:rsid w:val="00D7466D"/>
    <w:rsid w:val="00D76027"/>
    <w:rsid w:val="00D774E8"/>
    <w:rsid w:val="00D7760F"/>
    <w:rsid w:val="00D777EB"/>
    <w:rsid w:val="00D8058E"/>
    <w:rsid w:val="00D81D5E"/>
    <w:rsid w:val="00D82A40"/>
    <w:rsid w:val="00D839BE"/>
    <w:rsid w:val="00D83F55"/>
    <w:rsid w:val="00D8593C"/>
    <w:rsid w:val="00D859FB"/>
    <w:rsid w:val="00D8673A"/>
    <w:rsid w:val="00D87730"/>
    <w:rsid w:val="00D901EA"/>
    <w:rsid w:val="00D904B1"/>
    <w:rsid w:val="00D90E42"/>
    <w:rsid w:val="00D91417"/>
    <w:rsid w:val="00D91C60"/>
    <w:rsid w:val="00D929DB"/>
    <w:rsid w:val="00D932A3"/>
    <w:rsid w:val="00D932B9"/>
    <w:rsid w:val="00D93ED3"/>
    <w:rsid w:val="00D94518"/>
    <w:rsid w:val="00D949FB"/>
    <w:rsid w:val="00D95095"/>
    <w:rsid w:val="00D95FBC"/>
    <w:rsid w:val="00D967D4"/>
    <w:rsid w:val="00D96B59"/>
    <w:rsid w:val="00D97358"/>
    <w:rsid w:val="00DA0469"/>
    <w:rsid w:val="00DA07F5"/>
    <w:rsid w:val="00DA144F"/>
    <w:rsid w:val="00DA2544"/>
    <w:rsid w:val="00DA3342"/>
    <w:rsid w:val="00DA38FA"/>
    <w:rsid w:val="00DA409E"/>
    <w:rsid w:val="00DA49D8"/>
    <w:rsid w:val="00DA52AA"/>
    <w:rsid w:val="00DA5AFE"/>
    <w:rsid w:val="00DA681B"/>
    <w:rsid w:val="00DA6B24"/>
    <w:rsid w:val="00DB0384"/>
    <w:rsid w:val="00DB071D"/>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056"/>
    <w:rsid w:val="00DC00A3"/>
    <w:rsid w:val="00DC024F"/>
    <w:rsid w:val="00DC0A05"/>
    <w:rsid w:val="00DC147A"/>
    <w:rsid w:val="00DC16F6"/>
    <w:rsid w:val="00DC1D01"/>
    <w:rsid w:val="00DC1E66"/>
    <w:rsid w:val="00DC277F"/>
    <w:rsid w:val="00DC2840"/>
    <w:rsid w:val="00DC2926"/>
    <w:rsid w:val="00DC29D4"/>
    <w:rsid w:val="00DC3235"/>
    <w:rsid w:val="00DC34EC"/>
    <w:rsid w:val="00DC386A"/>
    <w:rsid w:val="00DC3A5B"/>
    <w:rsid w:val="00DC3AFA"/>
    <w:rsid w:val="00DC3BB2"/>
    <w:rsid w:val="00DC4731"/>
    <w:rsid w:val="00DC72EF"/>
    <w:rsid w:val="00DC7533"/>
    <w:rsid w:val="00DC7887"/>
    <w:rsid w:val="00DC7B74"/>
    <w:rsid w:val="00DC7BBC"/>
    <w:rsid w:val="00DD0B97"/>
    <w:rsid w:val="00DD10FB"/>
    <w:rsid w:val="00DD147A"/>
    <w:rsid w:val="00DD2BAC"/>
    <w:rsid w:val="00DD43B6"/>
    <w:rsid w:val="00DD544B"/>
    <w:rsid w:val="00DD5C1F"/>
    <w:rsid w:val="00DD5DC3"/>
    <w:rsid w:val="00DD5F6F"/>
    <w:rsid w:val="00DD6521"/>
    <w:rsid w:val="00DD744D"/>
    <w:rsid w:val="00DE022E"/>
    <w:rsid w:val="00DE0EFA"/>
    <w:rsid w:val="00DE130A"/>
    <w:rsid w:val="00DE271C"/>
    <w:rsid w:val="00DE2EC1"/>
    <w:rsid w:val="00DE3048"/>
    <w:rsid w:val="00DE3E9F"/>
    <w:rsid w:val="00DE64ED"/>
    <w:rsid w:val="00DE6D63"/>
    <w:rsid w:val="00DE736B"/>
    <w:rsid w:val="00DF062A"/>
    <w:rsid w:val="00DF0B2E"/>
    <w:rsid w:val="00DF0B77"/>
    <w:rsid w:val="00DF1FE4"/>
    <w:rsid w:val="00DF28B7"/>
    <w:rsid w:val="00DF4169"/>
    <w:rsid w:val="00DF4618"/>
    <w:rsid w:val="00DF551D"/>
    <w:rsid w:val="00DF57C5"/>
    <w:rsid w:val="00DF5880"/>
    <w:rsid w:val="00DF624C"/>
    <w:rsid w:val="00DF6F49"/>
    <w:rsid w:val="00DF74EF"/>
    <w:rsid w:val="00E0156D"/>
    <w:rsid w:val="00E02529"/>
    <w:rsid w:val="00E02540"/>
    <w:rsid w:val="00E03407"/>
    <w:rsid w:val="00E03540"/>
    <w:rsid w:val="00E046F3"/>
    <w:rsid w:val="00E04B11"/>
    <w:rsid w:val="00E05595"/>
    <w:rsid w:val="00E0587D"/>
    <w:rsid w:val="00E05FA8"/>
    <w:rsid w:val="00E060C8"/>
    <w:rsid w:val="00E07A01"/>
    <w:rsid w:val="00E07D78"/>
    <w:rsid w:val="00E110AE"/>
    <w:rsid w:val="00E14A20"/>
    <w:rsid w:val="00E15264"/>
    <w:rsid w:val="00E159B7"/>
    <w:rsid w:val="00E15BD6"/>
    <w:rsid w:val="00E165C3"/>
    <w:rsid w:val="00E16D2C"/>
    <w:rsid w:val="00E170B4"/>
    <w:rsid w:val="00E17E72"/>
    <w:rsid w:val="00E17F54"/>
    <w:rsid w:val="00E20535"/>
    <w:rsid w:val="00E20A29"/>
    <w:rsid w:val="00E20CC2"/>
    <w:rsid w:val="00E20CCC"/>
    <w:rsid w:val="00E21046"/>
    <w:rsid w:val="00E22772"/>
    <w:rsid w:val="00E22ABD"/>
    <w:rsid w:val="00E23337"/>
    <w:rsid w:val="00E234F4"/>
    <w:rsid w:val="00E23E5C"/>
    <w:rsid w:val="00E2401B"/>
    <w:rsid w:val="00E247A8"/>
    <w:rsid w:val="00E257C2"/>
    <w:rsid w:val="00E26718"/>
    <w:rsid w:val="00E273AE"/>
    <w:rsid w:val="00E27E50"/>
    <w:rsid w:val="00E306B5"/>
    <w:rsid w:val="00E30833"/>
    <w:rsid w:val="00E308D9"/>
    <w:rsid w:val="00E308E6"/>
    <w:rsid w:val="00E309EC"/>
    <w:rsid w:val="00E30A3F"/>
    <w:rsid w:val="00E30DCE"/>
    <w:rsid w:val="00E328ED"/>
    <w:rsid w:val="00E35ABA"/>
    <w:rsid w:val="00E37366"/>
    <w:rsid w:val="00E37660"/>
    <w:rsid w:val="00E37CBB"/>
    <w:rsid w:val="00E401EF"/>
    <w:rsid w:val="00E409C4"/>
    <w:rsid w:val="00E41042"/>
    <w:rsid w:val="00E418C7"/>
    <w:rsid w:val="00E41D4F"/>
    <w:rsid w:val="00E4289A"/>
    <w:rsid w:val="00E4306F"/>
    <w:rsid w:val="00E4331C"/>
    <w:rsid w:val="00E436B9"/>
    <w:rsid w:val="00E43B34"/>
    <w:rsid w:val="00E4418E"/>
    <w:rsid w:val="00E45DBC"/>
    <w:rsid w:val="00E45EB5"/>
    <w:rsid w:val="00E46124"/>
    <w:rsid w:val="00E46F76"/>
    <w:rsid w:val="00E50331"/>
    <w:rsid w:val="00E51463"/>
    <w:rsid w:val="00E51577"/>
    <w:rsid w:val="00E516AA"/>
    <w:rsid w:val="00E51C2F"/>
    <w:rsid w:val="00E5336A"/>
    <w:rsid w:val="00E535D7"/>
    <w:rsid w:val="00E53DA9"/>
    <w:rsid w:val="00E5413B"/>
    <w:rsid w:val="00E54DC7"/>
    <w:rsid w:val="00E55C75"/>
    <w:rsid w:val="00E565CF"/>
    <w:rsid w:val="00E56B62"/>
    <w:rsid w:val="00E57511"/>
    <w:rsid w:val="00E57E30"/>
    <w:rsid w:val="00E57E84"/>
    <w:rsid w:val="00E613A4"/>
    <w:rsid w:val="00E6147D"/>
    <w:rsid w:val="00E619FA"/>
    <w:rsid w:val="00E61DB3"/>
    <w:rsid w:val="00E63C17"/>
    <w:rsid w:val="00E654BD"/>
    <w:rsid w:val="00E6762A"/>
    <w:rsid w:val="00E70009"/>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B8F"/>
    <w:rsid w:val="00E84DD0"/>
    <w:rsid w:val="00E86408"/>
    <w:rsid w:val="00E86676"/>
    <w:rsid w:val="00E90A92"/>
    <w:rsid w:val="00E90B80"/>
    <w:rsid w:val="00E914B5"/>
    <w:rsid w:val="00E91CFE"/>
    <w:rsid w:val="00E91F9B"/>
    <w:rsid w:val="00E93038"/>
    <w:rsid w:val="00E93390"/>
    <w:rsid w:val="00E93655"/>
    <w:rsid w:val="00E94CC2"/>
    <w:rsid w:val="00E95055"/>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031A"/>
    <w:rsid w:val="00EB15BD"/>
    <w:rsid w:val="00EB1C54"/>
    <w:rsid w:val="00EB1C91"/>
    <w:rsid w:val="00EB21B6"/>
    <w:rsid w:val="00EB23C4"/>
    <w:rsid w:val="00EB33CC"/>
    <w:rsid w:val="00EB3623"/>
    <w:rsid w:val="00EB391D"/>
    <w:rsid w:val="00EB3D6B"/>
    <w:rsid w:val="00EB51C8"/>
    <w:rsid w:val="00EB5A17"/>
    <w:rsid w:val="00EB5EE0"/>
    <w:rsid w:val="00EB6CEB"/>
    <w:rsid w:val="00EB71F0"/>
    <w:rsid w:val="00EB7CAB"/>
    <w:rsid w:val="00EC028B"/>
    <w:rsid w:val="00EC04EA"/>
    <w:rsid w:val="00EC12F8"/>
    <w:rsid w:val="00EC143C"/>
    <w:rsid w:val="00EC1847"/>
    <w:rsid w:val="00EC1D31"/>
    <w:rsid w:val="00EC2427"/>
    <w:rsid w:val="00EC4883"/>
    <w:rsid w:val="00EC4F1C"/>
    <w:rsid w:val="00EC652A"/>
    <w:rsid w:val="00EC6B76"/>
    <w:rsid w:val="00EC7039"/>
    <w:rsid w:val="00EC71A1"/>
    <w:rsid w:val="00EC785B"/>
    <w:rsid w:val="00ED03A8"/>
    <w:rsid w:val="00ED0629"/>
    <w:rsid w:val="00ED0894"/>
    <w:rsid w:val="00ED0E14"/>
    <w:rsid w:val="00ED182B"/>
    <w:rsid w:val="00ED1A23"/>
    <w:rsid w:val="00ED2E4C"/>
    <w:rsid w:val="00ED37B1"/>
    <w:rsid w:val="00ED39F1"/>
    <w:rsid w:val="00ED4992"/>
    <w:rsid w:val="00ED51E2"/>
    <w:rsid w:val="00ED521A"/>
    <w:rsid w:val="00ED6363"/>
    <w:rsid w:val="00ED6F29"/>
    <w:rsid w:val="00ED7C00"/>
    <w:rsid w:val="00EE01A9"/>
    <w:rsid w:val="00EE06F0"/>
    <w:rsid w:val="00EE12E3"/>
    <w:rsid w:val="00EE1ED1"/>
    <w:rsid w:val="00EE265C"/>
    <w:rsid w:val="00EE3290"/>
    <w:rsid w:val="00EE340B"/>
    <w:rsid w:val="00EE4303"/>
    <w:rsid w:val="00EE4813"/>
    <w:rsid w:val="00EE4F62"/>
    <w:rsid w:val="00EE786C"/>
    <w:rsid w:val="00EE7F3F"/>
    <w:rsid w:val="00EF0FCD"/>
    <w:rsid w:val="00EF1C4A"/>
    <w:rsid w:val="00EF2297"/>
    <w:rsid w:val="00EF29AA"/>
    <w:rsid w:val="00EF316F"/>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31B9"/>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DF2"/>
    <w:rsid w:val="00F37E0C"/>
    <w:rsid w:val="00F40524"/>
    <w:rsid w:val="00F405FD"/>
    <w:rsid w:val="00F40A13"/>
    <w:rsid w:val="00F40AAB"/>
    <w:rsid w:val="00F42E23"/>
    <w:rsid w:val="00F4311A"/>
    <w:rsid w:val="00F43371"/>
    <w:rsid w:val="00F4385B"/>
    <w:rsid w:val="00F442CF"/>
    <w:rsid w:val="00F443A6"/>
    <w:rsid w:val="00F454A9"/>
    <w:rsid w:val="00F45577"/>
    <w:rsid w:val="00F460D3"/>
    <w:rsid w:val="00F4620F"/>
    <w:rsid w:val="00F46FE7"/>
    <w:rsid w:val="00F472F5"/>
    <w:rsid w:val="00F47670"/>
    <w:rsid w:val="00F50283"/>
    <w:rsid w:val="00F5052B"/>
    <w:rsid w:val="00F52564"/>
    <w:rsid w:val="00F5299D"/>
    <w:rsid w:val="00F530CB"/>
    <w:rsid w:val="00F5482E"/>
    <w:rsid w:val="00F55293"/>
    <w:rsid w:val="00F55525"/>
    <w:rsid w:val="00F56C9E"/>
    <w:rsid w:val="00F5751F"/>
    <w:rsid w:val="00F60C92"/>
    <w:rsid w:val="00F61750"/>
    <w:rsid w:val="00F63CB5"/>
    <w:rsid w:val="00F64712"/>
    <w:rsid w:val="00F64A64"/>
    <w:rsid w:val="00F65EF9"/>
    <w:rsid w:val="00F66823"/>
    <w:rsid w:val="00F6705F"/>
    <w:rsid w:val="00F6770D"/>
    <w:rsid w:val="00F6785C"/>
    <w:rsid w:val="00F67874"/>
    <w:rsid w:val="00F70DC5"/>
    <w:rsid w:val="00F70EFC"/>
    <w:rsid w:val="00F739A6"/>
    <w:rsid w:val="00F76F60"/>
    <w:rsid w:val="00F77097"/>
    <w:rsid w:val="00F80885"/>
    <w:rsid w:val="00F819F1"/>
    <w:rsid w:val="00F81F6C"/>
    <w:rsid w:val="00F826E9"/>
    <w:rsid w:val="00F82867"/>
    <w:rsid w:val="00F82A0E"/>
    <w:rsid w:val="00F835D3"/>
    <w:rsid w:val="00F83BC1"/>
    <w:rsid w:val="00F84117"/>
    <w:rsid w:val="00F84339"/>
    <w:rsid w:val="00F84D93"/>
    <w:rsid w:val="00F84ED3"/>
    <w:rsid w:val="00F863D5"/>
    <w:rsid w:val="00F87165"/>
    <w:rsid w:val="00F877EB"/>
    <w:rsid w:val="00F879CF"/>
    <w:rsid w:val="00F90A2B"/>
    <w:rsid w:val="00F90B8C"/>
    <w:rsid w:val="00F934FC"/>
    <w:rsid w:val="00F9388E"/>
    <w:rsid w:val="00F93DC9"/>
    <w:rsid w:val="00F94171"/>
    <w:rsid w:val="00F94C1E"/>
    <w:rsid w:val="00F958E3"/>
    <w:rsid w:val="00F96368"/>
    <w:rsid w:val="00F9685F"/>
    <w:rsid w:val="00F96D90"/>
    <w:rsid w:val="00F97197"/>
    <w:rsid w:val="00F97886"/>
    <w:rsid w:val="00F97BF7"/>
    <w:rsid w:val="00F97F56"/>
    <w:rsid w:val="00FA0A18"/>
    <w:rsid w:val="00FA137A"/>
    <w:rsid w:val="00FA2DA6"/>
    <w:rsid w:val="00FA43F5"/>
    <w:rsid w:val="00FA477D"/>
    <w:rsid w:val="00FA558D"/>
    <w:rsid w:val="00FA5E4F"/>
    <w:rsid w:val="00FA682F"/>
    <w:rsid w:val="00FA6AC2"/>
    <w:rsid w:val="00FA6E38"/>
    <w:rsid w:val="00FA700E"/>
    <w:rsid w:val="00FA756C"/>
    <w:rsid w:val="00FA7ED1"/>
    <w:rsid w:val="00FB00B1"/>
    <w:rsid w:val="00FB0C96"/>
    <w:rsid w:val="00FB0F8B"/>
    <w:rsid w:val="00FB1609"/>
    <w:rsid w:val="00FB23B1"/>
    <w:rsid w:val="00FB2F19"/>
    <w:rsid w:val="00FB3306"/>
    <w:rsid w:val="00FB33E8"/>
    <w:rsid w:val="00FB5D68"/>
    <w:rsid w:val="00FB721F"/>
    <w:rsid w:val="00FB7BA0"/>
    <w:rsid w:val="00FB7CCE"/>
    <w:rsid w:val="00FC02B3"/>
    <w:rsid w:val="00FC0AD1"/>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0DA"/>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280B"/>
    <w:rsid w:val="00FF37B5"/>
    <w:rsid w:val="00FF42CE"/>
    <w:rsid w:val="00FF52F5"/>
    <w:rsid w:val="00FF5595"/>
    <w:rsid w:val="00FF69E5"/>
    <w:rsid w:val="00FF6A07"/>
    <w:rsid w:val="00FF786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612788874">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202983236">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32" Type="http://schemas.openxmlformats.org/officeDocument/2006/relationships/image" Target="media/image21.jpe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088E"/>
    <w:rsid w:val="00887A5C"/>
    <w:rsid w:val="00EE088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E088E"/>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F04B49-8184-4F90-A8A6-88729DF8A4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10</TotalTime>
  <Pages>51</Pages>
  <Words>46318</Words>
  <Characters>264018</Characters>
  <Application>Microsoft Office Word</Application>
  <DocSecurity>0</DocSecurity>
  <Lines>2200</Lines>
  <Paragraphs>6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97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486</cp:revision>
  <cp:lastPrinted>2015-06-17T01:43:00Z</cp:lastPrinted>
  <dcterms:created xsi:type="dcterms:W3CDTF">2015-04-22T05:10:00Z</dcterms:created>
  <dcterms:modified xsi:type="dcterms:W3CDTF">2015-06-17T01:43:00Z</dcterms:modified>
</cp:coreProperties>
</file>